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BADD1E2" w14:textId="1FDE9085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sz w:val="24"/>
          <w:szCs w:val="24"/>
          <w:lang w:val="en-US" w:eastAsia="zh-CN"/>
        </w:rPr>
        <w:t>Name of journal: World Journal of Immunology</w:t>
      </w:r>
    </w:p>
    <w:p w14:paraId="1659B0A2" w14:textId="385AF1A5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sz w:val="24"/>
          <w:szCs w:val="24"/>
          <w:lang w:val="en-US" w:eastAsia="zh-CN"/>
        </w:rPr>
        <w:t xml:space="preserve">ESPS Manuscript NO: </w:t>
      </w:r>
      <w:r w:rsidRPr="004E05F3">
        <w:rPr>
          <w:rFonts w:ascii="Book Antiqua" w:hAnsi="Book Antiqua" w:cs="Arial" w:hint="eastAsia"/>
          <w:b/>
          <w:sz w:val="24"/>
          <w:szCs w:val="24"/>
          <w:lang w:val="en-US" w:eastAsia="zh-CN"/>
        </w:rPr>
        <w:t>6434</w:t>
      </w:r>
    </w:p>
    <w:p w14:paraId="77997298" w14:textId="537AB3B0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sz w:val="24"/>
          <w:szCs w:val="24"/>
          <w:lang w:val="en-US" w:eastAsia="zh-CN"/>
        </w:rPr>
        <w:t>Columns:</w:t>
      </w:r>
      <w:r w:rsidRPr="004E05F3">
        <w:rPr>
          <w:rFonts w:ascii="Book Antiqua" w:hAnsi="Book Antiqua" w:cs="Arial" w:hint="eastAsia"/>
          <w:b/>
          <w:sz w:val="24"/>
          <w:szCs w:val="24"/>
          <w:lang w:val="en-US" w:eastAsia="zh-CN"/>
        </w:rPr>
        <w:t xml:space="preserve"> Review</w:t>
      </w:r>
    </w:p>
    <w:p w14:paraId="54CE19F8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62BA0388" w14:textId="77777777" w:rsidR="007B7756" w:rsidRPr="004E05F3" w:rsidRDefault="00FD6712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Immune response after </w:t>
      </w:r>
      <w:r w:rsidR="00BF3B2C" w:rsidRPr="004E05F3">
        <w:rPr>
          <w:rFonts w:ascii="Book Antiqua" w:hAnsi="Book Antiqua" w:cs="Arial"/>
          <w:b/>
          <w:sz w:val="24"/>
          <w:szCs w:val="24"/>
          <w:lang w:val="en-US"/>
        </w:rPr>
        <w:t>photodynamic therapy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increases anti-can</w:t>
      </w:r>
      <w:r w:rsidR="005E26E7" w:rsidRPr="004E05F3">
        <w:rPr>
          <w:rFonts w:ascii="Book Antiqua" w:hAnsi="Book Antiqua" w:cs="Arial"/>
          <w:b/>
          <w:sz w:val="24"/>
          <w:szCs w:val="24"/>
          <w:lang w:val="en-US"/>
        </w:rPr>
        <w:t>cer and anti-bacterial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effect</w:t>
      </w:r>
      <w:r w:rsidR="00BF3B2C" w:rsidRPr="004E05F3">
        <w:rPr>
          <w:rFonts w:ascii="Book Antiqua" w:hAnsi="Book Antiqua" w:cs="Arial"/>
          <w:b/>
          <w:sz w:val="24"/>
          <w:szCs w:val="24"/>
          <w:lang w:val="en-US"/>
        </w:rPr>
        <w:t>s</w:t>
      </w:r>
    </w:p>
    <w:p w14:paraId="5C644E36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5DF19566" w14:textId="4850D3A2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Reginato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E</w:t>
      </w:r>
      <w:r w:rsidRPr="004E05F3">
        <w:rPr>
          <w:rFonts w:ascii="Book Antiqua" w:hAnsi="Book Antiqua" w:cs="Arial" w:hint="eastAsia"/>
          <w:i/>
          <w:sz w:val="24"/>
          <w:szCs w:val="24"/>
          <w:lang w:val="en-US" w:eastAsia="zh-CN"/>
        </w:rPr>
        <w:t xml:space="preserve"> et al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. </w:t>
      </w:r>
      <w:r w:rsidRPr="004E05F3">
        <w:rPr>
          <w:rFonts w:ascii="Book Antiqua" w:hAnsi="Book Antiqua" w:cs="Arial"/>
          <w:sz w:val="24"/>
          <w:szCs w:val="24"/>
          <w:lang w:val="en-US"/>
        </w:rPr>
        <w:t>Immune activation after PDT</w:t>
      </w:r>
    </w:p>
    <w:p w14:paraId="0F195180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254C5C21" w14:textId="5ADFD8D7" w:rsidR="004E05F3" w:rsidRPr="004E05F3" w:rsidRDefault="00807A70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Eleonora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Reginato</w:t>
      </w:r>
      <w:proofErr w:type="spellEnd"/>
      <w:r w:rsidR="00782818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4E05F3" w:rsidRPr="004E05F3">
        <w:rPr>
          <w:rFonts w:ascii="Book Antiqua" w:hAnsi="Book Antiqua" w:cs="Arial"/>
          <w:sz w:val="24"/>
          <w:szCs w:val="24"/>
          <w:lang w:val="en-US"/>
        </w:rPr>
        <w:t>Peter Wolf</w:t>
      </w:r>
      <w:r w:rsidR="004E05F3"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AD602B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867D3" w:rsidRPr="004E05F3">
        <w:rPr>
          <w:rFonts w:ascii="Book Antiqua" w:hAnsi="Book Antiqua" w:cs="Arial"/>
          <w:sz w:val="24"/>
          <w:szCs w:val="24"/>
          <w:lang w:val="en-US"/>
        </w:rPr>
        <w:t>Michae</w:t>
      </w:r>
      <w:r w:rsidRPr="004E05F3">
        <w:rPr>
          <w:rFonts w:ascii="Book Antiqua" w:hAnsi="Book Antiqua" w:cs="Arial"/>
          <w:sz w:val="24"/>
          <w:szCs w:val="24"/>
          <w:lang w:val="en-US"/>
        </w:rPr>
        <w:t>l R Hamblin</w:t>
      </w:r>
    </w:p>
    <w:p w14:paraId="2E1CDC54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778A5748" w14:textId="5237915B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proofErr w:type="spellStart"/>
      <w:r w:rsidRPr="004E05F3">
        <w:rPr>
          <w:rFonts w:ascii="Book Antiqua" w:hAnsi="Book Antiqua" w:cs="Arial"/>
          <w:b/>
          <w:sz w:val="24"/>
          <w:szCs w:val="24"/>
          <w:lang w:val="en-US"/>
        </w:rPr>
        <w:t>Eleonora</w:t>
      </w:r>
      <w:proofErr w:type="spellEnd"/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proofErr w:type="spellStart"/>
      <w:r w:rsidRPr="004E05F3">
        <w:rPr>
          <w:rFonts w:ascii="Book Antiqua" w:hAnsi="Book Antiqua" w:cs="Arial"/>
          <w:b/>
          <w:sz w:val="24"/>
          <w:szCs w:val="24"/>
          <w:lang w:val="en-US"/>
        </w:rPr>
        <w:t>Reginato</w:t>
      </w:r>
      <w:proofErr w:type="spellEnd"/>
      <w:r w:rsidRPr="004E05F3">
        <w:rPr>
          <w:rFonts w:ascii="Book Antiqua" w:hAnsi="Book Antiqua" w:cs="Arial"/>
          <w:b/>
          <w:sz w:val="24"/>
          <w:szCs w:val="24"/>
          <w:lang w:val="en-US"/>
        </w:rPr>
        <w:t>, Michael R Hamblin</w:t>
      </w:r>
      <w:r w:rsidRPr="004E05F3">
        <w:rPr>
          <w:rFonts w:ascii="Book Antiqua" w:hAnsi="Book Antiqua" w:cs="Arial" w:hint="eastAsia"/>
          <w:b/>
          <w:sz w:val="24"/>
          <w:szCs w:val="24"/>
          <w:lang w:val="en-US" w:eastAsia="zh-CN"/>
        </w:rPr>
        <w:t>,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Wellman Center for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Photomedicine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>, Massachusetts General Hospital, Boston, MA 02114, U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nited States</w:t>
      </w:r>
    </w:p>
    <w:p w14:paraId="7FAC5B4F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5E2D01D6" w14:textId="2725F43C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proofErr w:type="spellStart"/>
      <w:r w:rsidRPr="004E05F3">
        <w:rPr>
          <w:rFonts w:ascii="Book Antiqua" w:hAnsi="Book Antiqua" w:cs="Arial"/>
          <w:b/>
          <w:sz w:val="24"/>
          <w:szCs w:val="24"/>
          <w:lang w:val="en-US"/>
        </w:rPr>
        <w:t>Eleonora</w:t>
      </w:r>
      <w:proofErr w:type="spellEnd"/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proofErr w:type="spellStart"/>
      <w:r w:rsidRPr="004E05F3">
        <w:rPr>
          <w:rFonts w:ascii="Book Antiqua" w:hAnsi="Book Antiqua" w:cs="Arial"/>
          <w:b/>
          <w:sz w:val="24"/>
          <w:szCs w:val="24"/>
          <w:lang w:val="en-US"/>
        </w:rPr>
        <w:t>Reginato</w:t>
      </w:r>
      <w:proofErr w:type="spellEnd"/>
      <w:r w:rsidRPr="004E05F3">
        <w:rPr>
          <w:rFonts w:ascii="Book Antiqua" w:hAnsi="Book Antiqua" w:cs="Arial"/>
          <w:b/>
          <w:sz w:val="24"/>
          <w:szCs w:val="24"/>
          <w:lang w:val="en-US"/>
        </w:rPr>
        <w:t>, Peter Wolf</w:t>
      </w:r>
      <w:r w:rsidRPr="004E05F3">
        <w:rPr>
          <w:rFonts w:ascii="Book Antiqua" w:hAnsi="Book Antiqua" w:cs="Arial" w:hint="eastAsia"/>
          <w:b/>
          <w:sz w:val="24"/>
          <w:szCs w:val="24"/>
          <w:lang w:val="en-US" w:eastAsia="zh-CN"/>
        </w:rPr>
        <w:t>,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 w:cs="Arial"/>
          <w:sz w:val="24"/>
          <w:szCs w:val="24"/>
          <w:lang w:val="en-US"/>
        </w:rPr>
        <w:t>Department of Dermatology, Medical University of Graz, Graz 8036, Austria</w:t>
      </w:r>
    </w:p>
    <w:p w14:paraId="74946133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346A6E85" w14:textId="0D790F14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Michael R Hamblin</w:t>
      </w:r>
      <w:r w:rsidRPr="004E05F3">
        <w:rPr>
          <w:rFonts w:ascii="Book Antiqua" w:hAnsi="Book Antiqua" w:cs="Arial" w:hint="eastAsia"/>
          <w:b/>
          <w:sz w:val="24"/>
          <w:szCs w:val="24"/>
          <w:lang w:val="en-US" w:eastAsia="zh-CN"/>
        </w:rPr>
        <w:t>,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 w:cs="Arial"/>
          <w:sz w:val="24"/>
          <w:szCs w:val="24"/>
          <w:lang w:val="en-US"/>
        </w:rPr>
        <w:t>Department of Dermatology, Harvard Medical School, Boston, MA 02115, U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nited States</w:t>
      </w:r>
    </w:p>
    <w:p w14:paraId="7B61D597" w14:textId="390112C8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7ED22F16" w14:textId="69D316E8" w:rsidR="00807A70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Michael R Hamblin</w:t>
      </w:r>
      <w:r w:rsidRPr="004E05F3">
        <w:rPr>
          <w:rFonts w:ascii="Book Antiqua" w:hAnsi="Book Antiqua" w:cs="Arial" w:hint="eastAsia"/>
          <w:b/>
          <w:sz w:val="24"/>
          <w:szCs w:val="24"/>
          <w:lang w:val="en-US" w:eastAsia="zh-CN"/>
        </w:rPr>
        <w:t xml:space="preserve">, </w:t>
      </w:r>
      <w:r w:rsidR="00807A70" w:rsidRPr="004E05F3">
        <w:rPr>
          <w:rFonts w:ascii="Book Antiqua" w:hAnsi="Book Antiqua" w:cs="Arial"/>
          <w:sz w:val="24"/>
          <w:szCs w:val="24"/>
          <w:lang w:val="en-US"/>
        </w:rPr>
        <w:t xml:space="preserve">Harvard-MIT Division of Health Science and Technology, Boston, MA 02139, </w:t>
      </w:r>
      <w:r w:rsidRPr="004E05F3">
        <w:rPr>
          <w:rFonts w:ascii="Book Antiqua" w:hAnsi="Book Antiqua" w:cs="Arial"/>
          <w:sz w:val="24"/>
          <w:szCs w:val="24"/>
          <w:lang w:val="en-US"/>
        </w:rPr>
        <w:t>U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nited States</w:t>
      </w:r>
    </w:p>
    <w:p w14:paraId="44BB2B60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5B2340A3" w14:textId="1D19D88D" w:rsidR="004E05F3" w:rsidRPr="00D6324E" w:rsidRDefault="00D6324E" w:rsidP="00D6324E">
      <w:pPr>
        <w:spacing w:line="360" w:lineRule="auto"/>
        <w:rPr>
          <w:rFonts w:ascii="Book Antiqua" w:hAnsi="Book Antiqua"/>
          <w:sz w:val="24"/>
          <w:lang w:eastAsia="zh-CN"/>
        </w:rPr>
      </w:pPr>
      <w:r w:rsidRPr="0077673F">
        <w:rPr>
          <w:rFonts w:ascii="Book Antiqua" w:hAnsi="Book Antiqua"/>
          <w:b/>
          <w:sz w:val="24"/>
        </w:rPr>
        <w:t>Author contributions:</w:t>
      </w:r>
      <w:r>
        <w:rPr>
          <w:rFonts w:ascii="Book Antiqua" w:hAnsi="Book Antiqua" w:hint="eastAsia"/>
          <w:b/>
          <w:sz w:val="24"/>
          <w:lang w:eastAsia="zh-CN"/>
        </w:rPr>
        <w:t xml:space="preserve"> </w:t>
      </w:r>
      <w:r w:rsidRPr="00D6324E">
        <w:rPr>
          <w:rFonts w:ascii="Book Antiqua" w:hAnsi="Book Antiqua" w:hint="eastAsia"/>
          <w:sz w:val="24"/>
          <w:lang w:eastAsia="zh-CN"/>
        </w:rPr>
        <w:t xml:space="preserve">All authors </w:t>
      </w:r>
      <w:r w:rsidRPr="00D6324E">
        <w:rPr>
          <w:rFonts w:ascii="Book Antiqua" w:hAnsi="Book Antiqua" w:cs="Tahoma"/>
          <w:spacing w:val="-5"/>
          <w:sz w:val="24"/>
        </w:rPr>
        <w:t>contributed to this paper.</w:t>
      </w:r>
    </w:p>
    <w:p w14:paraId="72738C85" w14:textId="77777777" w:rsidR="004E05F3" w:rsidRPr="004E05F3" w:rsidRDefault="004E05F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74F1BABD" w14:textId="34B52743" w:rsidR="00D6324E" w:rsidRDefault="00D6324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1A7A03">
        <w:rPr>
          <w:rFonts w:ascii="Book Antiqua" w:hAnsi="Book Antiqua"/>
          <w:b/>
          <w:sz w:val="24"/>
        </w:rPr>
        <w:t>Correspondence to:</w:t>
      </w:r>
      <w:r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4C6075" w:rsidRPr="00D6324E">
        <w:rPr>
          <w:rFonts w:ascii="Book Antiqua" w:hAnsi="Book Antiqua" w:cs="Arial"/>
          <w:b/>
          <w:sz w:val="24"/>
          <w:szCs w:val="24"/>
          <w:lang w:val="en-US"/>
        </w:rPr>
        <w:t>Michael R Hamblin</w:t>
      </w:r>
      <w:r w:rsidR="00295C31" w:rsidRPr="00D6324E">
        <w:rPr>
          <w:rFonts w:ascii="Book Antiqua" w:hAnsi="Book Antiqua" w:cs="Arial"/>
          <w:b/>
          <w:sz w:val="24"/>
          <w:szCs w:val="24"/>
          <w:lang w:val="en-US"/>
        </w:rPr>
        <w:t>, PhD</w:t>
      </w:r>
      <w:r w:rsidRPr="00D6324E">
        <w:rPr>
          <w:rFonts w:ascii="Book Antiqua" w:hAnsi="Book Antiqua" w:cs="Arial" w:hint="eastAsia"/>
          <w:b/>
          <w:sz w:val="24"/>
          <w:szCs w:val="24"/>
          <w:lang w:val="en-US" w:eastAsia="zh-CN"/>
        </w:rPr>
        <w:t>,</w:t>
      </w:r>
      <w:r w:rsidR="00295C31" w:rsidRPr="004E05F3">
        <w:rPr>
          <w:rFonts w:ascii="Book Antiqua" w:hAnsi="Book Antiqua" w:cs="Arial"/>
          <w:sz w:val="24"/>
          <w:szCs w:val="24"/>
          <w:lang w:val="en-US"/>
        </w:rPr>
        <w:t xml:space="preserve"> Wellman Center for </w:t>
      </w:r>
      <w:proofErr w:type="spellStart"/>
      <w:r w:rsidR="00295C31" w:rsidRPr="004E05F3">
        <w:rPr>
          <w:rFonts w:ascii="Book Antiqua" w:hAnsi="Book Antiqua" w:cs="Arial"/>
          <w:sz w:val="24"/>
          <w:szCs w:val="24"/>
          <w:lang w:val="en-US"/>
        </w:rPr>
        <w:t>Photomedicine</w:t>
      </w:r>
      <w:proofErr w:type="spellEnd"/>
      <w:r w:rsidR="00295C31" w:rsidRPr="004E05F3">
        <w:rPr>
          <w:rFonts w:ascii="Book Antiqua" w:hAnsi="Book Antiqua" w:cs="Arial"/>
          <w:sz w:val="24"/>
          <w:szCs w:val="24"/>
          <w:lang w:val="en-US"/>
        </w:rPr>
        <w:t xml:space="preserve">, Massachusetts General Hospital, </w:t>
      </w:r>
      <w:r w:rsidRPr="00D6324E">
        <w:rPr>
          <w:rFonts w:ascii="Book Antiqua" w:hAnsi="Book Antiqua"/>
          <w:sz w:val="24"/>
          <w:szCs w:val="24"/>
          <w:lang w:val="en-US"/>
        </w:rPr>
        <w:t> 55 Fruit St, 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95C31" w:rsidRPr="004E05F3">
        <w:rPr>
          <w:rFonts w:ascii="Book Antiqua" w:hAnsi="Book Antiqua" w:cs="Arial"/>
          <w:sz w:val="24"/>
          <w:szCs w:val="24"/>
          <w:lang w:val="en-US"/>
        </w:rPr>
        <w:t xml:space="preserve">Boston, MA 02114, </w:t>
      </w:r>
      <w:r w:rsidRPr="004E05F3">
        <w:rPr>
          <w:rFonts w:ascii="Book Antiqua" w:hAnsi="Book Antiqua" w:cs="Arial"/>
          <w:sz w:val="24"/>
          <w:szCs w:val="24"/>
          <w:lang w:val="en-US"/>
        </w:rPr>
        <w:t>U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nited State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.</w:t>
      </w:r>
      <w:r w:rsidR="00295C3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3E778BDA" w14:textId="7029B05D" w:rsidR="00D6324E" w:rsidRDefault="00D6324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>
        <w:rPr>
          <w:rFonts w:ascii="Book Antiqua" w:hAnsi="Book Antiqua" w:cs="Arial" w:hint="eastAsia"/>
          <w:sz w:val="24"/>
          <w:szCs w:val="24"/>
          <w:lang w:val="en-US" w:eastAsia="zh-CN"/>
        </w:rPr>
        <w:t>h</w:t>
      </w:r>
      <w:r w:rsidR="00BF3B2C" w:rsidRPr="00D6324E">
        <w:rPr>
          <w:rFonts w:ascii="Book Antiqua" w:hAnsi="Book Antiqua" w:cs="Arial"/>
          <w:sz w:val="24"/>
          <w:szCs w:val="24"/>
          <w:lang w:val="en-US"/>
        </w:rPr>
        <w:t>amblin@helix.mgh.harvard.edu</w:t>
      </w:r>
    </w:p>
    <w:p w14:paraId="3FDBF2EA" w14:textId="77777777" w:rsidR="00D6324E" w:rsidRDefault="00D6324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47FEB37F" w14:textId="7E5E19DA" w:rsidR="00BF3B2C" w:rsidRPr="004E05F3" w:rsidRDefault="00D6324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9A501F">
        <w:rPr>
          <w:rFonts w:ascii="Book Antiqua" w:hAnsi="Book Antiqua"/>
          <w:b/>
          <w:sz w:val="24"/>
        </w:rPr>
        <w:t>Telephone:</w:t>
      </w:r>
      <w:r w:rsidRPr="001A7A03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+</w:t>
      </w:r>
      <w:r>
        <w:rPr>
          <w:rFonts w:ascii="Book Antiqua" w:hAnsi="Book Antiqua" w:cs="Arial"/>
          <w:sz w:val="24"/>
          <w:szCs w:val="24"/>
          <w:lang w:val="en-US"/>
        </w:rPr>
        <w:t>1-617-7266182</w:t>
      </w:r>
      <w:r w:rsidR="00BF3B2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9A501F">
        <w:rPr>
          <w:rFonts w:ascii="Book Antiqua" w:hAnsi="Book Antiqua"/>
          <w:b/>
          <w:sz w:val="24"/>
        </w:rPr>
        <w:t>Fax:</w:t>
      </w:r>
      <w:r w:rsidR="00BF3B2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+</w:t>
      </w:r>
      <w:r>
        <w:rPr>
          <w:rFonts w:ascii="Book Antiqua" w:hAnsi="Book Antiqua" w:cs="Arial"/>
          <w:sz w:val="24"/>
          <w:szCs w:val="24"/>
          <w:lang w:val="en-US"/>
        </w:rPr>
        <w:t>1-617-726</w:t>
      </w:r>
      <w:r w:rsidR="004C6075" w:rsidRPr="004E05F3">
        <w:rPr>
          <w:rFonts w:ascii="Book Antiqua" w:hAnsi="Book Antiqua" w:cs="Arial"/>
          <w:sz w:val="24"/>
          <w:szCs w:val="24"/>
          <w:lang w:val="en-US"/>
        </w:rPr>
        <w:t>6566</w:t>
      </w:r>
    </w:p>
    <w:p w14:paraId="1138DE6A" w14:textId="77777777" w:rsidR="002B7A73" w:rsidRPr="004E05F3" w:rsidRDefault="002B7A7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0FBD091" w14:textId="18511EB1" w:rsidR="00D6324E" w:rsidRPr="00D6324E" w:rsidRDefault="00D6324E" w:rsidP="00D6324E">
      <w:pPr>
        <w:spacing w:line="360" w:lineRule="auto"/>
        <w:rPr>
          <w:rFonts w:ascii="Book Antiqua" w:hAnsi="Book Antiqua"/>
          <w:sz w:val="24"/>
          <w:lang w:eastAsia="zh-CN"/>
        </w:rPr>
      </w:pPr>
      <w:r w:rsidRPr="008150D2">
        <w:rPr>
          <w:rFonts w:ascii="Book Antiqua" w:hAnsi="Book Antiqua"/>
          <w:b/>
          <w:sz w:val="24"/>
        </w:rPr>
        <w:lastRenderedPageBreak/>
        <w:t xml:space="preserve">Received: </w:t>
      </w:r>
      <w:r w:rsidRPr="00D6324E">
        <w:rPr>
          <w:rFonts w:ascii="Book Antiqua" w:hAnsi="Book Antiqua" w:hint="eastAsia"/>
          <w:sz w:val="24"/>
          <w:lang w:eastAsia="zh-CN"/>
        </w:rPr>
        <w:t>October 17, 2013</w:t>
      </w:r>
      <w:r>
        <w:rPr>
          <w:rFonts w:ascii="Book Antiqua" w:hAnsi="Book Antiqua" w:hint="eastAsia"/>
          <w:b/>
          <w:sz w:val="24"/>
        </w:rPr>
        <w:t xml:space="preserve"> </w:t>
      </w:r>
      <w:r w:rsidRPr="008150D2">
        <w:rPr>
          <w:rFonts w:ascii="Book Antiqua" w:hAnsi="Book Antiqua"/>
          <w:b/>
          <w:sz w:val="24"/>
        </w:rPr>
        <w:t>Revised:</w:t>
      </w:r>
      <w:r>
        <w:rPr>
          <w:rFonts w:ascii="Book Antiqua" w:hAnsi="Book Antiqua" w:hint="eastAsia"/>
          <w:b/>
          <w:sz w:val="24"/>
        </w:rPr>
        <w:t xml:space="preserve"> </w:t>
      </w:r>
      <w:r w:rsidRPr="00D6324E">
        <w:rPr>
          <w:rFonts w:ascii="Book Antiqua" w:hAnsi="Book Antiqua" w:hint="eastAsia"/>
          <w:sz w:val="24"/>
          <w:lang w:eastAsia="zh-CN"/>
        </w:rPr>
        <w:t>December 20, 2013</w:t>
      </w:r>
    </w:p>
    <w:p w14:paraId="677D28EF" w14:textId="7F260C3D" w:rsidR="00D6324E" w:rsidRDefault="00D6324E" w:rsidP="00D6324E">
      <w:pPr>
        <w:spacing w:line="360" w:lineRule="auto"/>
        <w:rPr>
          <w:rFonts w:ascii="Book Antiqua" w:hAnsi="Book Antiqua"/>
          <w:b/>
          <w:sz w:val="24"/>
        </w:rPr>
      </w:pPr>
      <w:r w:rsidRPr="008150D2">
        <w:rPr>
          <w:rFonts w:ascii="Book Antiqua" w:hAnsi="Book Antiqua"/>
          <w:b/>
          <w:sz w:val="24"/>
        </w:rPr>
        <w:t xml:space="preserve">Accepted: </w:t>
      </w:r>
      <w:r>
        <w:rPr>
          <w:rFonts w:ascii="Book Antiqua" w:hAnsi="Book Antiqua" w:hint="eastAsia"/>
          <w:b/>
          <w:sz w:val="24"/>
        </w:rPr>
        <w:t xml:space="preserve"> </w:t>
      </w:r>
      <w:r w:rsidR="00DA700E" w:rsidRPr="00DA700E">
        <w:rPr>
          <w:rFonts w:ascii="Book Antiqua" w:hAnsi="Book Antiqua"/>
          <w:b/>
          <w:sz w:val="24"/>
        </w:rPr>
        <w:t>February 16, 2014</w:t>
      </w:r>
    </w:p>
    <w:p w14:paraId="479845FF" w14:textId="77777777" w:rsidR="00D6324E" w:rsidRPr="008150D2" w:rsidRDefault="00D6324E" w:rsidP="00D6324E">
      <w:pPr>
        <w:spacing w:line="360" w:lineRule="auto"/>
        <w:rPr>
          <w:rFonts w:ascii="Book Antiqua" w:hAnsi="Book Antiqua" w:cs="宋体"/>
          <w:bCs/>
          <w:color w:val="000000"/>
          <w:sz w:val="24"/>
        </w:rPr>
      </w:pPr>
      <w:r w:rsidRPr="008150D2">
        <w:rPr>
          <w:rFonts w:ascii="Book Antiqua" w:hAnsi="Book Antiqua"/>
          <w:b/>
          <w:sz w:val="24"/>
        </w:rPr>
        <w:t>Published online:</w:t>
      </w:r>
    </w:p>
    <w:p w14:paraId="0F2112F6" w14:textId="77777777" w:rsidR="002B7A73" w:rsidRPr="004E05F3" w:rsidRDefault="002B7A7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02E111A1" w14:textId="77777777" w:rsidR="008202F1" w:rsidRPr="004E05F3" w:rsidRDefault="008202F1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Abstract</w:t>
      </w:r>
    </w:p>
    <w:p w14:paraId="0F6E120D" w14:textId="77777777" w:rsidR="008202F1" w:rsidRPr="004E05F3" w:rsidRDefault="008202F1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Photodynamic therapy (PDT) is a clini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>cally approved procedure for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reatment of ca</w:t>
      </w:r>
      <w:r w:rsidR="0047167D" w:rsidRPr="004E05F3">
        <w:rPr>
          <w:rFonts w:ascii="Book Antiqua" w:hAnsi="Book Antiqua" w:cs="Arial"/>
          <w:sz w:val="24"/>
          <w:szCs w:val="24"/>
          <w:lang w:val="en-US"/>
        </w:rPr>
        <w:t>ncer</w:t>
      </w:r>
      <w:r w:rsidR="00D867D3" w:rsidRPr="004E05F3">
        <w:rPr>
          <w:rFonts w:ascii="Book Antiqua" w:hAnsi="Book Antiqua" w:cs="Arial"/>
          <w:sz w:val="24"/>
          <w:szCs w:val="24"/>
          <w:lang w:val="en-US"/>
        </w:rPr>
        <w:t xml:space="preserve"> and infection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PDT </w:t>
      </w:r>
      <w:r w:rsidR="00D867D3" w:rsidRPr="004E05F3">
        <w:rPr>
          <w:rFonts w:ascii="Book Antiqua" w:hAnsi="Book Antiqua" w:cs="Arial"/>
          <w:sz w:val="24"/>
          <w:szCs w:val="24"/>
          <w:lang w:val="en-US"/>
        </w:rPr>
        <w:t>involve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systemic or topical administration of a photosensitizer</w:t>
      </w:r>
      <w:r w:rsidR="00407881" w:rsidRPr="004E05F3">
        <w:rPr>
          <w:rFonts w:ascii="Book Antiqua" w:hAnsi="Book Antiqua" w:cs="Arial"/>
          <w:sz w:val="24"/>
          <w:szCs w:val="24"/>
          <w:lang w:val="en-US"/>
        </w:rPr>
        <w:t xml:space="preserve"> (PS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, followed by irradiation </w:t>
      </w:r>
      <w:r w:rsidR="00DA342F" w:rsidRPr="004E05F3">
        <w:rPr>
          <w:rFonts w:ascii="Book Antiqua" w:hAnsi="Book Antiqua" w:cs="Arial"/>
          <w:sz w:val="24"/>
          <w:szCs w:val="24"/>
          <w:lang w:val="en-US"/>
        </w:rPr>
        <w:t xml:space="preserve">of the diseased area </w:t>
      </w:r>
      <w:r w:rsidR="00407881" w:rsidRPr="004E05F3">
        <w:rPr>
          <w:rFonts w:ascii="Book Antiqua" w:hAnsi="Book Antiqua" w:cs="Arial"/>
          <w:sz w:val="24"/>
          <w:szCs w:val="24"/>
          <w:lang w:val="en-US"/>
        </w:rPr>
        <w:t>with</w:t>
      </w:r>
      <w:r w:rsidR="007D25D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A342F" w:rsidRPr="004E05F3">
        <w:rPr>
          <w:rFonts w:ascii="Book Antiqua" w:hAnsi="Book Antiqua" w:cs="Arial"/>
          <w:sz w:val="24"/>
          <w:szCs w:val="24"/>
          <w:lang w:val="en-US"/>
        </w:rPr>
        <w:t>light</w:t>
      </w:r>
      <w:r w:rsidR="00221EFB" w:rsidRPr="004E05F3">
        <w:rPr>
          <w:rFonts w:ascii="Book Antiqua" w:hAnsi="Book Antiqua" w:cs="Arial"/>
          <w:sz w:val="24"/>
          <w:szCs w:val="24"/>
          <w:lang w:val="en-US"/>
        </w:rPr>
        <w:t xml:space="preserve"> of</w:t>
      </w:r>
      <w:r w:rsidR="00407881" w:rsidRPr="004E05F3">
        <w:rPr>
          <w:rFonts w:ascii="Book Antiqua" w:hAnsi="Book Antiqua" w:cs="Arial"/>
          <w:sz w:val="24"/>
          <w:szCs w:val="24"/>
          <w:lang w:val="en-US"/>
        </w:rPr>
        <w:t xml:space="preserve"> a wavelength corresponding to an absorbance band of the PS</w:t>
      </w:r>
      <w:r w:rsidR="008A385B" w:rsidRPr="004E05F3">
        <w:rPr>
          <w:rFonts w:ascii="Book Antiqua" w:hAnsi="Book Antiqua" w:cs="Arial"/>
          <w:sz w:val="24"/>
          <w:szCs w:val="24"/>
          <w:lang w:val="en-US"/>
        </w:rPr>
        <w:t>. In t</w:t>
      </w:r>
      <w:r w:rsidR="00DA342F" w:rsidRPr="004E05F3">
        <w:rPr>
          <w:rFonts w:ascii="Book Antiqua" w:hAnsi="Book Antiqua" w:cs="Arial"/>
          <w:sz w:val="24"/>
          <w:szCs w:val="24"/>
          <w:lang w:val="en-US"/>
        </w:rPr>
        <w:t>he presence of oxygen</w:t>
      </w:r>
      <w:r w:rsidR="008A385B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DA342F" w:rsidRPr="004E05F3">
        <w:rPr>
          <w:rFonts w:ascii="Book Antiqua" w:hAnsi="Book Antiqua" w:cs="Arial"/>
          <w:sz w:val="24"/>
          <w:szCs w:val="24"/>
          <w:lang w:val="en-US"/>
        </w:rPr>
        <w:t xml:space="preserve">a photochemical reaction </w:t>
      </w:r>
      <w:r w:rsidR="008A385B" w:rsidRPr="004E05F3">
        <w:rPr>
          <w:rFonts w:ascii="Book Antiqua" w:hAnsi="Book Antiqua" w:cs="Arial"/>
          <w:sz w:val="24"/>
          <w:szCs w:val="24"/>
          <w:lang w:val="en-US"/>
        </w:rPr>
        <w:t xml:space="preserve">is initiated, leading to </w:t>
      </w:r>
      <w:r w:rsidR="000D5964" w:rsidRPr="004E05F3">
        <w:rPr>
          <w:rFonts w:ascii="Book Antiqua" w:hAnsi="Book Antiqua" w:cs="Arial"/>
          <w:sz w:val="24"/>
          <w:szCs w:val="24"/>
          <w:lang w:val="en-US"/>
        </w:rPr>
        <w:t>the generation of reactive oxy</w:t>
      </w:r>
      <w:r w:rsidR="00DA342F" w:rsidRPr="004E05F3">
        <w:rPr>
          <w:rFonts w:ascii="Book Antiqua" w:hAnsi="Book Antiqua" w:cs="Arial"/>
          <w:sz w:val="24"/>
          <w:szCs w:val="24"/>
          <w:lang w:val="en-US"/>
        </w:rPr>
        <w:t>gen species and cell death.</w:t>
      </w:r>
      <w:r w:rsidR="00221EFB" w:rsidRPr="004E05F3">
        <w:rPr>
          <w:rFonts w:ascii="Book Antiqua" w:hAnsi="Book Antiqua" w:cs="Arial"/>
          <w:sz w:val="24"/>
          <w:szCs w:val="24"/>
          <w:lang w:val="en-US"/>
        </w:rPr>
        <w:t xml:space="preserve"> Besides causing direct cytotoxic effects on illuminated tumor cells, PDT is known to cause damage to the tumor vasculature and induce the release of pro-inflammatory molecules. </w:t>
      </w:r>
      <w:r w:rsidR="008A385B" w:rsidRPr="004E05F3">
        <w:rPr>
          <w:rFonts w:ascii="Book Antiqua" w:hAnsi="Book Antiqua" w:cs="Arial"/>
          <w:sz w:val="24"/>
          <w:szCs w:val="24"/>
          <w:lang w:val="en-US"/>
        </w:rPr>
        <w:t>Pre-clinical and clinical studies have demonstrated th</w:t>
      </w:r>
      <w:r w:rsidR="00024D8A" w:rsidRPr="004E05F3">
        <w:rPr>
          <w:rFonts w:ascii="Book Antiqua" w:hAnsi="Book Antiqua" w:cs="Arial"/>
          <w:sz w:val="24"/>
          <w:szCs w:val="24"/>
          <w:lang w:val="en-US"/>
        </w:rPr>
        <w:t>at PDT is capable of affecting</w:t>
      </w:r>
      <w:r w:rsidR="001F184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A385B" w:rsidRPr="004E05F3">
        <w:rPr>
          <w:rFonts w:ascii="Book Antiqua" w:hAnsi="Book Antiqua" w:cs="Arial"/>
          <w:sz w:val="24"/>
          <w:szCs w:val="24"/>
          <w:lang w:val="en-US"/>
        </w:rPr>
        <w:t xml:space="preserve">both </w:t>
      </w:r>
      <w:r w:rsidR="00EA0C3B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8A385B" w:rsidRPr="004E05F3">
        <w:rPr>
          <w:rFonts w:ascii="Book Antiqua" w:hAnsi="Book Antiqua" w:cs="Arial"/>
          <w:sz w:val="24"/>
          <w:szCs w:val="24"/>
          <w:lang w:val="en-US"/>
        </w:rPr>
        <w:t>innate and adaptive arms of the immune system</w:t>
      </w:r>
      <w:r w:rsidR="001F184F" w:rsidRPr="004E05F3">
        <w:rPr>
          <w:rFonts w:ascii="Book Antiqua" w:hAnsi="Book Antiqua" w:cs="Arial"/>
          <w:sz w:val="24"/>
          <w:szCs w:val="24"/>
          <w:lang w:val="en-US"/>
        </w:rPr>
        <w:t>. Immune stimulatory properties of PDT may increase its</w:t>
      </w:r>
      <w:r w:rsidR="00EA0C3B" w:rsidRPr="004E05F3">
        <w:rPr>
          <w:rFonts w:ascii="Book Antiqua" w:hAnsi="Book Antiqua" w:cs="Arial"/>
          <w:sz w:val="24"/>
          <w:szCs w:val="24"/>
          <w:lang w:val="en-US"/>
        </w:rPr>
        <w:t xml:space="preserve"> beneficial effects </w:t>
      </w:r>
      <w:r w:rsidR="007319A1" w:rsidRPr="004E05F3">
        <w:rPr>
          <w:rFonts w:ascii="Book Antiqua" w:hAnsi="Book Antiqua" w:cs="Arial"/>
          <w:sz w:val="24"/>
          <w:szCs w:val="24"/>
          <w:lang w:val="en-US"/>
        </w:rPr>
        <w:t>giving</w:t>
      </w:r>
      <w:r w:rsidR="00EA0C3B" w:rsidRPr="004E05F3">
        <w:rPr>
          <w:rFonts w:ascii="Book Antiqua" w:hAnsi="Book Antiqua" w:cs="Arial"/>
          <w:sz w:val="24"/>
          <w:szCs w:val="24"/>
          <w:lang w:val="en-US"/>
        </w:rPr>
        <w:t xml:space="preserve"> the therapy </w:t>
      </w:r>
      <w:r w:rsidR="00D867D3" w:rsidRPr="004E05F3">
        <w:rPr>
          <w:rFonts w:ascii="Book Antiqua" w:hAnsi="Book Antiqua" w:cs="Arial"/>
          <w:sz w:val="24"/>
          <w:szCs w:val="24"/>
          <w:lang w:val="en-US"/>
        </w:rPr>
        <w:t>wider potential</w:t>
      </w:r>
      <w:r w:rsidR="008401B4" w:rsidRPr="004E05F3">
        <w:rPr>
          <w:rFonts w:ascii="Book Antiqua" w:hAnsi="Book Antiqua" w:cs="Arial"/>
          <w:sz w:val="24"/>
          <w:szCs w:val="24"/>
          <w:lang w:val="en-US"/>
        </w:rPr>
        <w:t xml:space="preserve"> to become more extensively used in clinical practice</w:t>
      </w:r>
      <w:r w:rsidR="00EA0C3B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4F6DFD" w:rsidRPr="004E05F3">
        <w:rPr>
          <w:rFonts w:ascii="Book Antiqua" w:hAnsi="Book Antiqua" w:cs="Arial"/>
          <w:sz w:val="24"/>
          <w:szCs w:val="24"/>
          <w:lang w:val="en-US"/>
        </w:rPr>
        <w:t xml:space="preserve"> Beside</w:t>
      </w:r>
      <w:r w:rsidR="00AD0E81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4F6DFD" w:rsidRPr="004E05F3">
        <w:rPr>
          <w:rFonts w:ascii="Book Antiqua" w:hAnsi="Book Antiqua" w:cs="Arial"/>
          <w:sz w:val="24"/>
          <w:szCs w:val="24"/>
          <w:lang w:val="en-US"/>
        </w:rPr>
        <w:t xml:space="preserve"> stimulating tumor-spe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 xml:space="preserve">cific cytotoxic T-cells </w:t>
      </w:r>
      <w:r w:rsidR="00024D8A" w:rsidRPr="004E05F3">
        <w:rPr>
          <w:rFonts w:ascii="Book Antiqua" w:hAnsi="Book Antiqua" w:cs="Arial"/>
          <w:sz w:val="24"/>
          <w:szCs w:val="24"/>
          <w:lang w:val="en-US"/>
        </w:rPr>
        <w:t>cap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>able to</w:t>
      </w:r>
      <w:r w:rsidR="004F6DFD" w:rsidRPr="004E05F3">
        <w:rPr>
          <w:rFonts w:ascii="Book Antiqua" w:hAnsi="Book Antiqua" w:cs="Arial"/>
          <w:sz w:val="24"/>
          <w:szCs w:val="24"/>
          <w:lang w:val="en-US"/>
        </w:rPr>
        <w:t xml:space="preserve"> destroy distant untreated tumor cells, PDT leads to development of anti-tumor memory immunity </w:t>
      </w:r>
      <w:r w:rsidR="0047167D" w:rsidRPr="004E05F3">
        <w:rPr>
          <w:rFonts w:ascii="Book Antiqua" w:hAnsi="Book Antiqua" w:cs="Arial"/>
          <w:sz w:val="24"/>
          <w:szCs w:val="24"/>
          <w:lang w:val="en-US"/>
        </w:rPr>
        <w:t>that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 xml:space="preserve"> can potentially</w:t>
      </w:r>
      <w:r w:rsidR="0047167D" w:rsidRPr="004E05F3">
        <w:rPr>
          <w:rFonts w:ascii="Book Antiqua" w:hAnsi="Book Antiqua" w:cs="Arial"/>
          <w:sz w:val="24"/>
          <w:szCs w:val="24"/>
          <w:lang w:val="en-US"/>
        </w:rPr>
        <w:t xml:space="preserve"> prevent 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47167D" w:rsidRPr="004E05F3">
        <w:rPr>
          <w:rFonts w:ascii="Book Antiqua" w:hAnsi="Book Antiqua" w:cs="Arial"/>
          <w:sz w:val="24"/>
          <w:szCs w:val="24"/>
          <w:lang w:val="en-US"/>
        </w:rPr>
        <w:t>recurrence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 xml:space="preserve"> of cancer</w:t>
      </w:r>
      <w:r w:rsidR="004F6DFD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47167D" w:rsidRPr="004E05F3">
        <w:rPr>
          <w:rFonts w:ascii="Book Antiqua" w:hAnsi="Book Antiqua" w:cs="Arial"/>
          <w:sz w:val="24"/>
          <w:szCs w:val="24"/>
          <w:lang w:val="en-US"/>
        </w:rPr>
        <w:t xml:space="preserve"> The immun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 xml:space="preserve">ological effects of PDT make </w:t>
      </w:r>
      <w:r w:rsidR="007319A1" w:rsidRPr="004E05F3">
        <w:rPr>
          <w:rFonts w:ascii="Book Antiqua" w:hAnsi="Book Antiqua" w:cs="Arial"/>
          <w:sz w:val="24"/>
          <w:szCs w:val="24"/>
          <w:lang w:val="en-US"/>
        </w:rPr>
        <w:t>the therapy more effecti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 xml:space="preserve">ve 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>also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 xml:space="preserve"> when used for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 xml:space="preserve"> treatment of bac</w:t>
      </w:r>
      <w:r w:rsidR="000D74DB" w:rsidRPr="004E05F3">
        <w:rPr>
          <w:rFonts w:ascii="Book Antiqua" w:hAnsi="Book Antiqua" w:cs="Arial"/>
          <w:sz w:val="24"/>
          <w:szCs w:val="24"/>
          <w:lang w:val="en-US"/>
        </w:rPr>
        <w:t>terial infections</w:t>
      </w:r>
      <w:r w:rsidR="001F184F" w:rsidRPr="004E05F3">
        <w:rPr>
          <w:rFonts w:ascii="Book Antiqua" w:hAnsi="Book Antiqua" w:cs="Arial"/>
          <w:sz w:val="24"/>
          <w:szCs w:val="24"/>
          <w:lang w:val="en-US"/>
        </w:rPr>
        <w:t>, due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 xml:space="preserve"> to a</w:t>
      </w:r>
      <w:r w:rsidR="004C0EAD" w:rsidRPr="004E05F3">
        <w:rPr>
          <w:rFonts w:ascii="Book Antiqua" w:hAnsi="Book Antiqua" w:cs="Arial"/>
          <w:sz w:val="24"/>
          <w:szCs w:val="24"/>
          <w:lang w:val="en-US"/>
        </w:rPr>
        <w:t>n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F184F" w:rsidRPr="004E05F3">
        <w:rPr>
          <w:rFonts w:ascii="Book Antiqua" w:hAnsi="Book Antiqua" w:cs="Arial"/>
          <w:sz w:val="24"/>
          <w:szCs w:val="24"/>
          <w:lang w:val="en-US"/>
        </w:rPr>
        <w:t xml:space="preserve">augmented 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>infiltration of neutrophils</w:t>
      </w:r>
      <w:r w:rsidR="002F22C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B52B9" w:rsidRPr="004E05F3">
        <w:rPr>
          <w:rFonts w:ascii="Book Antiqua" w:hAnsi="Book Antiqua" w:cs="Arial"/>
          <w:sz w:val="24"/>
          <w:szCs w:val="24"/>
          <w:lang w:val="en-US"/>
        </w:rPr>
        <w:t>into t</w:t>
      </w:r>
      <w:r w:rsidR="00C521D8" w:rsidRPr="004E05F3">
        <w:rPr>
          <w:rFonts w:ascii="Book Antiqua" w:hAnsi="Book Antiqua" w:cs="Arial"/>
          <w:sz w:val="24"/>
          <w:szCs w:val="24"/>
          <w:lang w:val="en-US"/>
        </w:rPr>
        <w:t>he infected regions that seems to poten</w:t>
      </w:r>
      <w:r w:rsidR="00982324" w:rsidRPr="004E05F3">
        <w:rPr>
          <w:rFonts w:ascii="Book Antiqua" w:hAnsi="Book Antiqua" w:cs="Arial"/>
          <w:sz w:val="24"/>
          <w:szCs w:val="24"/>
          <w:lang w:val="en-US"/>
        </w:rPr>
        <w:t>tiate the outcome of the treatment</w:t>
      </w:r>
      <w:r w:rsidR="00C521D8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0CB737EC" w14:textId="77777777" w:rsidR="00217125" w:rsidRPr="004E05F3" w:rsidRDefault="00217125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6BE90FE1" w14:textId="43C89775" w:rsidR="00217125" w:rsidRDefault="00D6324E" w:rsidP="004E05F3">
      <w:pPr>
        <w:spacing w:after="0" w:line="360" w:lineRule="auto"/>
        <w:jc w:val="both"/>
        <w:rPr>
          <w:rFonts w:ascii="Book Antiqua" w:hAnsi="Book Antiqua" w:cs="Tahoma"/>
          <w:sz w:val="24"/>
          <w:lang w:eastAsia="zh-CN"/>
        </w:rPr>
      </w:pPr>
      <w:r>
        <w:rPr>
          <w:rFonts w:ascii="Book Antiqua" w:hAnsi="Book Antiqua" w:cs="Tahoma"/>
          <w:sz w:val="24"/>
          <w:lang w:eastAsia="ja-JP"/>
        </w:rPr>
        <w:t>© 201</w:t>
      </w:r>
      <w:r>
        <w:rPr>
          <w:rFonts w:ascii="Book Antiqua" w:hAnsi="Book Antiqua" w:cs="Tahoma" w:hint="eastAsia"/>
          <w:sz w:val="24"/>
        </w:rPr>
        <w:t>4</w:t>
      </w:r>
      <w:r>
        <w:rPr>
          <w:rFonts w:ascii="Book Antiqua" w:hAnsi="Book Antiqua" w:cs="Tahoma"/>
          <w:sz w:val="24"/>
          <w:lang w:eastAsia="ja-JP"/>
        </w:rPr>
        <w:t xml:space="preserve"> Baishideng Publishing Group Co., Limited. All rights</w:t>
      </w:r>
      <w:r>
        <w:rPr>
          <w:rFonts w:ascii="Book Antiqua" w:hAnsi="Book Antiqua" w:cs="Tahoma"/>
          <w:sz w:val="24"/>
        </w:rPr>
        <w:t xml:space="preserve"> </w:t>
      </w:r>
      <w:r>
        <w:rPr>
          <w:rFonts w:ascii="Book Antiqua" w:hAnsi="Book Antiqua" w:cs="Tahoma"/>
          <w:sz w:val="24"/>
          <w:lang w:eastAsia="ja-JP"/>
        </w:rPr>
        <w:t>reserved.</w:t>
      </w:r>
    </w:p>
    <w:p w14:paraId="01674810" w14:textId="77777777" w:rsidR="00D6324E" w:rsidRPr="004E05F3" w:rsidRDefault="00D6324E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1A1C7E3C" w14:textId="5E3C882C" w:rsidR="00D6324E" w:rsidRDefault="00217125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Key </w:t>
      </w:r>
      <w:r w:rsidR="00D6324E">
        <w:rPr>
          <w:rFonts w:ascii="Book Antiqua" w:hAnsi="Book Antiqua" w:cs="Arial" w:hint="eastAsia"/>
          <w:b/>
          <w:sz w:val="24"/>
          <w:szCs w:val="24"/>
          <w:lang w:val="en-US" w:eastAsia="zh-CN"/>
        </w:rPr>
        <w:t>w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ords: </w:t>
      </w:r>
      <w:r w:rsidR="00D6324E" w:rsidRPr="004E05F3">
        <w:rPr>
          <w:rFonts w:ascii="Book Antiqua" w:hAnsi="Book Antiqua" w:cs="Arial"/>
          <w:sz w:val="24"/>
          <w:szCs w:val="24"/>
          <w:lang w:val="en-US"/>
        </w:rPr>
        <w:t>P</w:t>
      </w:r>
      <w:r w:rsidRPr="004E05F3">
        <w:rPr>
          <w:rFonts w:ascii="Book Antiqua" w:hAnsi="Book Antiqua" w:cs="Arial"/>
          <w:sz w:val="24"/>
          <w:szCs w:val="24"/>
          <w:lang w:val="en-US"/>
        </w:rPr>
        <w:t>hotodynamic therapy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;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6324E" w:rsidRPr="004E05F3">
        <w:rPr>
          <w:rFonts w:ascii="Book Antiqua" w:hAnsi="Book Antiqua" w:cs="Arial"/>
          <w:sz w:val="24"/>
          <w:szCs w:val="24"/>
          <w:lang w:val="en-US"/>
        </w:rPr>
        <w:t>A</w:t>
      </w:r>
      <w:r w:rsidRPr="004E05F3">
        <w:rPr>
          <w:rFonts w:ascii="Book Antiqua" w:hAnsi="Book Antiqua" w:cs="Arial"/>
          <w:sz w:val="24"/>
          <w:szCs w:val="24"/>
          <w:lang w:val="en-US"/>
        </w:rPr>
        <w:t>nti-tumor immunity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;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-cell activation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;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6324E" w:rsidRPr="004E05F3">
        <w:rPr>
          <w:rFonts w:ascii="Book Antiqua" w:hAnsi="Book Antiqua" w:cs="Arial"/>
          <w:sz w:val="24"/>
          <w:szCs w:val="24"/>
          <w:lang w:val="en-US"/>
        </w:rPr>
        <w:t>D</w:t>
      </w:r>
      <w:r w:rsidRPr="004E05F3">
        <w:rPr>
          <w:rFonts w:ascii="Book Antiqua" w:hAnsi="Book Antiqua" w:cs="Arial"/>
          <w:sz w:val="24"/>
          <w:szCs w:val="24"/>
          <w:lang w:val="en-US"/>
        </w:rPr>
        <w:t>amage-associated molecular pattern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;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gramStart"/>
      <w:r w:rsidR="00D6324E" w:rsidRPr="004E05F3">
        <w:rPr>
          <w:rFonts w:ascii="Book Antiqua" w:hAnsi="Book Antiqua" w:cs="Arial"/>
          <w:sz w:val="24"/>
          <w:szCs w:val="24"/>
          <w:lang w:val="en-US"/>
        </w:rPr>
        <w:t>I</w:t>
      </w:r>
      <w:r w:rsidRPr="004E05F3">
        <w:rPr>
          <w:rFonts w:ascii="Book Antiqua" w:hAnsi="Book Antiqua" w:cs="Arial"/>
          <w:sz w:val="24"/>
          <w:szCs w:val="24"/>
          <w:lang w:val="en-US"/>
        </w:rPr>
        <w:t>nflammatory</w:t>
      </w:r>
      <w:proofErr w:type="gram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cells</w:t>
      </w:r>
    </w:p>
    <w:p w14:paraId="35336F25" w14:textId="77777777" w:rsidR="00D6324E" w:rsidRDefault="00D6324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65DB1196" w14:textId="109F3990" w:rsidR="00D6324E" w:rsidRPr="00D6324E" w:rsidRDefault="00D6324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Core tip</w:t>
      </w:r>
      <w:r>
        <w:rPr>
          <w:rFonts w:ascii="Book Antiqua" w:hAnsi="Book Antiqua" w:cs="Arial" w:hint="eastAsia"/>
          <w:b/>
          <w:sz w:val="24"/>
          <w:szCs w:val="24"/>
          <w:lang w:val="en-US" w:eastAsia="zh-CN"/>
        </w:rPr>
        <w:t xml:space="preserve">: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The immune stimulatory properties of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p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hotodynamic therapy (PDT) make this therapy one of the most promising therapeutic procedures for the management of cancer </w:t>
      </w: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>lesions and microbial infections. This review will focus on the current knowledge of the innate and adaptive immune responses induced by PDT against tumors and pathogens.</w:t>
      </w:r>
    </w:p>
    <w:p w14:paraId="4BED23F1" w14:textId="77777777" w:rsidR="00D6324E" w:rsidRDefault="00D6324E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109C4137" w14:textId="43EF27D3" w:rsidR="00D6324E" w:rsidRPr="00D6324E" w:rsidRDefault="00D6324E" w:rsidP="00D6324E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Reginato</w:t>
      </w:r>
      <w:proofErr w:type="spellEnd"/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E</w:t>
      </w:r>
      <w:r w:rsidRPr="004E05F3">
        <w:rPr>
          <w:rFonts w:ascii="Book Antiqua" w:hAnsi="Book Antiqua" w:cs="Arial"/>
          <w:sz w:val="24"/>
          <w:szCs w:val="24"/>
          <w:lang w:val="en-US"/>
        </w:rPr>
        <w:t>, Wolf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P</w:t>
      </w:r>
      <w:r w:rsidRPr="004E05F3"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Hamblin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MR. </w:t>
      </w:r>
      <w:r w:rsidRPr="00D6324E">
        <w:rPr>
          <w:rFonts w:ascii="Book Antiqua" w:hAnsi="Book Antiqua" w:cs="Arial"/>
          <w:sz w:val="24"/>
          <w:szCs w:val="24"/>
          <w:lang w:val="en-US"/>
        </w:rPr>
        <w:t>Immune response after photodynamic therapy increases anti-cancer and anti-bacterial effects</w:t>
      </w:r>
    </w:p>
    <w:p w14:paraId="557E91FA" w14:textId="77777777" w:rsidR="00D6324E" w:rsidRPr="004E05F3" w:rsidRDefault="00D6324E" w:rsidP="00D6324E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14:paraId="34111298" w14:textId="77777777" w:rsidR="00D6324E" w:rsidRPr="008150D2" w:rsidRDefault="00D6324E" w:rsidP="00D6324E">
      <w:pPr>
        <w:spacing w:after="0" w:line="360" w:lineRule="auto"/>
        <w:rPr>
          <w:rFonts w:ascii="Book Antiqua" w:hAnsi="Book Antiqua"/>
          <w:sz w:val="24"/>
        </w:rPr>
      </w:pPr>
      <w:r w:rsidRPr="008150D2">
        <w:rPr>
          <w:rFonts w:ascii="Book Antiqua" w:hAnsi="Book Antiqua"/>
          <w:b/>
          <w:sz w:val="24"/>
        </w:rPr>
        <w:t>Available from:</w:t>
      </w:r>
      <w:r w:rsidRPr="008150D2">
        <w:rPr>
          <w:rFonts w:ascii="Book Antiqua" w:hAnsi="Book Antiqua"/>
          <w:sz w:val="24"/>
        </w:rPr>
        <w:t xml:space="preserve">  </w:t>
      </w:r>
    </w:p>
    <w:p w14:paraId="6388C28B" w14:textId="2A3034C7" w:rsidR="00D6324E" w:rsidRPr="00D6324E" w:rsidRDefault="00D6324E" w:rsidP="00D6324E">
      <w:pPr>
        <w:spacing w:after="0" w:line="360" w:lineRule="auto"/>
        <w:rPr>
          <w:rFonts w:ascii="Book Antiqua" w:hAnsi="Book Antiqua"/>
          <w:b/>
          <w:sz w:val="24"/>
          <w:lang w:eastAsia="zh-CN"/>
        </w:rPr>
      </w:pPr>
      <w:r w:rsidRPr="008150D2">
        <w:rPr>
          <w:rFonts w:ascii="Book Antiqua" w:hAnsi="Book Antiqua"/>
          <w:b/>
          <w:sz w:val="24"/>
        </w:rPr>
        <w:t>DOI:</w:t>
      </w:r>
    </w:p>
    <w:p w14:paraId="203E890D" w14:textId="77777777" w:rsidR="00D6324E" w:rsidRPr="004E05F3" w:rsidRDefault="00D6324E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639745FD" w14:textId="583781E2" w:rsidR="00443F02" w:rsidRPr="004E05F3" w:rsidRDefault="00D6324E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INTRODUCTION</w:t>
      </w:r>
    </w:p>
    <w:p w14:paraId="3D64E276" w14:textId="4956005D" w:rsidR="00FB3420" w:rsidRPr="004E05F3" w:rsidRDefault="001544AE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The ideal therapy for cancer should be able to </w:t>
      </w:r>
      <w:r w:rsidR="002F4DA6" w:rsidRPr="004E05F3">
        <w:rPr>
          <w:rFonts w:ascii="Book Antiqua" w:hAnsi="Book Antiqua" w:cs="Arial"/>
          <w:sz w:val="24"/>
          <w:szCs w:val="24"/>
          <w:lang w:val="en-US"/>
        </w:rPr>
        <w:t xml:space="preserve">selectively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destroy the tumor </w:t>
      </w:r>
      <w:r w:rsidR="002F4DA6" w:rsidRPr="004E05F3">
        <w:rPr>
          <w:rFonts w:ascii="Book Antiqua" w:hAnsi="Book Antiqua" w:cs="Arial"/>
          <w:sz w:val="24"/>
          <w:szCs w:val="24"/>
          <w:lang w:val="en-US"/>
        </w:rPr>
        <w:t xml:space="preserve">cells </w:t>
      </w:r>
      <w:r w:rsidRPr="004E05F3">
        <w:rPr>
          <w:rFonts w:ascii="Book Antiqua" w:hAnsi="Book Antiqua" w:cs="Arial"/>
          <w:sz w:val="24"/>
          <w:szCs w:val="24"/>
          <w:lang w:val="en-US"/>
        </w:rPr>
        <w:t>at the pr</w:t>
      </w:r>
      <w:r w:rsidR="004C1EBD" w:rsidRPr="004E05F3">
        <w:rPr>
          <w:rFonts w:ascii="Book Antiqua" w:hAnsi="Book Antiqua" w:cs="Arial"/>
          <w:sz w:val="24"/>
          <w:szCs w:val="24"/>
          <w:lang w:val="en-US"/>
        </w:rPr>
        <w:t>imary site and at the same tim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rigger the immune system to recognize any rem</w:t>
      </w:r>
      <w:r w:rsidR="00A52BBA" w:rsidRPr="004E05F3">
        <w:rPr>
          <w:rFonts w:ascii="Book Antiqua" w:hAnsi="Book Antiqua" w:cs="Arial"/>
          <w:sz w:val="24"/>
          <w:szCs w:val="24"/>
          <w:lang w:val="en-US"/>
        </w:rPr>
        <w:t>aining or recurring cancer</w:t>
      </w:r>
      <w:r w:rsidR="004C1EBD" w:rsidRPr="004E05F3">
        <w:rPr>
          <w:rFonts w:ascii="Book Antiqua" w:hAnsi="Book Antiqua" w:cs="Arial"/>
          <w:sz w:val="24"/>
          <w:szCs w:val="24"/>
          <w:lang w:val="en-US"/>
        </w:rPr>
        <w:t xml:space="preserve"> ce</w:t>
      </w:r>
      <w:r w:rsidR="002F4DA6" w:rsidRPr="004E05F3">
        <w:rPr>
          <w:rFonts w:ascii="Book Antiqua" w:hAnsi="Book Antiqua" w:cs="Arial"/>
          <w:sz w:val="24"/>
          <w:szCs w:val="24"/>
          <w:lang w:val="en-US"/>
        </w:rPr>
        <w:t>lls. Co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>mpared</w:t>
      </w:r>
      <w:r w:rsidR="002F4DA6" w:rsidRPr="004E05F3">
        <w:rPr>
          <w:rFonts w:ascii="Book Antiqua" w:hAnsi="Book Antiqua" w:cs="Arial"/>
          <w:sz w:val="24"/>
          <w:szCs w:val="24"/>
          <w:lang w:val="en-US"/>
        </w:rPr>
        <w:t xml:space="preserve"> to other unspecific and/or </w:t>
      </w:r>
      <w:r w:rsidR="004C1EBD" w:rsidRPr="004E05F3">
        <w:rPr>
          <w:rFonts w:ascii="Book Antiqua" w:hAnsi="Book Antiqua" w:cs="Arial"/>
          <w:sz w:val="24"/>
          <w:szCs w:val="24"/>
          <w:lang w:val="en-US"/>
        </w:rPr>
        <w:t xml:space="preserve">immunosuppressive cancer therapies such as chemotherapy, ionizing radiation and surgery, PDT </w:t>
      </w:r>
      <w:r w:rsidR="00983D4E" w:rsidRPr="004E05F3">
        <w:rPr>
          <w:rFonts w:ascii="Book Antiqua" w:hAnsi="Book Antiqua" w:cs="Arial"/>
          <w:sz w:val="24"/>
          <w:szCs w:val="24"/>
          <w:lang w:val="en-US"/>
        </w:rPr>
        <w:t>might have these desir</w:t>
      </w:r>
      <w:r w:rsidR="002F4DA6" w:rsidRPr="004E05F3">
        <w:rPr>
          <w:rFonts w:ascii="Book Antiqua" w:hAnsi="Book Antiqua" w:cs="Arial"/>
          <w:sz w:val="24"/>
          <w:szCs w:val="24"/>
          <w:lang w:val="en-US"/>
        </w:rPr>
        <w:t>able properties.</w:t>
      </w:r>
      <w:r w:rsidR="002B44C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16E2C" w:rsidRPr="004E05F3">
        <w:rPr>
          <w:rFonts w:ascii="Book Antiqua" w:hAnsi="Book Antiqua" w:cs="Arial"/>
          <w:sz w:val="24"/>
          <w:szCs w:val="24"/>
          <w:lang w:val="en-US"/>
        </w:rPr>
        <w:t xml:space="preserve">PDT </w:t>
      </w:r>
      <w:r w:rsidR="00862A29" w:rsidRPr="004E05F3">
        <w:rPr>
          <w:rFonts w:ascii="Book Antiqua" w:hAnsi="Book Antiqua" w:cs="Arial"/>
          <w:sz w:val="24"/>
          <w:szCs w:val="24"/>
          <w:lang w:val="en-US"/>
        </w:rPr>
        <w:t>is a</w:t>
      </w:r>
      <w:r w:rsidR="001D20AE" w:rsidRPr="004E05F3">
        <w:rPr>
          <w:rFonts w:ascii="Book Antiqua" w:hAnsi="Book Antiqua" w:cs="Arial"/>
          <w:sz w:val="24"/>
          <w:szCs w:val="24"/>
          <w:lang w:val="en-US"/>
        </w:rPr>
        <w:t xml:space="preserve"> procedure that </w:t>
      </w:r>
      <w:r w:rsidR="00F16E2C" w:rsidRPr="004E05F3">
        <w:rPr>
          <w:rFonts w:ascii="Book Antiqua" w:hAnsi="Book Antiqua" w:cs="Arial"/>
          <w:sz w:val="24"/>
          <w:szCs w:val="24"/>
          <w:lang w:val="en-US"/>
        </w:rPr>
        <w:t xml:space="preserve">consists of three components: </w:t>
      </w:r>
      <w:r w:rsidR="002F22CD" w:rsidRPr="004E05F3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824BFB" w:rsidRPr="004E05F3">
        <w:rPr>
          <w:rFonts w:ascii="Book Antiqua" w:hAnsi="Book Antiqua" w:cs="Arial"/>
          <w:sz w:val="24"/>
          <w:szCs w:val="24"/>
          <w:lang w:val="en-US"/>
        </w:rPr>
        <w:t xml:space="preserve">photosensitizer (PS), </w:t>
      </w:r>
      <w:r w:rsidR="00F16E2C" w:rsidRPr="004E05F3">
        <w:rPr>
          <w:rFonts w:ascii="Book Antiqua" w:hAnsi="Book Antiqua" w:cs="Arial"/>
          <w:sz w:val="24"/>
          <w:szCs w:val="24"/>
          <w:lang w:val="en-US"/>
        </w:rPr>
        <w:t xml:space="preserve">light </w:t>
      </w:r>
      <w:r w:rsidR="001D20AE" w:rsidRPr="004E05F3">
        <w:rPr>
          <w:rFonts w:ascii="Book Antiqua" w:hAnsi="Book Antiqua" w:cs="Arial"/>
          <w:sz w:val="24"/>
          <w:szCs w:val="24"/>
          <w:lang w:val="en-US"/>
        </w:rPr>
        <w:t>of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 xml:space="preserve"> appropriate wavelength</w:t>
      </w:r>
      <w:r w:rsidR="00F16E2C" w:rsidRPr="004E05F3">
        <w:rPr>
          <w:rFonts w:ascii="Book Antiqua" w:hAnsi="Book Antiqua" w:cs="Arial"/>
          <w:sz w:val="24"/>
          <w:szCs w:val="24"/>
          <w:lang w:val="en-US"/>
        </w:rPr>
        <w:t xml:space="preserve"> to excite the PS and </w:t>
      </w:r>
      <w:r w:rsidR="00982324" w:rsidRPr="004E05F3">
        <w:rPr>
          <w:rFonts w:ascii="Book Antiqua" w:hAnsi="Book Antiqua" w:cs="Arial"/>
          <w:sz w:val="24"/>
          <w:szCs w:val="24"/>
          <w:lang w:val="en-US"/>
        </w:rPr>
        <w:t xml:space="preserve">molecular </w:t>
      </w:r>
      <w:proofErr w:type="gramStart"/>
      <w:r w:rsidR="00F16E2C" w:rsidRPr="004E05F3">
        <w:rPr>
          <w:rFonts w:ascii="Book Antiqua" w:hAnsi="Book Antiqua" w:cs="Arial"/>
          <w:sz w:val="24"/>
          <w:szCs w:val="24"/>
          <w:lang w:val="en-US"/>
        </w:rPr>
        <w:t>oxygen</w:t>
      </w:r>
      <w:proofErr w:type="gramEnd"/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Eb3VnaGVydHk8L0F1dGhvcj48WWVhcj4xOTk4PC9ZZWFy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</w:fldData>
        </w:fldChar>
      </w:r>
      <w:r w:rsidR="003E65C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3E65C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Eb3VnaGVydHk8L0F1dGhvcj48WWVhcj4xOTk4PC9ZZWFy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</w:fldData>
        </w:fldChar>
      </w:r>
      <w:r w:rsidR="003E65C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3E65C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3E65C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" w:tooltip="Dougherty, 1998 #1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" w:tooltip="Dolmans, 2003 #2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300944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7F24D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83D4E" w:rsidRPr="004E05F3">
        <w:rPr>
          <w:rFonts w:ascii="Book Antiqua" w:hAnsi="Book Antiqua" w:cs="Arial"/>
          <w:sz w:val="24"/>
          <w:szCs w:val="24"/>
          <w:lang w:val="en-US"/>
        </w:rPr>
        <w:t>None of these three components is individually</w:t>
      </w:r>
      <w:r w:rsidR="00C70556" w:rsidRPr="004E05F3">
        <w:rPr>
          <w:rFonts w:ascii="Book Antiqua" w:hAnsi="Book Antiqua" w:cs="Arial"/>
          <w:sz w:val="24"/>
          <w:szCs w:val="24"/>
          <w:lang w:val="en-US"/>
        </w:rPr>
        <w:t xml:space="preserve"> toxic, but when combined together they initiate a pho</w:t>
      </w:r>
      <w:r w:rsidR="005B255F" w:rsidRPr="004E05F3">
        <w:rPr>
          <w:rFonts w:ascii="Book Antiqua" w:hAnsi="Book Antiqua" w:cs="Arial"/>
          <w:sz w:val="24"/>
          <w:szCs w:val="24"/>
          <w:lang w:val="en-US"/>
        </w:rPr>
        <w:t>to</w:t>
      </w:r>
      <w:r w:rsidR="00C70556" w:rsidRPr="004E05F3">
        <w:rPr>
          <w:rFonts w:ascii="Book Antiqua" w:hAnsi="Book Antiqua" w:cs="Arial"/>
          <w:sz w:val="24"/>
          <w:szCs w:val="24"/>
          <w:lang w:val="en-US"/>
        </w:rPr>
        <w:t>chemical reaction that culminates in the generation of highl</w:t>
      </w:r>
      <w:r w:rsidR="007662DA" w:rsidRPr="004E05F3">
        <w:rPr>
          <w:rFonts w:ascii="Book Antiqua" w:hAnsi="Book Antiqua" w:cs="Arial"/>
          <w:sz w:val="24"/>
          <w:szCs w:val="24"/>
          <w:lang w:val="en-US"/>
        </w:rPr>
        <w:t xml:space="preserve">y reactive oxygen species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7662DA" w:rsidRPr="004E05F3">
        <w:rPr>
          <w:rFonts w:ascii="Book Antiqua" w:hAnsi="Book Antiqua" w:cs="Arial"/>
          <w:sz w:val="24"/>
          <w:szCs w:val="24"/>
          <w:lang w:val="en-US"/>
        </w:rPr>
        <w:t>RO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3E65C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Ochsner&lt;/Author&gt;&lt;Year&gt;1997&lt;/Year&gt;&lt;RecNum&gt;3&lt;/RecNum&gt;&lt;DisplayText&gt;(3)&lt;/DisplayText&gt;&lt;record&gt;&lt;rec-number&gt;3&lt;/rec-number&gt;&lt;foreign-keys&gt;&lt;key app="EN" db-id="9sw0xe9z32rfa6exxvxvvv0c5pep02tp0tpw"&gt;3&lt;/key&gt;&lt;/foreign-keys&gt;&lt;ref-type name="Journal Article"&gt;17&lt;/ref-type&gt;&lt;contributors&gt;&lt;authors&gt;&lt;author&gt;Ochsner, M.&lt;/author&gt;&lt;/authors&gt;&lt;/contributors&gt;&lt;auth-address&gt;Ciba-Geigy Ltd., Physics Department, Basle, Switzerland.&lt;/auth-address&gt;&lt;titles&gt;&lt;title&gt;Photophysical and photobiological processes in the photodynamic therapy of tumours&lt;/title&gt;&lt;secondary-title&gt;J Photochem Photobiol B&lt;/secondary-title&gt;&lt;/titles&gt;&lt;periodical&gt;&lt;full-title&gt;J Photochem Photobiol B&lt;/full-title&gt;&lt;/periodical&gt;&lt;pages&gt;1-18&lt;/pages&gt;&lt;volume&gt;39&lt;/volume&gt;&lt;number&gt;1&lt;/number&gt;&lt;edition&gt;1997/05/01&lt;/edition&gt;&lt;keywords&gt;&lt;keyword&gt;Animals&lt;/keyword&gt;&lt;keyword&gt;Humans&lt;/keyword&gt;&lt;keyword&gt;Necrosis&lt;/keyword&gt;&lt;keyword&gt;Neoplasms/*drug therapy&lt;/keyword&gt;&lt;keyword&gt;Photobiology&lt;/keyword&gt;&lt;keyword&gt;Photochemistry&lt;/keyword&gt;&lt;keyword&gt;*Photochemotherapy/adverse effects&lt;/keyword&gt;&lt;keyword&gt;Photosensitizing Agents/*therapeutic use&lt;/keyword&gt;&lt;/keywords&gt;&lt;dates&gt;&lt;year&gt;1997&lt;/year&gt;&lt;pub-dates&gt;&lt;date&gt;May&lt;/date&gt;&lt;/pub-dates&gt;&lt;/dates&gt;&lt;isbn&gt;1011-1344 (Print)&amp;#xD;1011-1344 (Linking)&lt;/isbn&gt;&lt;accession-num&gt;9210318&lt;/accession-num&gt;&lt;urls&gt;&lt;related-urls&gt;&lt;url&gt;http://www.ncbi.nlm.nih.gov/entrez/query.fcgi?cmd=Retrieve&amp;amp;db=PubMed&amp;amp;dopt=Citation&amp;amp;list_uids=9210318&lt;/url&gt;&lt;/related-urls&gt;&lt;/urls&gt;&lt;electronic-resource-num&gt;S1011134496074283&lt;/electronic-resource-num&gt;&lt;language&gt;eng&lt;/language&gt;&lt;/record&gt;&lt;/Cite&gt;&lt;/EndNote&gt;</w:instrTex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" w:tooltip="Ochsner, 1997 #3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7662DA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Most of the PSs used in PDT are based on a </w:t>
      </w:r>
      <w:proofErr w:type="spellStart"/>
      <w:r w:rsidR="00A245A9" w:rsidRPr="004E05F3">
        <w:rPr>
          <w:rFonts w:ascii="Book Antiqua" w:hAnsi="Book Antiqua" w:cs="Arial"/>
          <w:sz w:val="24"/>
          <w:szCs w:val="24"/>
          <w:lang w:val="en-US"/>
        </w:rPr>
        <w:t>tetrapyrrole</w:t>
      </w:r>
      <w:proofErr w:type="spellEnd"/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 structure, similar to that of the </w:t>
      </w:r>
      <w:proofErr w:type="spellStart"/>
      <w:r w:rsidR="00A245A9" w:rsidRPr="004E05F3">
        <w:rPr>
          <w:rFonts w:ascii="Book Antiqua" w:hAnsi="Book Antiqua" w:cs="Arial"/>
          <w:sz w:val="24"/>
          <w:szCs w:val="24"/>
          <w:lang w:val="en-US"/>
        </w:rPr>
        <w:t>protoporphyrin</w:t>
      </w:r>
      <w:proofErr w:type="spellEnd"/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 contained in hemoglobin</w:t>
      </w:r>
      <w:r w:rsidR="00FB3420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6454B9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Agostinis&lt;/Author&gt;&lt;Year&gt;2011&lt;/Year&gt;&lt;RecNum&gt;108&lt;/RecNum&gt;&lt;DisplayText&gt;(4)&lt;/DisplayText&gt;&lt;record&gt;&lt;rec-number&gt;108&lt;/rec-number&gt;&lt;foreign-keys&gt;&lt;key app="EN" db-id="9sw0xe9z32rfa6exxvxvvv0c5pep02tp0tpw"&gt;108&lt;/key&gt;&lt;/foreign-keys&gt;&lt;ref-type name="Journal Article"&gt;17&lt;/ref-type&gt;&lt;contributors&gt;&lt;authors&gt;&lt;author&gt;Agostinis, P.&lt;/author&gt;&lt;author&gt;Berg, K.&lt;/author&gt;&lt;author&gt;Cengel, K. A.&lt;/author&gt;&lt;author&gt;Foster, T. H.&lt;/author&gt;&lt;author&gt;Girotti, A. W.&lt;/author&gt;&lt;author&gt;Gollnick, S. O.&lt;/author&gt;&lt;author&gt;Hahn, S. M.&lt;/author&gt;&lt;author&gt;Hamblin, M. R.&lt;/author&gt;&lt;author&gt;Juzeniene, A.&lt;/author&gt;&lt;author&gt;Kessel, D.&lt;/author&gt;&lt;author&gt;Korbelik, M.&lt;/author&gt;&lt;author&gt;Moan, J.&lt;/author&gt;&lt;author&gt;Mroz, P.&lt;/author&gt;&lt;author&gt;Nowis, D.&lt;/author&gt;&lt;author&gt;Piette, J.&lt;/author&gt;&lt;author&gt;Wilson, B. C.&lt;/author&gt;&lt;author&gt;Golab, J.&lt;/author&gt;&lt;/authors&gt;&lt;/contributors&gt;&lt;auth-address&gt;Department of Molecular Cell Biology, Cell Death Research and Therapy Laboratory, Catholic University of Leuven, Belgium.&lt;/auth-address&gt;&lt;titles&gt;&lt;title&gt;Photodynamic therapy of cancer: an update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250-81&lt;/pages&gt;&lt;volume&gt;61&lt;/volume&gt;&lt;number&gt;4&lt;/number&gt;&lt;keywords&gt;&lt;keyword&gt;Humans&lt;/keyword&gt;&lt;keyword&gt;Neoplasms/*drug therapy&lt;/keyword&gt;&lt;keyword&gt;*Photochemotherapy/instrumentation/methods&lt;/keyword&gt;&lt;keyword&gt;Photosensitizing Agents/therapeutic use&lt;/keyword&gt;&lt;/keywords&gt;&lt;dates&gt;&lt;year&gt;2011&lt;/year&gt;&lt;pub-dates&gt;&lt;date&gt;Jul-Aug&lt;/date&gt;&lt;/pub-dates&gt;&lt;/dates&gt;&lt;isbn&gt;1542-4863 (Electronic)&amp;#xD;0007-9235 (Linking)&lt;/isbn&gt;&lt;accession-num&gt;21617154&lt;/accession-num&gt;&lt;urls&gt;&lt;related-urls&gt;&lt;url&gt;http://www.ncbi.nlm.nih.gov/pubmed/21617154&lt;/url&gt;&lt;/related-urls&gt;&lt;/urls&gt;&lt;custom2&gt;3209659&lt;/custom2&gt;&lt;electronic-resource-num&gt;10.3322/caac.20114&lt;/electronic-resource-num&gt;&lt;/record&gt;&lt;/Cite&gt;&lt;/EndNote&gt;</w:instrText>
      </w:r>
      <w:r w:rsidR="00FB3420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" w:tooltip="Agostinis, 2011 #108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FB3420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. They have an absorption peak between 600 and 800 nanometers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1F5097" w:rsidRPr="004E05F3">
        <w:rPr>
          <w:rFonts w:ascii="Book Antiqua" w:hAnsi="Book Antiqua" w:cs="Arial"/>
          <w:sz w:val="24"/>
          <w:szCs w:val="24"/>
          <w:lang w:val="en-US"/>
        </w:rPr>
        <w:t>nm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1F509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1F5097" w:rsidRPr="004E05F3">
        <w:rPr>
          <w:rFonts w:ascii="Book Antiqua" w:hAnsi="Book Antiqua" w:cs="Arial"/>
          <w:sz w:val="24"/>
          <w:szCs w:val="24"/>
          <w:lang w:val="en-US"/>
        </w:rPr>
        <w:t>red to deep red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1F5097" w:rsidRPr="004E05F3">
        <w:rPr>
          <w:rFonts w:ascii="Book Antiqua" w:hAnsi="Book Antiqua" w:cs="Arial"/>
          <w:sz w:val="24"/>
          <w:szCs w:val="24"/>
          <w:lang w:val="en-US"/>
        </w:rPr>
        <w:t xml:space="preserve">, since </w:t>
      </w:r>
      <w:r w:rsidR="00FB3420" w:rsidRPr="004E05F3">
        <w:rPr>
          <w:rFonts w:ascii="Book Antiqua" w:hAnsi="Book Antiqua" w:cs="Arial"/>
          <w:sz w:val="24"/>
          <w:szCs w:val="24"/>
          <w:lang w:val="en-US"/>
        </w:rPr>
        <w:t xml:space="preserve">light at </w:t>
      </w:r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lower wavelengths </w:t>
      </w:r>
      <w:r w:rsidR="00B31BC4" w:rsidRPr="004E05F3">
        <w:rPr>
          <w:rFonts w:ascii="Book Antiqua" w:hAnsi="Book Antiqua" w:cs="Arial"/>
          <w:sz w:val="24"/>
          <w:szCs w:val="24"/>
          <w:lang w:val="en-US"/>
        </w:rPr>
        <w:t>w</w:t>
      </w:r>
      <w:r w:rsidR="00FB3420" w:rsidRPr="004E05F3">
        <w:rPr>
          <w:rFonts w:ascii="Book Antiqua" w:hAnsi="Book Antiqua" w:cs="Arial"/>
          <w:sz w:val="24"/>
          <w:szCs w:val="24"/>
          <w:lang w:val="en-US"/>
        </w:rPr>
        <w:t>ould not</w:t>
      </w:r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 penetrate efficiently through the tissue</w:t>
      </w:r>
      <w:r w:rsidR="00FB3420" w:rsidRPr="004E05F3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A245A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B3420" w:rsidRPr="004E05F3">
        <w:rPr>
          <w:rFonts w:ascii="Book Antiqua" w:hAnsi="Book Antiqua" w:cs="Arial"/>
          <w:sz w:val="24"/>
          <w:szCs w:val="24"/>
          <w:lang w:val="en-US"/>
        </w:rPr>
        <w:t>light at longer wavelengths than 800 nm would not have sufficient energy to initiate a photochemical reaction and generate a substan</w:t>
      </w:r>
      <w:r w:rsidR="00B33571" w:rsidRPr="004E05F3">
        <w:rPr>
          <w:rFonts w:ascii="Book Antiqua" w:hAnsi="Book Antiqua" w:cs="Arial"/>
          <w:sz w:val="24"/>
          <w:szCs w:val="24"/>
          <w:lang w:val="en-US"/>
        </w:rPr>
        <w:t>t</w:t>
      </w:r>
      <w:r w:rsidR="00FB3420" w:rsidRPr="004E05F3">
        <w:rPr>
          <w:rFonts w:ascii="Book Antiqua" w:hAnsi="Book Antiqua" w:cs="Arial"/>
          <w:sz w:val="24"/>
          <w:szCs w:val="24"/>
          <w:lang w:val="en-US"/>
        </w:rPr>
        <w:t>ial yield of ROS</w:t>
      </w:r>
      <w:r w:rsidR="00FB3420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6454B9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Agostinis&lt;/Author&gt;&lt;Year&gt;2011&lt;/Year&gt;&lt;RecNum&gt;108&lt;/RecNum&gt;&lt;DisplayText&gt;(4)&lt;/DisplayText&gt;&lt;record&gt;&lt;rec-number&gt;108&lt;/rec-number&gt;&lt;foreign-keys&gt;&lt;key app="EN" db-id="9sw0xe9z32rfa6exxvxvvv0c5pep02tp0tpw"&gt;108&lt;/key&gt;&lt;/foreign-keys&gt;&lt;ref-type name="Journal Article"&gt;17&lt;/ref-type&gt;&lt;contributors&gt;&lt;authors&gt;&lt;author&gt;Agostinis, P.&lt;/author&gt;&lt;author&gt;Berg, K.&lt;/author&gt;&lt;author&gt;Cengel, K. A.&lt;/author&gt;&lt;author&gt;Foster, T. H.&lt;/author&gt;&lt;author&gt;Girotti, A. W.&lt;/author&gt;&lt;author&gt;Gollnick, S. O.&lt;/author&gt;&lt;author&gt;Hahn, S. M.&lt;/author&gt;&lt;author&gt;Hamblin, M. R.&lt;/author&gt;&lt;author&gt;Juzeniene, A.&lt;/author&gt;&lt;author&gt;Kessel, D.&lt;/author&gt;&lt;author&gt;Korbelik, M.&lt;/author&gt;&lt;author&gt;Moan, J.&lt;/author&gt;&lt;author&gt;Mroz, P.&lt;/author&gt;&lt;author&gt;Nowis, D.&lt;/author&gt;&lt;author&gt;Piette, J.&lt;/author&gt;&lt;author&gt;Wilson, B. C.&lt;/author&gt;&lt;author&gt;Golab, J.&lt;/author&gt;&lt;/authors&gt;&lt;/contributors&gt;&lt;auth-address&gt;Department of Molecular Cell Biology, Cell Death Research and Therapy Laboratory, Catholic University of Leuven, Belgium.&lt;/auth-address&gt;&lt;titles&gt;&lt;title&gt;Photodynamic therapy of cancer: an update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250-81&lt;/pages&gt;&lt;volume&gt;61&lt;/volume&gt;&lt;number&gt;4&lt;/number&gt;&lt;keywords&gt;&lt;keyword&gt;Humans&lt;/keyword&gt;&lt;keyword&gt;Neoplasms/*drug therapy&lt;/keyword&gt;&lt;keyword&gt;*Photochemotherapy/instrumentation/methods&lt;/keyword&gt;&lt;keyword&gt;Photosensitizing Agents/therapeutic use&lt;/keyword&gt;&lt;/keywords&gt;&lt;dates&gt;&lt;year&gt;2011&lt;/year&gt;&lt;pub-dates&gt;&lt;date&gt;Jul-Aug&lt;/date&gt;&lt;/pub-dates&gt;&lt;/dates&gt;&lt;isbn&gt;1542-4863 (Electronic)&amp;#xD;0007-9235 (Linking)&lt;/isbn&gt;&lt;accession-num&gt;21617154&lt;/accession-num&gt;&lt;urls&gt;&lt;related-urls&gt;&lt;url&gt;http://www.ncbi.nlm.nih.gov/pubmed/21617154&lt;/url&gt;&lt;/related-urls&gt;&lt;/urls&gt;&lt;custom2&gt;3209659&lt;/custom2&gt;&lt;electronic-resource-num&gt;10.3322/caac.20114&lt;/electronic-resource-num&gt;&lt;/record&gt;&lt;/Cite&gt;&lt;/EndNote&gt;</w:instrText>
      </w:r>
      <w:r w:rsidR="00FB3420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" w:tooltip="Agostinis, 2011 #108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FB3420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B3420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6250A3C1" w14:textId="2FB25540" w:rsidR="000A06D0" w:rsidRPr="004E05F3" w:rsidRDefault="000D4C63" w:rsidP="00D6324E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 ROS produced during PDT can</w:t>
      </w:r>
      <w:r w:rsidR="00002622" w:rsidRPr="004E05F3">
        <w:rPr>
          <w:rFonts w:ascii="Book Antiqua" w:hAnsi="Book Antiqua" w:cs="Arial"/>
          <w:sz w:val="24"/>
          <w:szCs w:val="24"/>
          <w:lang w:val="en-US"/>
        </w:rPr>
        <w:t xml:space="preserve"> directly kill tumor cells by</w:t>
      </w:r>
      <w:r w:rsidR="00983D4E" w:rsidRPr="004E05F3">
        <w:rPr>
          <w:rFonts w:ascii="Book Antiqua" w:hAnsi="Book Antiqua" w:cs="Arial"/>
          <w:sz w:val="24"/>
          <w:szCs w:val="24"/>
          <w:lang w:val="en-US"/>
        </w:rPr>
        <w:t xml:space="preserve"> induction of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necrosis and</w:t>
      </w:r>
      <w:r w:rsidR="00982324" w:rsidRPr="004E05F3">
        <w:rPr>
          <w:rFonts w:ascii="Book Antiqua" w:hAnsi="Book Antiqua" w:cs="Arial"/>
          <w:sz w:val="24"/>
          <w:szCs w:val="24"/>
          <w:lang w:val="en-US"/>
        </w:rPr>
        <w:t>/or</w:t>
      </w:r>
      <w:r w:rsidR="00D6324E">
        <w:rPr>
          <w:rFonts w:ascii="Book Antiqua" w:hAnsi="Book Antiqua" w:cs="Arial"/>
          <w:sz w:val="24"/>
          <w:szCs w:val="24"/>
          <w:lang w:val="en-US"/>
        </w:rPr>
        <w:t xml:space="preserve"> apoptosis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Oleinick&lt;/Author&gt;&lt;Year&gt;2002&lt;/Year&gt;&lt;RecNum&gt;4&lt;/RecNum&gt;&lt;DisplayText&gt;(5)&lt;/DisplayText&gt;&lt;record&gt;&lt;rec-number&gt;4&lt;/rec-number&gt;&lt;foreign-keys&gt;&lt;key app="EN" db-id="9sw0xe9z32rfa6exxvxvvv0c5pep02tp0tpw"&gt;4&lt;/key&gt;&lt;/foreign-keys&gt;&lt;ref-type name="Journal Article"&gt;17&lt;/ref-type&gt;&lt;contributors&gt;&lt;authors&gt;&lt;author&gt;Oleinick, N. L.&lt;/author&gt;&lt;author&gt;Morris, R. L.&lt;/author&gt;&lt;author&gt;Belichenko, I.&lt;/author&gt;&lt;/authors&gt;&lt;/contributors&gt;&lt;auth-address&gt;Department of Radiation Oncology and the CWRU/UHC Ireland Comprehensive Cancer Center, School of Medicine, Case Western Reserve University, Cleveland, Ohio, USA. nlo@po.cwru.edu&lt;/auth-address&gt;&lt;titles&gt;&lt;title&gt;The role of apoptosis in response to photodynamic therapy: what, where, why, and how&lt;/title&gt;&lt;secondary-title&gt;Photochem Photobiol Sci&lt;/secondary-title&gt;&lt;/titles&gt;&lt;periodical&gt;&lt;full-title&gt;Photochem Photobiol Sci&lt;/full-title&gt;&lt;/periodical&gt;&lt;pages&gt;1-21&lt;/pages&gt;&lt;volume&gt;1&lt;/volume&gt;&lt;number&gt;1&lt;/number&gt;&lt;edition&gt;2003/03/28&lt;/edition&gt;&lt;keywords&gt;&lt;keyword&gt;Animals&lt;/keyword&gt;&lt;keyword&gt;Apoptosis/*drug effects&lt;/keyword&gt;&lt;keyword&gt;Caspases/metabolism&lt;/keyword&gt;&lt;keyword&gt;Humans&lt;/keyword&gt;&lt;keyword&gt;Mitochondria/drug effects/metabolism&lt;/keyword&gt;&lt;keyword&gt;Mitogen-Activated Protein Kinases/metabolism&lt;/keyword&gt;&lt;keyword&gt;Models, Biological&lt;/keyword&gt;&lt;keyword&gt;NF-kappa B/metabolism&lt;/keyword&gt;&lt;keyword&gt;Neoplasms/drug therapy/pathology&lt;/keyword&gt;&lt;keyword&gt;*Photochemotherapy&lt;/keyword&gt;&lt;keyword&gt;Photosensitizing Agents/pharmacology&lt;/keyword&gt;&lt;keyword&gt;Proto-Oncogene Proteins c-bcl-2/metabolism&lt;/keyword&gt;&lt;keyword&gt;Receptors, Cell Surface/metabolism&lt;/keyword&gt;&lt;keyword&gt;Signal Transduction&lt;/keyword&gt;&lt;keyword&gt;Tumor Suppressor Protein p53/metabolism&lt;/keyword&gt;&lt;/keywords&gt;&lt;dates&gt;&lt;year&gt;2002&lt;/year&gt;&lt;pub-dates&gt;&lt;date&gt;Jan&lt;/date&gt;&lt;/pub-dates&gt;&lt;/dates&gt;&lt;isbn&gt;1474-905X (Print)&amp;#xD;1474-905X (Linking)&lt;/isbn&gt;&lt;accession-num&gt;12659143&lt;/accession-num&gt;&lt;urls&gt;&lt;related-urls&gt;&lt;url&gt;http://www.ncbi.nlm.nih.gov/entrez/query.fcgi?cmd=Retrieve&amp;amp;db=PubMed&amp;amp;dopt=Citation&amp;amp;list_uids=12659143&lt;/url&gt;&lt;/related-urls&gt;&lt;/urls&gt;&lt;language&gt;eng&lt;/language&gt;&lt;/record&gt;&lt;/Cite&gt;&lt;/EndNote&gt;</w:instrTex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5" w:tooltip="Oleinick, 2002 #4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5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53F7A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83D4E" w:rsidRPr="004E05F3">
        <w:rPr>
          <w:rFonts w:ascii="Book Antiqua" w:hAnsi="Book Antiqua" w:cs="Arial"/>
          <w:sz w:val="24"/>
          <w:szCs w:val="24"/>
          <w:lang w:val="en-US"/>
        </w:rPr>
        <w:t>and damag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he tumor vasculature</w:t>
      </w:r>
      <w:r w:rsidR="00002622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982324" w:rsidRPr="004E05F3">
        <w:rPr>
          <w:rFonts w:ascii="Book Antiqua" w:hAnsi="Book Antiqua" w:cs="Arial"/>
          <w:sz w:val="24"/>
          <w:szCs w:val="24"/>
          <w:lang w:val="en-US"/>
        </w:rPr>
        <w:t>leading to depletion</w:t>
      </w:r>
      <w:r w:rsidR="00983D4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02622" w:rsidRPr="004E05F3">
        <w:rPr>
          <w:rFonts w:ascii="Book Antiqua" w:hAnsi="Book Antiqua" w:cs="Arial"/>
          <w:sz w:val="24"/>
          <w:szCs w:val="24"/>
          <w:lang w:val="en-US"/>
        </w:rPr>
        <w:t>of oxygen and nutrients</w:t>
      </w:r>
      <w:r w:rsidR="00AD4715" w:rsidRPr="004E05F3">
        <w:rPr>
          <w:rFonts w:ascii="Book Antiqua" w:hAnsi="Book Antiqua" w:cs="Arial"/>
          <w:sz w:val="24"/>
          <w:szCs w:val="24"/>
          <w:lang w:val="en-US"/>
        </w:rPr>
        <w:t xml:space="preserve"> in the tumor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cmFtbWVyPC9BdXRob3I+PFllYXI+MjAwMTwvWWVhcj48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cmFtbWVyPC9BdXRob3I+PFllYXI+MjAwMTwvWWVhcj48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" w:tooltip="Krammer, 2001 #5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7" w:tooltip="Dolmans, 2002 #6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002622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22633" w:rsidRPr="004E05F3">
        <w:rPr>
          <w:rFonts w:ascii="Book Antiqua" w:hAnsi="Book Antiqua" w:cs="Arial"/>
          <w:sz w:val="24"/>
          <w:szCs w:val="24"/>
          <w:lang w:val="en-US"/>
        </w:rPr>
        <w:t>As a result of this traumatic insult to the tumor and its microenvironment, a strong acute inf</w:t>
      </w:r>
      <w:r w:rsidR="00914DD4" w:rsidRPr="004E05F3">
        <w:rPr>
          <w:rFonts w:ascii="Book Antiqua" w:hAnsi="Book Antiqua" w:cs="Arial"/>
          <w:sz w:val="24"/>
          <w:szCs w:val="24"/>
          <w:lang w:val="en-US"/>
        </w:rPr>
        <w:t>lammatory</w:t>
      </w:r>
      <w:r w:rsidR="002C72A0" w:rsidRPr="004E05F3">
        <w:rPr>
          <w:rFonts w:ascii="Book Antiqua" w:hAnsi="Book Antiqua" w:cs="Arial"/>
          <w:sz w:val="24"/>
          <w:szCs w:val="24"/>
          <w:lang w:val="en-US"/>
        </w:rPr>
        <w:t xml:space="preserve"> reaction is provoked </w:t>
      </w:r>
      <w:r w:rsidR="00D6324E">
        <w:rPr>
          <w:rFonts w:ascii="Book Antiqua" w:hAnsi="Book Antiqua" w:cs="Arial"/>
          <w:sz w:val="24"/>
          <w:szCs w:val="24"/>
          <w:lang w:val="en-US"/>
        </w:rPr>
        <w:t>at the targeted site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Dougherty&lt;/Author&gt;&lt;Year&gt;1998&lt;/Year&gt;&lt;RecNum&gt;1&lt;/RecNum&gt;&lt;DisplayText&gt;(1)&lt;/DisplayText&gt;&lt;record&gt;&lt;rec-number&gt;1&lt;/rec-number&gt;&lt;foreign-keys&gt;&lt;key app="EN" db-id="9sw0xe9z32rfa6exxvxvvv0c5pep02tp0tpw"&gt;1&lt;/key&gt;&lt;/foreign-keys&gt;&lt;ref-type name="Journal Article"&gt;17&lt;/ref-type&gt;&lt;contributors&gt;&lt;authors&gt;&lt;author&gt;Dougherty, T. J.&lt;/author&gt;&lt;author&gt;Gomer, C. J.&lt;/author&gt;&lt;author&gt;Henderson, B. W.&lt;/author&gt;&lt;author&gt;Jori, G.&lt;/author&gt;&lt;author&gt;Kessel, D.&lt;/author&gt;&lt;author&gt;Korbelik, M.&lt;/author&gt;&lt;author&gt;Moan, J.&lt;/author&gt;&lt;author&gt;Peng, Q.&lt;/author&gt;&lt;/authors&gt;&lt;/contributors&gt;&lt;auth-address&gt;Photodynamic Therapy Center, Roswell Park Cancer Institute, Buffalo, NY, USA.&lt;/auth-address&gt;&lt;titles&gt;&lt;title&gt;Photodynamic therapy&lt;/title&gt;&lt;secondary-title&gt;J Natl Cancer Inst&lt;/secondary-title&gt;&lt;alt-title&gt;Journal of the National Cancer Institute&lt;/alt-title&gt;&lt;/titles&gt;&lt;periodical&gt;&lt;full-title&gt;J Natl Cancer Inst&lt;/full-title&gt;&lt;abbr-1&gt;Journal of the National Cancer Institute&lt;/abbr-1&gt;&lt;/periodical&gt;&lt;alt-periodical&gt;&lt;full-title&gt;J Natl Cancer Inst&lt;/full-title&gt;&lt;abbr-1&gt;Journal of the National Cancer Institute&lt;/abbr-1&gt;&lt;/alt-periodical&gt;&lt;pages&gt;889-905&lt;/pages&gt;&lt;volume&gt;90&lt;/volume&gt;&lt;number&gt;12&lt;/number&gt;&lt;keywords&gt;&lt;keyword&gt;Antineoplastic Agents/therapeutic use&lt;/keyword&gt;&lt;keyword&gt;Clinical Trials as Topic&lt;/keyword&gt;&lt;keyword&gt;Dihematoporphyrin Ether/therapeutic use&lt;/keyword&gt;&lt;keyword&gt;Humans&lt;/keyword&gt;&lt;keyword&gt;Inflammation&lt;/keyword&gt;&lt;keyword&gt;Neoplasms/*drug therapy/immunology&lt;/keyword&gt;&lt;keyword&gt;*Photochemotherapy&lt;/keyword&gt;&lt;keyword&gt;Photosensitizing Agents/*therapeutic use&lt;/keyword&gt;&lt;/keywords&gt;&lt;dates&gt;&lt;year&gt;1998&lt;/year&gt;&lt;pub-dates&gt;&lt;date&gt;Jun 17&lt;/date&gt;&lt;/pub-dates&gt;&lt;/dates&gt;&lt;isbn&gt;0027-8874 (Print)&amp;#xD;0027-8874 (Linking)&lt;/isbn&gt;&lt;accession-num&gt;9637138&lt;/accession-num&gt;&lt;urls&gt;&lt;related-urls&gt;&lt;url&gt;http://www.ncbi.nlm.nih.gov/pubmed/9637138&lt;/url&gt;&lt;/related-urls&gt;&lt;/urls&gt;&lt;/record&gt;&lt;/Cite&gt;&lt;/EndNote&gt;</w:instrTex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" w:tooltip="Dougherty, 1998 #1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14DD4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52BBA" w:rsidRPr="004E05F3">
        <w:rPr>
          <w:rFonts w:ascii="Book Antiqua" w:hAnsi="Book Antiqua" w:cs="Arial"/>
          <w:sz w:val="24"/>
          <w:szCs w:val="24"/>
          <w:lang w:val="en-US"/>
        </w:rPr>
        <w:t xml:space="preserve">The acute inflammatory response following PDT 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 xml:space="preserve">causes infiltration of host innate immune cells that carry out the </w:t>
      </w:r>
      <w:r w:rsidR="00696F10" w:rsidRPr="004E05F3">
        <w:rPr>
          <w:rFonts w:ascii="Book Antiqua" w:hAnsi="Book Antiqua" w:cs="Arial"/>
          <w:sz w:val="24"/>
          <w:szCs w:val="24"/>
          <w:lang w:val="en-US"/>
        </w:rPr>
        <w:t>remo</w:t>
      </w:r>
      <w:r w:rsidR="00326365" w:rsidRPr="004E05F3">
        <w:rPr>
          <w:rFonts w:ascii="Book Antiqua" w:hAnsi="Book Antiqua" w:cs="Arial"/>
          <w:sz w:val="24"/>
          <w:szCs w:val="24"/>
          <w:lang w:val="en-US"/>
        </w:rPr>
        <w:t>val of damaged cells</w:t>
      </w:r>
      <w:r w:rsidR="002D587E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>Acute inflammation</w:t>
      </w:r>
      <w:r w:rsidR="0061220D" w:rsidRPr="004E05F3">
        <w:rPr>
          <w:rFonts w:ascii="Book Antiqua" w:hAnsi="Book Antiqua" w:cs="Arial"/>
          <w:sz w:val="24"/>
          <w:szCs w:val="24"/>
          <w:lang w:val="en-US"/>
        </w:rPr>
        <w:t xml:space="preserve"> also</w:t>
      </w:r>
      <w:r w:rsidR="00696F1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C3B9E" w:rsidRPr="004E05F3">
        <w:rPr>
          <w:rFonts w:ascii="Book Antiqua" w:hAnsi="Book Antiqua" w:cs="Arial"/>
          <w:sz w:val="24"/>
          <w:szCs w:val="24"/>
          <w:lang w:val="en-US"/>
        </w:rPr>
        <w:t xml:space="preserve">seems to be implicated in the development </w:t>
      </w:r>
      <w:r w:rsidR="00D6324E">
        <w:rPr>
          <w:rFonts w:ascii="Book Antiqua" w:hAnsi="Book Antiqua" w:cs="Arial"/>
          <w:sz w:val="24"/>
          <w:szCs w:val="24"/>
          <w:lang w:val="en-US"/>
        </w:rPr>
        <w:t>of adaptive anti-tumor immunity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Dougherty&lt;/Author&gt;&lt;Year&gt;1998&lt;/Year&gt;&lt;RecNum&gt;1&lt;/RecNum&gt;&lt;DisplayText&gt;(1)&lt;/DisplayText&gt;&lt;record&gt;&lt;rec-number&gt;1&lt;/rec-number&gt;&lt;foreign-keys&gt;&lt;key app="EN" db-id="9sw0xe9z32rfa6exxvxvvv0c5pep02tp0tpw"&gt;1&lt;/key&gt;&lt;/foreign-keys&gt;&lt;ref-type name="Journal Article"&gt;17&lt;/ref-type&gt;&lt;contributors&gt;&lt;authors&gt;&lt;author&gt;Dougherty, T. J.&lt;/author&gt;&lt;author&gt;Gomer, C. J.&lt;/author&gt;&lt;author&gt;Henderson, B. W.&lt;/author&gt;&lt;author&gt;Jori, G.&lt;/author&gt;&lt;author&gt;Kessel, D.&lt;/author&gt;&lt;author&gt;Korbelik, M.&lt;/author&gt;&lt;author&gt;Moan, J.&lt;/author&gt;&lt;author&gt;Peng, Q.&lt;/author&gt;&lt;/authors&gt;&lt;/contributors&gt;&lt;auth-address&gt;Photodynamic Therapy Center, Roswell Park Cancer Institute, Buffalo, NY, USA.&lt;/auth-address&gt;&lt;titles&gt;&lt;title&gt;Photodynamic therapy&lt;/title&gt;&lt;secondary-title&gt;J Natl Cancer Inst&lt;/secondary-title&gt;&lt;alt-title&gt;Journal of the National Cancer Institute&lt;/alt-title&gt;&lt;/titles&gt;&lt;periodical&gt;&lt;full-title&gt;J Natl Cancer Inst&lt;/full-title&gt;&lt;abbr-1&gt;Journal of the National Cancer Institute&lt;/abbr-1&gt;&lt;/periodical&gt;&lt;alt-periodical&gt;&lt;full-title&gt;J Natl Cancer Inst&lt;/full-title&gt;&lt;abbr-1&gt;Journal of the National Cancer Institute&lt;/abbr-1&gt;&lt;/alt-periodical&gt;&lt;pages&gt;889-905&lt;/pages&gt;&lt;volume&gt;90&lt;/volume&gt;&lt;number&gt;12&lt;/number&gt;&lt;keywords&gt;&lt;keyword&gt;Antineoplastic Agents/therapeutic use&lt;/keyword&gt;&lt;keyword&gt;Clinical Trials as Topic&lt;/keyword&gt;&lt;keyword&gt;Dihematoporphyrin Ether/therapeutic use&lt;/keyword&gt;&lt;keyword&gt;Humans&lt;/keyword&gt;&lt;keyword&gt;Inflammation&lt;/keyword&gt;&lt;keyword&gt;Neoplasms/*drug therapy/immunology&lt;/keyword&gt;&lt;keyword&gt;*Photochemotherapy&lt;/keyword&gt;&lt;keyword&gt;Photosensitizing Agents/*therapeutic use&lt;/keyword&gt;&lt;/keywords&gt;&lt;dates&gt;&lt;year&gt;1998&lt;/year&gt;&lt;pub-dates&gt;&lt;date&gt;Jun 17&lt;/date&gt;&lt;/pub-dates&gt;&lt;/dates&gt;&lt;isbn&gt;0027-8874 (Print)&amp;#xD;0027-8874 (Linking)&lt;/isbn&gt;&lt;accession-num&gt;9637138&lt;/accession-num&gt;&lt;urls&gt;&lt;related-urls&gt;&lt;url&gt;http://www.ncbi.nlm.nih.gov/pubmed/9637138&lt;/url&gt;&lt;/related-urls&gt;&lt;/urls&gt;&lt;/record&gt;&lt;/Cite&gt;&lt;/EndNote&gt;</w:instrTex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" w:tooltip="Dougherty, 1998 #1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C3B9E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61220D" w:rsidRPr="004E05F3">
        <w:rPr>
          <w:rFonts w:ascii="Book Antiqua" w:hAnsi="Book Antiqua" w:cs="Arial"/>
          <w:sz w:val="24"/>
          <w:szCs w:val="24"/>
          <w:lang w:val="en-US"/>
        </w:rPr>
        <w:t>In particular</w:t>
      </w:r>
      <w:r w:rsidR="00F3489B" w:rsidRPr="004E05F3">
        <w:rPr>
          <w:rFonts w:ascii="Book Antiqua" w:hAnsi="Book Antiqua" w:cs="Arial"/>
          <w:sz w:val="24"/>
          <w:szCs w:val="24"/>
          <w:lang w:val="en-US"/>
        </w:rPr>
        <w:t xml:space="preserve">, the efficacy of PDT 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 xml:space="preserve">in some models </w:t>
      </w:r>
      <w:r w:rsidR="00F3489B" w:rsidRPr="004E05F3">
        <w:rPr>
          <w:rFonts w:ascii="Book Antiqua" w:hAnsi="Book Antiqua" w:cs="Arial"/>
          <w:sz w:val="24"/>
          <w:szCs w:val="24"/>
          <w:lang w:val="en-US"/>
        </w:rPr>
        <w:t xml:space="preserve">has been shown to be dependent upon such induction of </w:t>
      </w:r>
      <w:r w:rsidR="00F3489B" w:rsidRPr="004E05F3">
        <w:rPr>
          <w:rFonts w:ascii="Book Antiqua" w:hAnsi="Book Antiqua" w:cs="Arial"/>
          <w:sz w:val="24"/>
          <w:szCs w:val="24"/>
          <w:lang w:val="en-US"/>
        </w:rPr>
        <w:lastRenderedPageBreak/>
        <w:t>anti-tu</w:t>
      </w:r>
      <w:r w:rsidR="003C08D9" w:rsidRPr="004E05F3">
        <w:rPr>
          <w:rFonts w:ascii="Book Antiqua" w:hAnsi="Book Antiqua" w:cs="Arial"/>
          <w:sz w:val="24"/>
          <w:szCs w:val="24"/>
          <w:lang w:val="en-US"/>
        </w:rPr>
        <w:t xml:space="preserve">mor immunity. Early studies showed 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>that while PDT of EMT6 tumors ex</w:t>
      </w:r>
      <w:r w:rsidR="00322FB5" w:rsidRPr="004E05F3">
        <w:rPr>
          <w:rFonts w:ascii="Book Antiqua" w:hAnsi="Book Antiqua" w:cs="Arial"/>
          <w:sz w:val="24"/>
          <w:szCs w:val="24"/>
          <w:lang w:val="en-US"/>
        </w:rPr>
        <w:t>h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ibited </w:t>
      </w:r>
      <w:r w:rsidR="003C08D9" w:rsidRPr="004E05F3">
        <w:rPr>
          <w:rFonts w:ascii="Book Antiqua" w:hAnsi="Book Antiqua" w:cs="Arial"/>
          <w:sz w:val="24"/>
          <w:szCs w:val="24"/>
          <w:lang w:val="en-US"/>
        </w:rPr>
        <w:t>curative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effects and long-term tumor control in </w:t>
      </w:r>
      <w:proofErr w:type="spellStart"/>
      <w:r w:rsidR="00DE5BD6" w:rsidRPr="004E05F3">
        <w:rPr>
          <w:rFonts w:ascii="Book Antiqua" w:hAnsi="Book Antiqua" w:cs="Arial"/>
          <w:sz w:val="24"/>
          <w:szCs w:val="24"/>
          <w:lang w:val="en-US"/>
        </w:rPr>
        <w:t>Balb</w:t>
      </w:r>
      <w:proofErr w:type="spellEnd"/>
      <w:r w:rsidR="00DE5BD6" w:rsidRPr="004E05F3">
        <w:rPr>
          <w:rFonts w:ascii="Book Antiqua" w:hAnsi="Book Antiqua" w:cs="Arial"/>
          <w:sz w:val="24"/>
          <w:szCs w:val="24"/>
          <w:lang w:val="en-US"/>
        </w:rPr>
        <w:t>/c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m</w:t>
      </w:r>
      <w:r w:rsidR="005B255F" w:rsidRPr="004E05F3">
        <w:rPr>
          <w:rFonts w:ascii="Book Antiqua" w:hAnsi="Book Antiqua" w:cs="Arial"/>
          <w:sz w:val="24"/>
          <w:szCs w:val="24"/>
          <w:lang w:val="en-US"/>
        </w:rPr>
        <w:t>ice, the long-term protection from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tumors was lost when PDT was performed in either </w:t>
      </w:r>
      <w:proofErr w:type="spellStart"/>
      <w:r w:rsidR="00142141" w:rsidRPr="004E05F3">
        <w:rPr>
          <w:rFonts w:ascii="Book Antiqua" w:hAnsi="Book Antiqua" w:cs="Arial"/>
          <w:i/>
          <w:sz w:val="24"/>
          <w:szCs w:val="24"/>
          <w:lang w:val="en-US"/>
        </w:rPr>
        <w:t>scid</w:t>
      </w:r>
      <w:proofErr w:type="spellEnd"/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>which lack T and B cell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>, or</w:t>
      </w:r>
      <w:r w:rsidR="00F73707" w:rsidRPr="004E05F3">
        <w:rPr>
          <w:rFonts w:ascii="Book Antiqua" w:hAnsi="Book Antiqua" w:cs="Arial"/>
          <w:sz w:val="24"/>
          <w:szCs w:val="24"/>
          <w:lang w:val="en-US"/>
        </w:rPr>
        <w:t xml:space="preserve"> nude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6324E">
        <w:rPr>
          <w:rFonts w:ascii="Book Antiqua" w:hAnsi="Book Antiqua" w:cs="Arial"/>
          <w:sz w:val="24"/>
          <w:szCs w:val="24"/>
          <w:lang w:val="en-US"/>
        </w:rPr>
        <w:t>[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>which lack T cells</w:t>
      </w:r>
      <w:r w:rsidR="00D6324E">
        <w:rPr>
          <w:rFonts w:ascii="Book Antiqua" w:hAnsi="Book Antiqua" w:cs="Arial"/>
          <w:sz w:val="24"/>
          <w:szCs w:val="24"/>
          <w:lang w:val="en-US"/>
        </w:rPr>
        <w:t>]</w:t>
      </w:r>
      <w:r w:rsidR="00F73707" w:rsidRPr="004E05F3">
        <w:rPr>
          <w:rFonts w:ascii="Book Antiqua" w:hAnsi="Book Antiqua" w:cs="Arial"/>
          <w:sz w:val="24"/>
          <w:szCs w:val="24"/>
          <w:lang w:val="en-US"/>
        </w:rPr>
        <w:t xml:space="preserve"> immune-compromise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>d</w:t>
      </w:r>
      <w:r w:rsidR="00F73707" w:rsidRPr="004E05F3">
        <w:rPr>
          <w:rFonts w:ascii="Book Antiqua" w:hAnsi="Book Antiqua" w:cs="Arial"/>
          <w:sz w:val="24"/>
          <w:szCs w:val="24"/>
          <w:lang w:val="en-US"/>
        </w:rPr>
        <w:t xml:space="preserve"> mice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. However, when the </w:t>
      </w:r>
      <w:proofErr w:type="spellStart"/>
      <w:r w:rsidR="00142141" w:rsidRPr="004E05F3">
        <w:rPr>
          <w:rFonts w:ascii="Book Antiqua" w:hAnsi="Book Antiqua" w:cs="Arial"/>
          <w:i/>
          <w:sz w:val="24"/>
          <w:szCs w:val="24"/>
          <w:lang w:val="en-US"/>
        </w:rPr>
        <w:t>scid</w:t>
      </w:r>
      <w:proofErr w:type="spellEnd"/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mice were reconstituted with splenic T cells or bone marrow cells from </w:t>
      </w:r>
      <w:proofErr w:type="spellStart"/>
      <w:r w:rsidR="00DE5BD6" w:rsidRPr="004E05F3">
        <w:rPr>
          <w:rFonts w:ascii="Book Antiqua" w:hAnsi="Book Antiqua" w:cs="Arial"/>
          <w:sz w:val="24"/>
          <w:szCs w:val="24"/>
          <w:lang w:val="en-US"/>
        </w:rPr>
        <w:t>Balb</w:t>
      </w:r>
      <w:proofErr w:type="spellEnd"/>
      <w:r w:rsidR="00DE5BD6" w:rsidRPr="004E05F3">
        <w:rPr>
          <w:rFonts w:ascii="Book Antiqua" w:hAnsi="Book Antiqua" w:cs="Arial"/>
          <w:sz w:val="24"/>
          <w:szCs w:val="24"/>
          <w:lang w:val="en-US"/>
        </w:rPr>
        <w:t>/c</w:t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 xml:space="preserve"> mice, the cura</w:t>
      </w:r>
      <w:r w:rsidR="00D6324E">
        <w:rPr>
          <w:rFonts w:ascii="Book Antiqua" w:hAnsi="Book Antiqua" w:cs="Arial"/>
          <w:sz w:val="24"/>
          <w:szCs w:val="24"/>
          <w:lang w:val="en-US"/>
        </w:rPr>
        <w:t>tive effect of PDT was restored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Lb3JiZWxpazwvQXV0aG9yPjxZZWFyPjE5OTY8L1llYXI+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Lb3JiZWxpazwvQXV0aG9yPjxZZWFyPjE5OTY8L1llYXI+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8" w:tooltip="Korbelik, 1996 #7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</w:rPr>
          <w:t>8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,</w:t>
      </w:r>
      <w:hyperlink w:anchor="_ENREF_9" w:tooltip="Korbelik, 1999 #8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</w:rPr>
          <w:t>9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142141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7A41B6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063933FA" w14:textId="3E5BC55B" w:rsidR="00B51B70" w:rsidRPr="00D6324E" w:rsidRDefault="007A41B6" w:rsidP="00D6324E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While the</w:t>
      </w:r>
      <w:r w:rsidR="007C70D1" w:rsidRPr="004E05F3">
        <w:rPr>
          <w:rFonts w:ascii="Book Antiqua" w:hAnsi="Book Antiqua" w:cs="Arial"/>
          <w:sz w:val="24"/>
          <w:szCs w:val="24"/>
          <w:lang w:val="en-US"/>
        </w:rPr>
        <w:t xml:space="preserve"> immune stimulatory</w:t>
      </w:r>
      <w:r w:rsidR="000A06D0" w:rsidRPr="004E05F3">
        <w:rPr>
          <w:rFonts w:ascii="Book Antiqua" w:hAnsi="Book Antiqua" w:cs="Arial"/>
          <w:sz w:val="24"/>
          <w:szCs w:val="24"/>
          <w:lang w:val="en-US"/>
        </w:rPr>
        <w:t xml:space="preserve"> effects of PDT have been widely studied</w:t>
      </w:r>
      <w:r w:rsidR="007C70D1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F3611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274E3" w:rsidRPr="004E05F3">
        <w:rPr>
          <w:rFonts w:ascii="Book Antiqua" w:hAnsi="Book Antiqua" w:cs="Arial"/>
          <w:sz w:val="24"/>
          <w:szCs w:val="24"/>
          <w:lang w:val="en-US"/>
        </w:rPr>
        <w:t>although not completely understood</w:t>
      </w:r>
      <w:r w:rsidR="000A06D0" w:rsidRPr="004E05F3">
        <w:rPr>
          <w:rFonts w:ascii="Book Antiqua" w:hAnsi="Book Antiqua" w:cs="Arial"/>
          <w:sz w:val="24"/>
          <w:szCs w:val="24"/>
          <w:lang w:val="en-US"/>
        </w:rPr>
        <w:t xml:space="preserve"> in cancer models</w:t>
      </w:r>
      <w:r w:rsidR="00891F57" w:rsidRPr="004E05F3">
        <w:rPr>
          <w:rFonts w:ascii="Book Antiqua" w:hAnsi="Book Antiqua" w:cs="Arial"/>
          <w:sz w:val="24"/>
          <w:szCs w:val="24"/>
          <w:lang w:val="en-US"/>
        </w:rPr>
        <w:t xml:space="preserve">, much effort still 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>has</w:t>
      </w:r>
      <w:r w:rsidR="00891F57" w:rsidRPr="004E05F3">
        <w:rPr>
          <w:rFonts w:ascii="Book Antiqua" w:hAnsi="Book Antiqua" w:cs="Arial"/>
          <w:sz w:val="24"/>
          <w:szCs w:val="24"/>
          <w:lang w:val="en-US"/>
        </w:rPr>
        <w:t xml:space="preserve"> to be done to understand the</w:t>
      </w:r>
      <w:r w:rsidR="007C70D1" w:rsidRPr="004E05F3">
        <w:rPr>
          <w:rFonts w:ascii="Book Antiqua" w:hAnsi="Book Antiqua" w:cs="Arial"/>
          <w:sz w:val="24"/>
          <w:szCs w:val="24"/>
          <w:lang w:val="en-US"/>
        </w:rPr>
        <w:t>se</w:t>
      </w:r>
      <w:r w:rsidR="00891F57" w:rsidRPr="004E05F3">
        <w:rPr>
          <w:rFonts w:ascii="Book Antiqua" w:hAnsi="Book Antiqua" w:cs="Arial"/>
          <w:sz w:val="24"/>
          <w:szCs w:val="24"/>
          <w:lang w:val="en-US"/>
        </w:rPr>
        <w:t xml:space="preserve"> effects o</w:t>
      </w:r>
      <w:r w:rsidR="007C70D1" w:rsidRPr="004E05F3">
        <w:rPr>
          <w:rFonts w:ascii="Book Antiqua" w:hAnsi="Book Antiqua" w:cs="Arial"/>
          <w:sz w:val="24"/>
          <w:szCs w:val="24"/>
          <w:lang w:val="en-US"/>
        </w:rPr>
        <w:t>f PDT in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 xml:space="preserve"> microbial infections. </w:t>
      </w:r>
      <w:r w:rsidR="00F36110" w:rsidRPr="004E05F3">
        <w:rPr>
          <w:rFonts w:ascii="Book Antiqua" w:hAnsi="Book Antiqua" w:cs="Arial"/>
          <w:sz w:val="24"/>
          <w:szCs w:val="24"/>
          <w:lang w:val="en-US"/>
        </w:rPr>
        <w:t xml:space="preserve">Tanaka </w:t>
      </w:r>
      <w:r w:rsidR="00F36110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et </w:t>
      </w:r>
      <w:proofErr w:type="gramStart"/>
      <w:r w:rsidR="00F36110" w:rsidRPr="004E05F3">
        <w:rPr>
          <w:rFonts w:ascii="Book Antiqua" w:hAnsi="Book Antiqua" w:cs="Arial"/>
          <w:i/>
          <w:sz w:val="24"/>
          <w:szCs w:val="24"/>
          <w:lang w:val="en-US"/>
        </w:rPr>
        <w:t>al</w:t>
      </w:r>
      <w:proofErr w:type="gramEnd"/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YW5ha2E8L0F1dGhvcj48WWVhcj4yMDEyPC9ZZWFyPjxS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M5ODIz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</w:fldData>
        </w:fldChar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YW5ha2E8L0F1dGhvcj48WWVhcj4yMDEyPC9ZZWFyPjxS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M5ODIz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</w:fldData>
        </w:fldChar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0" w:tooltip="Tanaka, 2012 #9" w:history="1">
        <w:r w:rsidR="00D6324E" w:rsidRPr="00D6324E">
          <w:rPr>
            <w:rFonts w:ascii="Book Antiqua" w:hAnsi="Book Antiqua" w:cs="Arial"/>
            <w:noProof/>
            <w:sz w:val="24"/>
            <w:szCs w:val="24"/>
            <w:vertAlign w:val="superscript"/>
          </w:rPr>
          <w:t>10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D6324E" w:rsidRPr="00D6324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F3611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604BA" w:rsidRPr="004E05F3">
        <w:rPr>
          <w:rFonts w:ascii="Book Antiqua" w:hAnsi="Book Antiqua" w:cs="Arial"/>
          <w:sz w:val="24"/>
          <w:szCs w:val="24"/>
          <w:lang w:val="en-US"/>
        </w:rPr>
        <w:t>discovered that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1604BA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>therapeutic effect o</w:t>
      </w:r>
      <w:r w:rsidR="001604BA" w:rsidRPr="004E05F3">
        <w:rPr>
          <w:rFonts w:ascii="Book Antiqua" w:hAnsi="Book Antiqua" w:cs="Arial"/>
          <w:sz w:val="24"/>
          <w:szCs w:val="24"/>
          <w:lang w:val="en-US"/>
        </w:rPr>
        <w:t>f PDT in a mous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>e model of bacterial arthritis wa</w:t>
      </w:r>
      <w:r w:rsidR="001604BA" w:rsidRPr="004E05F3">
        <w:rPr>
          <w:rFonts w:ascii="Book Antiqua" w:hAnsi="Book Antiqua" w:cs="Arial"/>
          <w:sz w:val="24"/>
          <w:szCs w:val="24"/>
          <w:lang w:val="en-US"/>
        </w:rPr>
        <w:t>s dependent on the attraction and accumulation of neutrophils into the infected region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 xml:space="preserve"> and c</w:t>
      </w:r>
      <w:r w:rsidR="00E0036F" w:rsidRPr="004E05F3">
        <w:rPr>
          <w:rFonts w:ascii="Book Antiqua" w:hAnsi="Book Antiqua" w:cs="Arial"/>
          <w:sz w:val="24"/>
          <w:szCs w:val="24"/>
          <w:lang w:val="en-US"/>
        </w:rPr>
        <w:t>ould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 xml:space="preserve"> also produce a protective effect if carried out before infection</w:t>
      </w:r>
      <w:r w:rsidR="001604BA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>This review will focus on the current knowledge of the beneficial immunological effects of PDT</w:t>
      </w:r>
      <w:r w:rsidR="005B255F" w:rsidRPr="004E05F3">
        <w:rPr>
          <w:rFonts w:ascii="Book Antiqua" w:hAnsi="Book Antiqua" w:cs="Arial"/>
          <w:sz w:val="24"/>
          <w:szCs w:val="24"/>
          <w:lang w:val="en-US"/>
        </w:rPr>
        <w:t xml:space="preserve"> for cancer and bacterial infections</w:t>
      </w:r>
      <w:r w:rsidR="009A6E28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4C6075" w:rsidRPr="004E05F3">
        <w:rPr>
          <w:rFonts w:ascii="Book Antiqua" w:hAnsi="Book Antiqua" w:cs="Arial"/>
          <w:sz w:val="24"/>
          <w:szCs w:val="24"/>
          <w:lang w:val="en-US"/>
        </w:rPr>
        <w:t xml:space="preserve"> A list of </w:t>
      </w:r>
      <w:r w:rsidR="00623DD5" w:rsidRPr="004E05F3">
        <w:rPr>
          <w:rFonts w:ascii="Book Antiqua" w:hAnsi="Book Antiqua" w:cs="Arial"/>
          <w:sz w:val="24"/>
          <w:szCs w:val="24"/>
          <w:lang w:val="en-US"/>
        </w:rPr>
        <w:t>notable publications that show that PDT can activate different constituents of the immune system is provided in Table 1.</w:t>
      </w:r>
    </w:p>
    <w:p w14:paraId="5B8BBEA2" w14:textId="77777777" w:rsidR="00060CD0" w:rsidRPr="004E05F3" w:rsidRDefault="00060CD0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1B1D2B44" w14:textId="01328DD8" w:rsidR="002F4DA6" w:rsidRPr="004E05F3" w:rsidRDefault="00D6324E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DAMAGE-ASSOCIATED MOLECULAR PATTERNS</w:t>
      </w:r>
    </w:p>
    <w:p w14:paraId="49117E15" w14:textId="0DEA9ABC" w:rsidR="005B255F" w:rsidRPr="004E05F3" w:rsidRDefault="00EE5B52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After the traumatic insult to the tumor induced by PDT, one of the first events occurring at the treatment site is the generation of “danger” signals, </w:t>
      </w:r>
      <w:r w:rsidR="0085457C" w:rsidRPr="004E05F3">
        <w:rPr>
          <w:rFonts w:ascii="Book Antiqua" w:hAnsi="Book Antiqua" w:cs="Arial"/>
          <w:sz w:val="24"/>
          <w:szCs w:val="24"/>
          <w:lang w:val="en-US"/>
        </w:rPr>
        <w:t xml:space="preserve">so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called damage-associated molecular patterns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Pr="004E05F3">
        <w:rPr>
          <w:rFonts w:ascii="Book Antiqua" w:hAnsi="Book Antiqua" w:cs="Arial"/>
          <w:sz w:val="24"/>
          <w:szCs w:val="24"/>
          <w:lang w:val="en-US"/>
        </w:rPr>
        <w:t>DAMP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 xml:space="preserve">or cell death-associated molecular patterns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>CDAMP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41E34" w:rsidRPr="004E05F3">
        <w:rPr>
          <w:rFonts w:ascii="Book Antiqua" w:hAnsi="Book Antiqua" w:cs="Arial"/>
          <w:sz w:val="24"/>
          <w:szCs w:val="24"/>
          <w:lang w:val="en-US"/>
        </w:rPr>
        <w:t>that</w:t>
      </w:r>
      <w:r w:rsidR="00A56538" w:rsidRPr="004E05F3">
        <w:rPr>
          <w:rFonts w:ascii="Book Antiqua" w:hAnsi="Book Antiqua" w:cs="Arial"/>
          <w:sz w:val="24"/>
          <w:szCs w:val="24"/>
          <w:lang w:val="en-US"/>
        </w:rPr>
        <w:t xml:space="preserve"> serve</w:t>
      </w:r>
      <w:r w:rsidR="007132C9" w:rsidRPr="004E05F3">
        <w:rPr>
          <w:rFonts w:ascii="Book Antiqua" w:hAnsi="Book Antiqua" w:cs="Arial"/>
          <w:sz w:val="24"/>
          <w:szCs w:val="24"/>
          <w:lang w:val="en-US"/>
        </w:rPr>
        <w:t xml:space="preserve"> as warning signals in </w:t>
      </w:r>
      <w:r w:rsidRPr="004E05F3">
        <w:rPr>
          <w:rFonts w:ascii="Book Antiqua" w:hAnsi="Book Antiqua" w:cs="Arial"/>
          <w:sz w:val="24"/>
          <w:szCs w:val="24"/>
          <w:lang w:val="en-US"/>
        </w:rPr>
        <w:t>innate immunity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YXJnPC9BdXRob3I+PFllYXI+MjAxMDwvWWVhcj48UmVj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YXJnPC9BdXRob3I+PFllYXI+MjAxMDwvWWVhcj48UmVj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1" w:tooltip="Garg, 2010 #10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1-14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70A16" w:rsidRPr="004E05F3">
        <w:rPr>
          <w:rFonts w:ascii="Book Antiqua" w:hAnsi="Book Antiqua" w:cs="Arial"/>
          <w:sz w:val="24"/>
          <w:szCs w:val="24"/>
          <w:lang w:val="en-US"/>
        </w:rPr>
        <w:t xml:space="preserve">. DAMPs 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>play a similar role to that of pathoge</w:t>
      </w:r>
      <w:r w:rsidR="00D6324E">
        <w:rPr>
          <w:rFonts w:ascii="Book Antiqua" w:hAnsi="Book Antiqua" w:cs="Arial"/>
          <w:sz w:val="24"/>
          <w:szCs w:val="24"/>
          <w:lang w:val="en-US"/>
        </w:rPr>
        <w:t>n-associated molecular pattern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(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>PAMP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>, but instead of being associated with pathogenic microbes, they are associated with host tissue damage.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 xml:space="preserve">DAMPs </w:t>
      </w:r>
      <w:r w:rsidR="00F70A16" w:rsidRPr="004E05F3">
        <w:rPr>
          <w:rFonts w:ascii="Book Antiqua" w:hAnsi="Book Antiqua" w:cs="Arial"/>
          <w:sz w:val="24"/>
          <w:szCs w:val="24"/>
          <w:lang w:val="en-US"/>
        </w:rPr>
        <w:t>are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 xml:space="preserve"> endogenous</w:t>
      </w:r>
      <w:r w:rsidR="00F70A16" w:rsidRPr="004E05F3">
        <w:rPr>
          <w:rFonts w:ascii="Book Antiqua" w:hAnsi="Book Antiqua" w:cs="Arial"/>
          <w:sz w:val="24"/>
          <w:szCs w:val="24"/>
          <w:lang w:val="en-US"/>
        </w:rPr>
        <w:t xml:space="preserve"> intracellular molecules normally “hidden”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 xml:space="preserve"> within living</w:t>
      </w:r>
      <w:r w:rsidR="00A56538" w:rsidRPr="004E05F3">
        <w:rPr>
          <w:rFonts w:ascii="Book Antiqua" w:hAnsi="Book Antiqua" w:cs="Arial"/>
          <w:sz w:val="24"/>
          <w:szCs w:val="24"/>
          <w:lang w:val="en-US"/>
        </w:rPr>
        <w:t xml:space="preserve"> cells, but upon </w:t>
      </w:r>
      <w:r w:rsidR="00F70A16" w:rsidRPr="004E05F3">
        <w:rPr>
          <w:rFonts w:ascii="Book Antiqua" w:hAnsi="Book Antiqua" w:cs="Arial"/>
          <w:sz w:val="24"/>
          <w:szCs w:val="24"/>
          <w:lang w:val="en-US"/>
        </w:rPr>
        <w:t xml:space="preserve">exposure or secretion </w:t>
      </w:r>
      <w:r w:rsidR="004D1A67" w:rsidRPr="004E05F3">
        <w:rPr>
          <w:rFonts w:ascii="Book Antiqua" w:hAnsi="Book Antiqua" w:cs="Arial"/>
          <w:sz w:val="24"/>
          <w:szCs w:val="24"/>
          <w:lang w:val="en-US"/>
        </w:rPr>
        <w:t>from</w:t>
      </w:r>
      <w:r w:rsidR="00F70A16" w:rsidRPr="004E05F3">
        <w:rPr>
          <w:rFonts w:ascii="Book Antiqua" w:hAnsi="Book Antiqua" w:cs="Arial"/>
          <w:sz w:val="24"/>
          <w:szCs w:val="24"/>
          <w:lang w:val="en-US"/>
        </w:rPr>
        <w:t xml:space="preserve"> dying and/or damaged cells, they acquire</w:t>
      </w:r>
      <w:r w:rsidR="00D6232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71C32" w:rsidRPr="004E05F3">
        <w:rPr>
          <w:rFonts w:ascii="Book Antiqua" w:hAnsi="Book Antiqua" w:cs="Arial"/>
          <w:sz w:val="24"/>
          <w:szCs w:val="24"/>
          <w:lang w:val="en-US"/>
        </w:rPr>
        <w:t>immune-</w:t>
      </w:r>
      <w:r w:rsidR="00D6232F" w:rsidRPr="004E05F3">
        <w:rPr>
          <w:rFonts w:ascii="Book Antiqua" w:hAnsi="Book Antiqua" w:cs="Arial"/>
          <w:sz w:val="24"/>
          <w:szCs w:val="24"/>
          <w:lang w:val="en-US"/>
        </w:rPr>
        <w:t xml:space="preserve">stimulatory properties. 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>DAMPs are thought to be the key mediators of the immunogenicity of tumor cells killed by PDT via necrosis or apoptosis</w:t>
      </w:r>
      <w:r w:rsidR="00DE5BD6" w:rsidRPr="004E05F3">
        <w:rPr>
          <w:rFonts w:ascii="Book Antiqua" w:hAnsi="Book Antiqua" w:cs="Arial"/>
          <w:sz w:val="24"/>
          <w:szCs w:val="24"/>
          <w:lang w:val="en-US"/>
        </w:rPr>
        <w:t xml:space="preserve">. They constitute alarm signals that “self-altered” antigens </w:t>
      </w:r>
      <w:r w:rsidR="003E3D85" w:rsidRPr="004E05F3">
        <w:rPr>
          <w:rFonts w:ascii="Book Antiqua" w:hAnsi="Book Antiqua" w:cs="Arial"/>
          <w:sz w:val="24"/>
          <w:szCs w:val="24"/>
          <w:lang w:val="en-US"/>
        </w:rPr>
        <w:t>release from dying cells;</w:t>
      </w:r>
      <w:r w:rsidR="00DE5BD6" w:rsidRPr="004E05F3">
        <w:rPr>
          <w:rFonts w:ascii="Book Antiqua" w:hAnsi="Book Antiqua" w:cs="Arial"/>
          <w:sz w:val="24"/>
          <w:szCs w:val="24"/>
          <w:lang w:val="en-US"/>
        </w:rPr>
        <w:t xml:space="preserve"> the 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>immune system recognize</w:t>
      </w:r>
      <w:r w:rsidR="0040517B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 xml:space="preserve"> them </w:t>
      </w:r>
      <w:r w:rsidR="00DE5BD6" w:rsidRPr="004E05F3">
        <w:rPr>
          <w:rFonts w:ascii="Book Antiqua" w:hAnsi="Book Antiqua" w:cs="Arial"/>
          <w:sz w:val="24"/>
          <w:szCs w:val="24"/>
          <w:lang w:val="en-US"/>
        </w:rPr>
        <w:t>and</w:t>
      </w:r>
      <w:r w:rsidR="007132C9" w:rsidRPr="004E05F3">
        <w:rPr>
          <w:rFonts w:ascii="Book Antiqua" w:hAnsi="Book Antiqua" w:cs="Arial"/>
          <w:sz w:val="24"/>
          <w:szCs w:val="24"/>
          <w:lang w:val="en-US"/>
        </w:rPr>
        <w:t xml:space="preserve"> trigger</w:t>
      </w:r>
      <w:r w:rsidR="003E3D85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40517B" w:rsidRPr="004E05F3">
        <w:rPr>
          <w:rFonts w:ascii="Book Antiqua" w:hAnsi="Book Antiqua" w:cs="Arial"/>
          <w:sz w:val="24"/>
          <w:szCs w:val="24"/>
          <w:lang w:val="en-US"/>
        </w:rPr>
        <w:t xml:space="preserve"> a vigorous immunological response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22957" w:rsidRPr="004E05F3">
        <w:rPr>
          <w:rFonts w:ascii="Book Antiqua" w:hAnsi="Book Antiqua" w:cs="Arial"/>
          <w:sz w:val="24"/>
          <w:szCs w:val="24"/>
          <w:lang w:val="en-US"/>
        </w:rPr>
        <w:t>It is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 xml:space="preserve"> generally accepted that</w:t>
      </w:r>
      <w:r w:rsidR="00722957" w:rsidRPr="004E05F3">
        <w:rPr>
          <w:rFonts w:ascii="Book Antiqua" w:hAnsi="Book Antiqua" w:cs="Arial"/>
          <w:sz w:val="24"/>
          <w:szCs w:val="24"/>
          <w:lang w:val="en-US"/>
        </w:rPr>
        <w:t xml:space="preserve"> while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22957" w:rsidRPr="004E05F3">
        <w:rPr>
          <w:rFonts w:ascii="Book Antiqua" w:hAnsi="Book Antiqua" w:cs="Arial"/>
          <w:sz w:val="24"/>
          <w:szCs w:val="24"/>
          <w:lang w:val="en-US"/>
        </w:rPr>
        <w:t>necrotic cells are pro</w:t>
      </w:r>
      <w:r w:rsidR="00071C32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722957" w:rsidRPr="004E05F3">
        <w:rPr>
          <w:rFonts w:ascii="Book Antiqua" w:hAnsi="Book Antiqua" w:cs="Arial"/>
          <w:sz w:val="24"/>
          <w:szCs w:val="24"/>
          <w:lang w:val="en-US"/>
        </w:rPr>
        <w:t xml:space="preserve">inflammatory and immunogenic, </w:t>
      </w:r>
      <w:r w:rsidR="00237DCE" w:rsidRPr="004E05F3">
        <w:rPr>
          <w:rFonts w:ascii="Book Antiqua" w:hAnsi="Book Antiqua" w:cs="Arial"/>
          <w:sz w:val="24"/>
          <w:szCs w:val="24"/>
          <w:lang w:val="en-US"/>
        </w:rPr>
        <w:t xml:space="preserve">some forms of 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>apoptotic cells</w:t>
      </w:r>
      <w:r w:rsidR="00722957" w:rsidRPr="004E05F3">
        <w:rPr>
          <w:rFonts w:ascii="Book Antiqua" w:hAnsi="Book Antiqua" w:cs="Arial"/>
          <w:sz w:val="24"/>
          <w:szCs w:val="24"/>
          <w:lang w:val="en-US"/>
        </w:rPr>
        <w:t xml:space="preserve"> are</w:t>
      </w:r>
      <w:r w:rsidR="004A4906" w:rsidRPr="004E05F3">
        <w:rPr>
          <w:rFonts w:ascii="Book Antiqua" w:hAnsi="Book Antiqua" w:cs="Arial"/>
          <w:sz w:val="24"/>
          <w:szCs w:val="24"/>
          <w:lang w:val="en-US"/>
        </w:rPr>
        <w:t xml:space="preserve"> efficiently</w:t>
      </w:r>
      <w:r w:rsidR="007F7FD8" w:rsidRPr="004E05F3">
        <w:rPr>
          <w:rFonts w:ascii="Book Antiqua" w:hAnsi="Book Antiqua" w:cs="Arial"/>
          <w:sz w:val="24"/>
          <w:szCs w:val="24"/>
          <w:lang w:val="en-US"/>
        </w:rPr>
        <w:t xml:space="preserve"> engulfed and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 xml:space="preserve"> disposed of by macrophages and other phagocytic cells, therefore </w:t>
      </w:r>
      <w:r w:rsidR="00596986" w:rsidRPr="004E05F3">
        <w:rPr>
          <w:rFonts w:ascii="Book Antiqua" w:hAnsi="Book Antiqua" w:cs="Arial"/>
          <w:sz w:val="24"/>
          <w:szCs w:val="24"/>
          <w:lang w:val="en-US"/>
        </w:rPr>
        <w:t xml:space="preserve">they 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>should</w:t>
      </w:r>
      <w:r w:rsidR="00E66837" w:rsidRPr="004E05F3">
        <w:rPr>
          <w:rFonts w:ascii="Book Antiqua" w:hAnsi="Book Antiqua" w:cs="Arial"/>
          <w:sz w:val="24"/>
          <w:szCs w:val="24"/>
          <w:lang w:val="en-US"/>
        </w:rPr>
        <w:t xml:space="preserve"> not </w:t>
      </w:r>
      <w:r w:rsidR="00094823" w:rsidRPr="004E05F3">
        <w:rPr>
          <w:rFonts w:ascii="Book Antiqua" w:hAnsi="Book Antiqua" w:cs="Arial"/>
          <w:sz w:val="24"/>
          <w:szCs w:val="24"/>
          <w:lang w:val="en-US"/>
        </w:rPr>
        <w:t>induce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 xml:space="preserve"> inflammation and </w:t>
      </w:r>
      <w:r w:rsidR="00094823" w:rsidRPr="004E05F3">
        <w:rPr>
          <w:rFonts w:ascii="Book Antiqua" w:hAnsi="Book Antiqua" w:cs="Arial"/>
          <w:sz w:val="24"/>
          <w:szCs w:val="24"/>
          <w:lang w:val="en-US"/>
        </w:rPr>
        <w:t xml:space="preserve">are </w:t>
      </w:r>
      <w:r w:rsidR="00066F96" w:rsidRPr="004E05F3">
        <w:rPr>
          <w:rFonts w:ascii="Book Antiqua" w:hAnsi="Book Antiqua" w:cs="Arial"/>
          <w:sz w:val="24"/>
          <w:szCs w:val="24"/>
          <w:lang w:val="en-US"/>
        </w:rPr>
        <w:t xml:space="preserve">unlikely to stimulate 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t xml:space="preserve">the immune </w:t>
      </w:r>
      <w:r w:rsidR="007B7A9D" w:rsidRPr="004E05F3">
        <w:rPr>
          <w:rFonts w:ascii="Book Antiqua" w:hAnsi="Book Antiqua" w:cs="Arial"/>
          <w:sz w:val="24"/>
          <w:szCs w:val="24"/>
          <w:lang w:val="en-US"/>
        </w:rPr>
        <w:lastRenderedPageBreak/>
        <w:t>system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ZWxjaGVyPC9BdXRob3I+PFllYXI+MTk5ODwvWWVhcj48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ZWxjaGVyPC9BdXRob3I+PFllYXI+MTk5ODwvWWVhcj48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5" w:tooltip="Melcher, 1998 #14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5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6" w:tooltip="Tesniere, 2008 #15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6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 xml:space="preserve">. However, it has been reported that under certain circumstances, </w:t>
      </w:r>
      <w:r w:rsidR="00237DCE" w:rsidRPr="004E05F3">
        <w:rPr>
          <w:rFonts w:ascii="Book Antiqua" w:hAnsi="Book Antiqua" w:cs="Arial"/>
          <w:sz w:val="24"/>
          <w:szCs w:val="24"/>
          <w:lang w:val="en-US"/>
        </w:rPr>
        <w:t>other forms of</w:t>
      </w:r>
      <w:r w:rsidR="0072295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 xml:space="preserve">apoptotic </w:t>
      </w:r>
      <w:r w:rsidR="00E66837" w:rsidRPr="004E05F3">
        <w:rPr>
          <w:rFonts w:ascii="Book Antiqua" w:hAnsi="Book Antiqua" w:cs="Arial"/>
          <w:sz w:val="24"/>
          <w:szCs w:val="24"/>
          <w:lang w:val="en-US"/>
        </w:rPr>
        <w:t xml:space="preserve">cells </w:t>
      </w:r>
      <w:r w:rsidR="00237DCE" w:rsidRPr="004E05F3">
        <w:rPr>
          <w:rFonts w:ascii="Book Antiqua" w:hAnsi="Book Antiqua" w:cs="Arial"/>
          <w:sz w:val="24"/>
          <w:szCs w:val="24"/>
          <w:lang w:val="en-US"/>
        </w:rPr>
        <w:t xml:space="preserve">such as 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>tumor cells</w:t>
      </w:r>
      <w:r w:rsidR="00E6683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 xml:space="preserve">undergoing </w:t>
      </w:r>
      <w:r w:rsidR="00E66837" w:rsidRPr="004E05F3">
        <w:rPr>
          <w:rFonts w:ascii="Book Antiqua" w:hAnsi="Book Antiqua" w:cs="Arial"/>
          <w:sz w:val="24"/>
          <w:szCs w:val="24"/>
          <w:lang w:val="en-US"/>
        </w:rPr>
        <w:t xml:space="preserve">apoptosis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by some particular cancer therapies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 xml:space="preserve"> can effectively generate a</w:t>
      </w:r>
      <w:r w:rsidR="00D6324E">
        <w:rPr>
          <w:rFonts w:ascii="Book Antiqua" w:hAnsi="Book Antiqua" w:cs="Arial"/>
          <w:sz w:val="24"/>
          <w:szCs w:val="24"/>
          <w:lang w:val="en-US"/>
        </w:rPr>
        <w:t>n immune response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Y2hlZmZlcjwvQXV0aG9yPjxZZWFyPjIwMDM8L1llYXI+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Y2hlZmZlcjwvQXV0aG9yPjxZZWFyPjIwMDM8L1llYXI+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7" w:tooltip="Scheffer, 2003 #16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7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8" w:tooltip="Goldszmid, 2003 #17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8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7F7FD8" w:rsidRPr="004E05F3">
        <w:rPr>
          <w:rFonts w:ascii="Book Antiqua" w:hAnsi="Book Antiqua" w:cs="Arial"/>
          <w:sz w:val="24"/>
          <w:szCs w:val="24"/>
          <w:lang w:val="en-US"/>
        </w:rPr>
        <w:t>. I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>n thi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 xml:space="preserve">s case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the process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 xml:space="preserve"> is defined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 xml:space="preserve"> as</w:t>
      </w:r>
      <w:r w:rsidR="009612A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>“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>immunogenic apo</w:t>
      </w:r>
      <w:r w:rsidR="00094823" w:rsidRPr="004E05F3">
        <w:rPr>
          <w:rFonts w:ascii="Book Antiqua" w:hAnsi="Book Antiqua" w:cs="Arial"/>
          <w:sz w:val="24"/>
          <w:szCs w:val="24"/>
          <w:lang w:val="en-US"/>
        </w:rPr>
        <w:t>p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>tosis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>”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1006E" w:rsidRPr="00D6324E">
        <w:rPr>
          <w:rFonts w:ascii="Book Antiqua" w:hAnsi="Book Antiqua" w:cs="Arial"/>
          <w:i/>
          <w:sz w:val="24"/>
          <w:szCs w:val="24"/>
          <w:lang w:val="en-US"/>
        </w:rPr>
        <w:t>vs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 xml:space="preserve"> the conventional </w:t>
      </w:r>
      <w:r w:rsidR="00782818" w:rsidRPr="004E05F3">
        <w:rPr>
          <w:rFonts w:ascii="Book Antiqua" w:hAnsi="Book Antiqua" w:cs="Arial"/>
          <w:sz w:val="24"/>
          <w:szCs w:val="24"/>
          <w:lang w:val="en-US"/>
        </w:rPr>
        <w:t>“</w:t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 xml:space="preserve">non-immunogenic </w:t>
      </w:r>
      <w:r w:rsidR="00414937" w:rsidRPr="004E05F3">
        <w:rPr>
          <w:rFonts w:ascii="Book Antiqua" w:hAnsi="Book Antiqua" w:cs="Arial"/>
          <w:sz w:val="24"/>
          <w:szCs w:val="24"/>
          <w:lang w:val="en-US"/>
        </w:rPr>
        <w:t>apoptosis</w:t>
      </w:r>
      <w:proofErr w:type="gramStart"/>
      <w:r w:rsidR="00782818" w:rsidRPr="004E05F3">
        <w:rPr>
          <w:rFonts w:ascii="Book Antiqua" w:hAnsi="Book Antiqua" w:cs="Arial"/>
          <w:sz w:val="24"/>
          <w:szCs w:val="24"/>
          <w:lang w:val="en-US"/>
        </w:rPr>
        <w:t>”</w:t>
      </w:r>
      <w:proofErr w:type="gramEnd"/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UZXNuaWVyZTwvQXV0aG9yPjxZZWFyPjIwMDg8L1llYXI+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UZXNuaWVyZTwvQXV0aG9yPjxZZWFyPjIwMDg8L1llYXI+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6" w:tooltip="Tesniere, 2008 #15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6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9" w:tooltip="Kepp, 2009 #18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9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0" w:tooltip="Zitvogel, 2008 #19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0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D1006E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3F1ED62D" w14:textId="736A722E" w:rsidR="00722957" w:rsidRPr="004E05F3" w:rsidRDefault="007727ED" w:rsidP="00D6324E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/>
          <w:sz w:val="24"/>
          <w:szCs w:val="24"/>
          <w:lang w:val="en-US"/>
        </w:rPr>
        <w:t>It is conceivable</w:t>
      </w:r>
      <w:r w:rsidR="00094823" w:rsidRPr="004E05F3">
        <w:rPr>
          <w:rFonts w:ascii="Book Antiqua" w:hAnsi="Book Antiqua"/>
          <w:sz w:val="24"/>
          <w:szCs w:val="24"/>
          <w:lang w:val="en-US"/>
        </w:rPr>
        <w:t xml:space="preserve"> that</w:t>
      </w:r>
      <w:r w:rsidR="00414937" w:rsidRPr="004E05F3">
        <w:rPr>
          <w:rFonts w:ascii="Book Antiqua" w:hAnsi="Book Antiqua"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/>
          <w:sz w:val="24"/>
          <w:szCs w:val="24"/>
          <w:lang w:val="en-US"/>
        </w:rPr>
        <w:t xml:space="preserve">while </w:t>
      </w:r>
      <w:r w:rsidR="00782818" w:rsidRPr="004E05F3">
        <w:rPr>
          <w:rFonts w:ascii="Book Antiqua" w:hAnsi="Book Antiqua"/>
          <w:sz w:val="24"/>
          <w:szCs w:val="24"/>
          <w:lang w:val="en-US"/>
        </w:rPr>
        <w:t>the physiological</w:t>
      </w:r>
      <w:r w:rsidR="00260377" w:rsidRPr="004E05F3">
        <w:rPr>
          <w:rFonts w:ascii="Book Antiqua" w:hAnsi="Book Antiqua"/>
          <w:sz w:val="24"/>
          <w:szCs w:val="24"/>
          <w:lang w:val="en-US"/>
        </w:rPr>
        <w:t xml:space="preserve"> </w:t>
      </w:r>
      <w:r w:rsidR="00414937" w:rsidRPr="004E05F3">
        <w:rPr>
          <w:rFonts w:ascii="Book Antiqua" w:hAnsi="Book Antiqua"/>
          <w:sz w:val="24"/>
          <w:szCs w:val="24"/>
          <w:lang w:val="en-US"/>
        </w:rPr>
        <w:t>programmed cell death is non-infla</w:t>
      </w:r>
      <w:r w:rsidRPr="004E05F3">
        <w:rPr>
          <w:rFonts w:ascii="Book Antiqua" w:hAnsi="Book Antiqua"/>
          <w:sz w:val="24"/>
          <w:szCs w:val="24"/>
          <w:lang w:val="en-US"/>
        </w:rPr>
        <w:t xml:space="preserve">mmatory and non-immunogenic, </w:t>
      </w:r>
      <w:r w:rsidR="00414937" w:rsidRPr="004E05F3">
        <w:rPr>
          <w:rFonts w:ascii="Book Antiqua" w:hAnsi="Book Antiqua"/>
          <w:sz w:val="24"/>
          <w:szCs w:val="24"/>
          <w:lang w:val="en-US"/>
        </w:rPr>
        <w:t>some cancer therapie</w:t>
      </w:r>
      <w:r w:rsidR="00D609F5" w:rsidRPr="004E05F3">
        <w:rPr>
          <w:rFonts w:ascii="Book Antiqua" w:hAnsi="Book Antiqua"/>
          <w:sz w:val="24"/>
          <w:szCs w:val="24"/>
          <w:lang w:val="en-US"/>
        </w:rPr>
        <w:t xml:space="preserve">s </w:t>
      </w:r>
      <w:r w:rsidR="00D6324E">
        <w:rPr>
          <w:rFonts w:ascii="Book Antiqua" w:hAnsi="Book Antiqua" w:hint="eastAsia"/>
          <w:sz w:val="24"/>
          <w:szCs w:val="24"/>
          <w:lang w:val="en-US" w:eastAsia="zh-CN"/>
        </w:rPr>
        <w:t>(</w:t>
      </w:r>
      <w:r w:rsidR="00D609F5" w:rsidRPr="004E05F3">
        <w:rPr>
          <w:rFonts w:ascii="Book Antiqua" w:hAnsi="Book Antiqua"/>
          <w:sz w:val="24"/>
          <w:szCs w:val="24"/>
          <w:lang w:val="en-US"/>
        </w:rPr>
        <w:t xml:space="preserve">such as </w:t>
      </w:r>
      <w:r w:rsidR="008E1373" w:rsidRPr="004E05F3">
        <w:rPr>
          <w:rFonts w:ascii="Book Antiqua" w:hAnsi="Book Antiqua"/>
          <w:sz w:val="24"/>
          <w:szCs w:val="24"/>
          <w:lang w:val="en-US"/>
        </w:rPr>
        <w:t>particular forms of chemotherapy and</w:t>
      </w:r>
      <w:r w:rsidR="00D609F5" w:rsidRPr="004E05F3">
        <w:rPr>
          <w:rFonts w:ascii="Book Antiqua" w:hAnsi="Book Antiqua"/>
          <w:sz w:val="24"/>
          <w:szCs w:val="24"/>
          <w:lang w:val="en-US"/>
        </w:rPr>
        <w:t xml:space="preserve"> PDT</w:t>
      </w:r>
      <w:r w:rsidR="00D6324E">
        <w:rPr>
          <w:rFonts w:ascii="Book Antiqua" w:hAnsi="Book Antiqua" w:hint="eastAsia"/>
          <w:sz w:val="24"/>
          <w:szCs w:val="24"/>
          <w:lang w:val="en-US" w:eastAsia="zh-CN"/>
        </w:rPr>
        <w:t>)</w:t>
      </w:r>
      <w:r w:rsidR="00D609F5" w:rsidRPr="004E05F3">
        <w:rPr>
          <w:rFonts w:ascii="Book Antiqua" w:hAnsi="Book Antiqua"/>
          <w:sz w:val="24"/>
          <w:szCs w:val="24"/>
          <w:lang w:val="en-US"/>
        </w:rPr>
        <w:t xml:space="preserve"> caus</w:t>
      </w:r>
      <w:r w:rsidR="008E1373" w:rsidRPr="004E05F3">
        <w:rPr>
          <w:rFonts w:ascii="Book Antiqua" w:hAnsi="Book Antiqua"/>
          <w:sz w:val="24"/>
          <w:szCs w:val="24"/>
          <w:lang w:val="en-US"/>
        </w:rPr>
        <w:t>e</w:t>
      </w:r>
      <w:r w:rsidR="00414937" w:rsidRPr="004E05F3">
        <w:rPr>
          <w:rFonts w:ascii="Book Antiqua" w:hAnsi="Book Antiqua"/>
          <w:sz w:val="24"/>
          <w:szCs w:val="24"/>
          <w:lang w:val="en-US"/>
        </w:rPr>
        <w:t xml:space="preserve"> tumor damage</w:t>
      </w:r>
      <w:r w:rsidR="00D609F5" w:rsidRPr="004E05F3">
        <w:rPr>
          <w:rFonts w:ascii="Book Antiqua" w:hAnsi="Book Antiqua"/>
          <w:sz w:val="24"/>
          <w:szCs w:val="24"/>
          <w:lang w:val="en-US"/>
        </w:rPr>
        <w:t>,</w:t>
      </w:r>
      <w:r w:rsidR="00414937" w:rsidRPr="004E05F3">
        <w:rPr>
          <w:rFonts w:ascii="Book Antiqua" w:hAnsi="Book Antiqua"/>
          <w:sz w:val="24"/>
          <w:szCs w:val="24"/>
          <w:lang w:val="en-US"/>
        </w:rPr>
        <w:t xml:space="preserve"> </w:t>
      </w:r>
      <w:r w:rsidR="008E1373" w:rsidRPr="004E05F3">
        <w:rPr>
          <w:rFonts w:ascii="Book Antiqua" w:hAnsi="Book Antiqua"/>
          <w:sz w:val="24"/>
          <w:szCs w:val="24"/>
          <w:lang w:val="en-US"/>
        </w:rPr>
        <w:t xml:space="preserve">and </w:t>
      </w:r>
      <w:r w:rsidR="00414937" w:rsidRPr="004E05F3">
        <w:rPr>
          <w:rFonts w:ascii="Book Antiqua" w:hAnsi="Book Antiqua"/>
          <w:sz w:val="24"/>
          <w:szCs w:val="24"/>
          <w:lang w:val="en-US"/>
        </w:rPr>
        <w:t xml:space="preserve">produce an immunogenic form </w:t>
      </w:r>
      <w:r w:rsidR="00596986" w:rsidRPr="004E05F3">
        <w:rPr>
          <w:rFonts w:ascii="Book Antiqua" w:hAnsi="Book Antiqua"/>
          <w:sz w:val="24"/>
          <w:szCs w:val="24"/>
          <w:lang w:val="en-US"/>
        </w:rPr>
        <w:t xml:space="preserve">of apoptosis </w:t>
      </w:r>
      <w:r w:rsidR="00414937" w:rsidRPr="004E05F3">
        <w:rPr>
          <w:rFonts w:ascii="Book Antiqua" w:hAnsi="Book Antiqua"/>
          <w:sz w:val="24"/>
          <w:szCs w:val="24"/>
          <w:lang w:val="en-US"/>
        </w:rPr>
        <w:t>cha</w:t>
      </w:r>
      <w:r w:rsidR="007B7A9D" w:rsidRPr="004E05F3">
        <w:rPr>
          <w:rFonts w:ascii="Book Antiqua" w:hAnsi="Book Antiqua"/>
          <w:sz w:val="24"/>
          <w:szCs w:val="24"/>
          <w:lang w:val="en-US"/>
        </w:rPr>
        <w:t>ra</w:t>
      </w:r>
      <w:r w:rsidR="00414937" w:rsidRPr="004E05F3">
        <w:rPr>
          <w:rFonts w:ascii="Book Antiqua" w:hAnsi="Book Antiqua"/>
          <w:sz w:val="24"/>
          <w:szCs w:val="24"/>
          <w:lang w:val="en-US"/>
        </w:rPr>
        <w:t>cterized by release of DAMPs</w:t>
      </w:r>
      <w:r w:rsidR="00D609F5" w:rsidRPr="004E05F3">
        <w:rPr>
          <w:rFonts w:ascii="Book Antiqua" w:hAnsi="Book Antiqua"/>
          <w:sz w:val="24"/>
          <w:szCs w:val="24"/>
          <w:lang w:val="en-US"/>
        </w:rPr>
        <w:t xml:space="preserve"> and enhancement of inflammation</w:t>
      </w:r>
      <w:r w:rsidR="00414937" w:rsidRPr="004E05F3">
        <w:rPr>
          <w:rFonts w:ascii="Book Antiqua" w:hAnsi="Book Antiqua"/>
          <w:sz w:val="24"/>
          <w:szCs w:val="24"/>
          <w:lang w:val="en-US"/>
        </w:rPr>
        <w:t>.</w:t>
      </w:r>
      <w:r w:rsidR="00761406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1D0B616E" w14:textId="155F45D0" w:rsidR="00EB3ECE" w:rsidRPr="004E05F3" w:rsidRDefault="00260377" w:rsidP="00D6324E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 release of DAMPs after</w:t>
      </w:r>
      <w:r w:rsidR="00596986" w:rsidRPr="004E05F3">
        <w:rPr>
          <w:rFonts w:ascii="Book Antiqua" w:hAnsi="Book Antiqua" w:cs="Arial"/>
          <w:sz w:val="24"/>
          <w:szCs w:val="24"/>
          <w:lang w:val="en-US"/>
        </w:rPr>
        <w:t xml:space="preserve"> PDT has been</w:t>
      </w:r>
      <w:r w:rsidR="00D6324E">
        <w:rPr>
          <w:rFonts w:ascii="Book Antiqua" w:hAnsi="Book Antiqua" w:cs="Arial"/>
          <w:sz w:val="24"/>
          <w:szCs w:val="24"/>
          <w:lang w:val="en-US"/>
        </w:rPr>
        <w:t xml:space="preserve"> investigated in some </w:t>
      </w:r>
      <w:proofErr w:type="gramStart"/>
      <w:r w:rsidR="00D6324E">
        <w:rPr>
          <w:rFonts w:ascii="Book Antiqua" w:hAnsi="Book Antiqua" w:cs="Arial"/>
          <w:sz w:val="24"/>
          <w:szCs w:val="24"/>
          <w:lang w:val="en-US"/>
        </w:rPr>
        <w:t>studies</w:t>
      </w:r>
      <w:proofErr w:type="gramEnd"/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YXJnPC9BdXRob3I+PFllYXI+MjAxMDwvWWVhcj48UmVj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YXJnPC9BdXRob3I+PFllYXI+MjAxMDwvWWVhcj48UmVj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1" w:tooltip="Garg, 2010 #10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1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2" w:tooltip="Garg, 2010 #11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2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1" w:tooltip="Garg, 2011 #20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985E74" w:rsidRPr="004E05F3">
        <w:rPr>
          <w:rFonts w:ascii="Book Antiqua" w:hAnsi="Book Antiqua" w:cs="Arial"/>
          <w:sz w:val="24"/>
          <w:szCs w:val="24"/>
          <w:lang w:val="en-US"/>
        </w:rPr>
        <w:t>Korbelik</w:t>
      </w:r>
      <w:proofErr w:type="spellEnd"/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A700E">
        <w:rPr>
          <w:rFonts w:ascii="Book Antiqua" w:hAnsi="Book Antiqua" w:cs="Arial"/>
          <w:i/>
          <w:sz w:val="24"/>
          <w:szCs w:val="24"/>
          <w:lang w:val="en-US"/>
        </w:rPr>
        <w:t>e</w:t>
      </w:r>
      <w:r w:rsidR="00DA700E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t </w:t>
      </w:r>
      <w:r w:rsidR="00DA700E">
        <w:rPr>
          <w:rFonts w:ascii="Book Antiqua" w:hAnsi="Book Antiqua" w:cs="Arial"/>
          <w:i/>
          <w:sz w:val="24"/>
          <w:szCs w:val="24"/>
          <w:lang w:val="en-US"/>
        </w:rPr>
        <w:t>a</w:t>
      </w:r>
      <w:r w:rsidR="00DA700E" w:rsidRPr="004E05F3">
        <w:rPr>
          <w:rFonts w:ascii="Book Antiqua" w:hAnsi="Book Antiqua" w:cs="Arial"/>
          <w:i/>
          <w:sz w:val="24"/>
          <w:szCs w:val="24"/>
          <w:lang w:val="en-US"/>
        </w:rPr>
        <w:t>l</w:t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IwMDU8L1llYXI+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IwMDU8L1llYXI+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2" w:tooltip="Korbelik, 2005 #21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2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F26D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found that SCCVII </w:t>
      </w:r>
      <w:r w:rsidR="00823354" w:rsidRPr="004E05F3">
        <w:rPr>
          <w:rFonts w:ascii="Book Antiqua" w:hAnsi="Book Antiqua" w:cs="Arial"/>
          <w:sz w:val="24"/>
          <w:szCs w:val="24"/>
          <w:lang w:val="en-US"/>
        </w:rPr>
        <w:t xml:space="preserve">cancer 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cells treated by </w:t>
      </w:r>
      <w:r w:rsidR="00985E74" w:rsidRPr="004E05F3">
        <w:rPr>
          <w:rFonts w:ascii="Book Antiqua" w:hAnsi="Book Antiqua" w:cs="Arial"/>
          <w:i/>
          <w:sz w:val="24"/>
          <w:szCs w:val="24"/>
          <w:lang w:val="en-US"/>
        </w:rPr>
        <w:t>in vitro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985E74" w:rsidRPr="004E05F3">
        <w:rPr>
          <w:rFonts w:ascii="Book Antiqua" w:hAnsi="Book Antiqua" w:cs="Arial"/>
          <w:sz w:val="24"/>
          <w:szCs w:val="24"/>
          <w:lang w:val="en-US"/>
        </w:rPr>
        <w:t>photofrin</w:t>
      </w:r>
      <w:proofErr w:type="spellEnd"/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-PDT expose on the surface heat shock proteins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>HSPs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 such as HSP60, HSP70 and GRP94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>GRP - glucose-regulated protein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 and release HSP70</w:t>
      </w:r>
      <w:r w:rsidR="0082335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A4837" w:rsidRPr="004E05F3">
        <w:rPr>
          <w:rFonts w:ascii="Book Antiqua" w:hAnsi="Book Antiqua" w:cs="Arial"/>
          <w:sz w:val="24"/>
          <w:szCs w:val="24"/>
          <w:lang w:val="en-US"/>
        </w:rPr>
        <w:t>to the extracellular space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. Interestingly, when PDT was applied in </w:t>
      </w:r>
      <w:r w:rsidR="00985E74" w:rsidRPr="004E05F3">
        <w:rPr>
          <w:rFonts w:ascii="Book Antiqua" w:hAnsi="Book Antiqua" w:cs="Arial"/>
          <w:i/>
          <w:sz w:val="24"/>
          <w:szCs w:val="24"/>
          <w:lang w:val="en-US"/>
        </w:rPr>
        <w:t>in vivo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 xml:space="preserve"> settings, </w:t>
      </w:r>
      <w:r w:rsidR="00EB3ECE" w:rsidRPr="004E05F3">
        <w:rPr>
          <w:rFonts w:ascii="Book Antiqua" w:hAnsi="Book Antiqua" w:cs="Arial"/>
          <w:sz w:val="24"/>
          <w:szCs w:val="24"/>
          <w:lang w:val="en-US"/>
        </w:rPr>
        <w:t>they found a different spectrum of DAMP</w:t>
      </w:r>
      <w:r w:rsidR="00823354" w:rsidRPr="004E05F3">
        <w:rPr>
          <w:rFonts w:ascii="Book Antiqua" w:hAnsi="Book Antiqua" w:cs="Arial"/>
          <w:sz w:val="24"/>
          <w:szCs w:val="24"/>
          <w:lang w:val="en-US"/>
        </w:rPr>
        <w:t xml:space="preserve">s exposed on the surface of </w:t>
      </w:r>
      <w:r w:rsidR="00EB3ECE" w:rsidRPr="004E05F3">
        <w:rPr>
          <w:rFonts w:ascii="Book Antiqua" w:hAnsi="Book Antiqua" w:cs="Arial"/>
          <w:sz w:val="24"/>
          <w:szCs w:val="24"/>
          <w:lang w:val="en-US"/>
        </w:rPr>
        <w:t xml:space="preserve">treated </w:t>
      </w:r>
      <w:r w:rsidR="00DA66C9" w:rsidRPr="004E05F3">
        <w:rPr>
          <w:rFonts w:ascii="Book Antiqua" w:hAnsi="Book Antiqua" w:cs="Arial"/>
          <w:sz w:val="24"/>
          <w:szCs w:val="24"/>
          <w:lang w:val="en-US"/>
        </w:rPr>
        <w:t xml:space="preserve">SCCVII </w:t>
      </w:r>
      <w:r w:rsidR="00EB3ECE" w:rsidRPr="004E05F3">
        <w:rPr>
          <w:rFonts w:ascii="Book Antiqua" w:hAnsi="Book Antiqua" w:cs="Arial"/>
          <w:sz w:val="24"/>
          <w:szCs w:val="24"/>
          <w:lang w:val="en-US"/>
        </w:rPr>
        <w:t xml:space="preserve">cells. While HSP70 was still exposed, </w:t>
      </w:r>
      <w:r w:rsidR="009F26D2" w:rsidRPr="004E05F3">
        <w:rPr>
          <w:rFonts w:ascii="Book Antiqua" w:hAnsi="Book Antiqua" w:cs="Arial"/>
          <w:sz w:val="24"/>
          <w:szCs w:val="24"/>
          <w:lang w:val="en-US"/>
        </w:rPr>
        <w:t xml:space="preserve">HSP60 and GRP94 were no longer detected and replaced by GRP78 on the surface of PDT-treated SCCVII </w:t>
      </w:r>
      <w:r w:rsidR="00823354" w:rsidRPr="004E05F3">
        <w:rPr>
          <w:rFonts w:ascii="Book Antiqua" w:hAnsi="Book Antiqua" w:cs="Arial"/>
          <w:sz w:val="24"/>
          <w:szCs w:val="24"/>
          <w:lang w:val="en-US"/>
        </w:rPr>
        <w:t>cancer</w:t>
      </w:r>
      <w:r w:rsidR="009F26D2" w:rsidRPr="004E05F3">
        <w:rPr>
          <w:rFonts w:ascii="Book Antiqua" w:hAnsi="Book Antiqua" w:cs="Arial"/>
          <w:sz w:val="24"/>
          <w:szCs w:val="24"/>
          <w:lang w:val="en-US"/>
        </w:rPr>
        <w:t xml:space="preserve"> cells. This </w:t>
      </w:r>
      <w:r w:rsidR="00821697" w:rsidRPr="004E05F3">
        <w:rPr>
          <w:rFonts w:ascii="Book Antiqua" w:hAnsi="Book Antiqua" w:cs="Arial"/>
          <w:sz w:val="24"/>
          <w:szCs w:val="24"/>
          <w:lang w:val="en-US"/>
        </w:rPr>
        <w:t xml:space="preserve">indicated </w:t>
      </w:r>
      <w:r w:rsidR="009F26D2" w:rsidRPr="004E05F3">
        <w:rPr>
          <w:rFonts w:ascii="Book Antiqua" w:hAnsi="Book Antiqua" w:cs="Arial"/>
          <w:sz w:val="24"/>
          <w:szCs w:val="24"/>
          <w:lang w:val="en-US"/>
        </w:rPr>
        <w:t xml:space="preserve">for the first time that the DAMPs associated with PDT can differ in the same cancer cells between </w:t>
      </w:r>
      <w:r w:rsidR="009F26D2" w:rsidRPr="004E05F3">
        <w:rPr>
          <w:rFonts w:ascii="Book Antiqua" w:hAnsi="Book Antiqua" w:cs="Arial"/>
          <w:i/>
          <w:sz w:val="24"/>
          <w:szCs w:val="24"/>
          <w:lang w:val="en-US"/>
        </w:rPr>
        <w:t>in vitro</w:t>
      </w:r>
      <w:r w:rsidR="009F26D2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9F26D2" w:rsidRPr="004E05F3">
        <w:rPr>
          <w:rFonts w:ascii="Book Antiqua" w:hAnsi="Book Antiqua" w:cs="Arial"/>
          <w:i/>
          <w:sz w:val="24"/>
          <w:szCs w:val="24"/>
          <w:lang w:val="en-US"/>
        </w:rPr>
        <w:t>in vitro</w:t>
      </w:r>
      <w:r w:rsidR="00D6324E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gramStart"/>
      <w:r w:rsidR="00D6324E">
        <w:rPr>
          <w:rFonts w:ascii="Book Antiqua" w:hAnsi="Book Antiqua" w:cs="Arial"/>
          <w:sz w:val="24"/>
          <w:szCs w:val="24"/>
          <w:lang w:val="en-US"/>
        </w:rPr>
        <w:t>settings</w:t>
      </w:r>
      <w:proofErr w:type="gramEnd"/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IwMDU8L1llYXI+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IwMDU8L1llYXI+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</w:fldData>
        </w:fldCha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2" w:tooltip="Korbelik, 2005 #21" w:history="1">
        <w:r w:rsidR="006454B9" w:rsidRPr="00D6324E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2</w:t>
        </w:r>
      </w:hyperlink>
      <w:r w:rsidR="00D6324E" w:rsidRPr="00D6324E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9F26D2" w:rsidRPr="00D6324E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F26D2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58A56DB6" w14:textId="0FC34B68" w:rsidR="00DA66C9" w:rsidRPr="004E05F3" w:rsidRDefault="00823354" w:rsidP="00D6324E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It is worth mentioning also that the spectra of DAMPs exposed</w:t>
      </w:r>
      <w:r w:rsidR="00240352" w:rsidRPr="004E05F3">
        <w:rPr>
          <w:rFonts w:ascii="Book Antiqua" w:hAnsi="Book Antiqua" w:cs="Arial"/>
          <w:sz w:val="24"/>
          <w:szCs w:val="24"/>
          <w:lang w:val="en-US"/>
        </w:rPr>
        <w:t xml:space="preserve"> and/or </w:t>
      </w:r>
      <w:r w:rsidRPr="004E05F3">
        <w:rPr>
          <w:rFonts w:ascii="Book Antiqua" w:hAnsi="Book Antiqua" w:cs="Arial"/>
          <w:sz w:val="24"/>
          <w:szCs w:val="24"/>
          <w:lang w:val="en-US"/>
        </w:rPr>
        <w:t>released after PDT correlate with the sub-cellular localization</w:t>
      </w:r>
      <w:r w:rsidR="008C509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872FF" w:rsidRPr="004E05F3">
        <w:rPr>
          <w:rFonts w:ascii="Book Antiqua" w:hAnsi="Book Antiqua" w:cs="Arial"/>
          <w:sz w:val="24"/>
          <w:szCs w:val="24"/>
          <w:lang w:val="en-US"/>
        </w:rPr>
        <w:t xml:space="preserve">patterns </w:t>
      </w:r>
      <w:r w:rsidR="008C5090" w:rsidRPr="004E05F3">
        <w:rPr>
          <w:rFonts w:ascii="Book Antiqua" w:hAnsi="Book Antiqua" w:cs="Arial"/>
          <w:sz w:val="24"/>
          <w:szCs w:val="24"/>
          <w:lang w:val="en-US"/>
        </w:rPr>
        <w:t xml:space="preserve">of the PS, where the 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ROS-based </w:t>
      </w:r>
      <w:r w:rsidR="008C5090" w:rsidRPr="004E05F3">
        <w:rPr>
          <w:rFonts w:ascii="Book Antiqua" w:hAnsi="Book Antiqua" w:cs="Arial"/>
          <w:sz w:val="24"/>
          <w:szCs w:val="24"/>
          <w:lang w:val="en-US"/>
        </w:rPr>
        <w:t xml:space="preserve">stress is 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>originated</w:t>
      </w:r>
      <w:r w:rsidR="008C5090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5C27CE" w:rsidRPr="004E05F3">
        <w:rPr>
          <w:rFonts w:ascii="Book Antiqua" w:hAnsi="Book Antiqua" w:cs="Arial"/>
          <w:sz w:val="24"/>
          <w:szCs w:val="24"/>
          <w:lang w:val="en-US"/>
        </w:rPr>
        <w:t>For instance</w:t>
      </w:r>
      <w:r w:rsidR="008C5090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PSs </w:t>
      </w:r>
      <w:r w:rsidR="008872FF" w:rsidRPr="004E05F3">
        <w:rPr>
          <w:rFonts w:ascii="Book Antiqua" w:hAnsi="Book Antiqua" w:cs="Arial"/>
          <w:sz w:val="24"/>
          <w:szCs w:val="24"/>
          <w:lang w:val="en-US"/>
        </w:rPr>
        <w:t>targeting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the </w:t>
      </w:r>
      <w:proofErr w:type="spellStart"/>
      <w:r w:rsidR="005E470F" w:rsidRPr="004E05F3">
        <w:rPr>
          <w:rFonts w:ascii="Book Antiqua" w:hAnsi="Book Antiqua" w:cs="Arial"/>
          <w:sz w:val="24"/>
          <w:szCs w:val="24"/>
          <w:lang w:val="en-US"/>
        </w:rPr>
        <w:t>endoplasmatic</w:t>
      </w:r>
      <w:proofErr w:type="spellEnd"/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reticulum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>ER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E470F" w:rsidRPr="00D6324E">
        <w:rPr>
          <w:rFonts w:ascii="Book Antiqua" w:hAnsi="Book Antiqua" w:cs="Arial"/>
          <w:i/>
          <w:sz w:val="24"/>
          <w:szCs w:val="24"/>
          <w:lang w:val="en-US"/>
        </w:rPr>
        <w:t>e.g.</w:t>
      </w:r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A438E1" w:rsidRPr="004E05F3">
        <w:rPr>
          <w:rFonts w:ascii="Book Antiqua" w:hAnsi="Book Antiqua" w:cs="Arial"/>
          <w:sz w:val="24"/>
          <w:szCs w:val="24"/>
          <w:lang w:val="en-US"/>
        </w:rPr>
        <w:t>h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>ypericin</w:t>
      </w:r>
      <w:proofErr w:type="spellEnd"/>
      <w:r w:rsidR="00D6324E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are known to cause surface exposure of </w:t>
      </w:r>
      <w:proofErr w:type="spellStart"/>
      <w:r w:rsidR="005E470F" w:rsidRPr="004E05F3">
        <w:rPr>
          <w:rFonts w:ascii="Book Antiqua" w:hAnsi="Book Antiqua" w:cs="Arial"/>
          <w:sz w:val="24"/>
          <w:szCs w:val="24"/>
          <w:lang w:val="en-US"/>
        </w:rPr>
        <w:t>calreticulin</w:t>
      </w:r>
      <w:proofErr w:type="spellEnd"/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>CRT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>;</w:t>
      </w:r>
      <w:r w:rsidR="00DA66C9" w:rsidRPr="004E05F3">
        <w:rPr>
          <w:rFonts w:ascii="Book Antiqua" w:hAnsi="Book Antiqua" w:cs="Arial"/>
          <w:sz w:val="24"/>
          <w:szCs w:val="24"/>
          <w:lang w:val="en-US"/>
        </w:rPr>
        <w:t xml:space="preserve"> conversely,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4024BD" w:rsidRPr="004E05F3">
        <w:rPr>
          <w:rFonts w:ascii="Book Antiqua" w:hAnsi="Book Antiqua" w:cs="Arial"/>
          <w:sz w:val="24"/>
          <w:szCs w:val="24"/>
          <w:lang w:val="en-US"/>
        </w:rPr>
        <w:t>P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>hotofrin</w:t>
      </w:r>
      <w:proofErr w:type="spellEnd"/>
      <w:r w:rsidR="008872F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8872FF" w:rsidRPr="004E05F3">
        <w:rPr>
          <w:rFonts w:ascii="Book Antiqua" w:hAnsi="Book Antiqua" w:cs="Arial"/>
          <w:sz w:val="24"/>
          <w:szCs w:val="24"/>
          <w:lang w:val="en-US"/>
        </w:rPr>
        <w:t>whose localization is mostly associated with lipid membranes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8872FF" w:rsidRPr="004E05F3">
        <w:rPr>
          <w:rFonts w:ascii="Book Antiqua" w:hAnsi="Book Antiqua" w:cs="Arial"/>
          <w:sz w:val="24"/>
          <w:szCs w:val="24"/>
          <w:lang w:val="en-US"/>
        </w:rPr>
        <w:t>-PDT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5C17EA" w:rsidRPr="004E05F3">
        <w:rPr>
          <w:rFonts w:ascii="Book Antiqua" w:hAnsi="Book Antiqua" w:cs="Arial"/>
          <w:sz w:val="24"/>
          <w:szCs w:val="24"/>
          <w:lang w:val="en-US"/>
        </w:rPr>
        <w:t xml:space="preserve">has been linked </w:t>
      </w:r>
      <w:r w:rsidR="008872FF" w:rsidRPr="004E05F3">
        <w:rPr>
          <w:rFonts w:ascii="Book Antiqua" w:hAnsi="Book Antiqua" w:cs="Arial"/>
          <w:sz w:val="24"/>
          <w:szCs w:val="24"/>
          <w:lang w:val="en-US"/>
        </w:rPr>
        <w:t>primarily</w:t>
      </w:r>
      <w:r w:rsidR="005C17EA" w:rsidRPr="004E05F3">
        <w:rPr>
          <w:rFonts w:ascii="Book Antiqua" w:hAnsi="Book Antiqua" w:cs="Arial"/>
          <w:sz w:val="24"/>
          <w:szCs w:val="24"/>
          <w:lang w:val="en-US"/>
        </w:rPr>
        <w:t xml:space="preserve"> to</w:t>
      </w:r>
      <w:r w:rsidR="005E470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A66C9" w:rsidRPr="004E05F3">
        <w:rPr>
          <w:rFonts w:ascii="Book Antiqua" w:hAnsi="Book Antiqua" w:cs="Arial"/>
          <w:sz w:val="24"/>
          <w:szCs w:val="24"/>
          <w:lang w:val="en-US"/>
        </w:rPr>
        <w:t>surface</w:t>
      </w:r>
      <w:r w:rsidR="00A438E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C17EA" w:rsidRPr="004E05F3">
        <w:rPr>
          <w:rFonts w:ascii="Book Antiqua" w:hAnsi="Book Antiqua" w:cs="Arial"/>
          <w:sz w:val="24"/>
          <w:szCs w:val="24"/>
          <w:lang w:val="en-US"/>
        </w:rPr>
        <w:t xml:space="preserve">exposure of </w:t>
      </w:r>
      <w:proofErr w:type="gramStart"/>
      <w:r w:rsidR="005C17EA" w:rsidRPr="004E05F3">
        <w:rPr>
          <w:rFonts w:ascii="Book Antiqua" w:hAnsi="Book Antiqua" w:cs="Arial"/>
          <w:sz w:val="24"/>
          <w:szCs w:val="24"/>
          <w:lang w:val="en-US"/>
        </w:rPr>
        <w:t>HSP70</w:t>
      </w:r>
      <w:proofErr w:type="gramEnd"/>
      <w:r w:rsidR="005C27C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Ic2llaDwvQXV0aG9yPjxZZWFyPjIwMDM8L1llYXI+PFJl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Ic2llaDwvQXV0aG9yPjxZZWFyPjIwMDM8L1llYXI+PFJl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C27C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C27C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3" w:tooltip="Hsieh, 2003 #104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3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4" w:tooltip="Szokalska, 2009 #105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4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5C27C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C17EA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7B0268F3" w14:textId="2C1FD19C" w:rsidR="00E66837" w:rsidRPr="00BD66CF" w:rsidRDefault="005C17EA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Further investigations on cellular and molecular mechanisms are certainly required to establish</w:t>
      </w:r>
      <w:r w:rsidR="004024BD" w:rsidRPr="004E05F3">
        <w:rPr>
          <w:rFonts w:ascii="Book Antiqua" w:hAnsi="Book Antiqua" w:cs="Arial"/>
          <w:sz w:val="24"/>
          <w:szCs w:val="24"/>
          <w:lang w:val="en-US"/>
        </w:rPr>
        <w:t xml:space="preserve"> in more detail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024BD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4E05F3">
        <w:rPr>
          <w:rFonts w:ascii="Book Antiqua" w:hAnsi="Book Antiqua" w:cs="Arial"/>
          <w:sz w:val="24"/>
          <w:szCs w:val="24"/>
          <w:lang w:val="en-US"/>
        </w:rPr>
        <w:t>correlations</w:t>
      </w:r>
      <w:r w:rsidR="00DA66C9" w:rsidRPr="004E05F3">
        <w:rPr>
          <w:rFonts w:ascii="Book Antiqua" w:hAnsi="Book Antiqua" w:cs="Arial"/>
          <w:sz w:val="24"/>
          <w:szCs w:val="24"/>
          <w:lang w:val="en-US"/>
        </w:rPr>
        <w:t xml:space="preserve"> between DAMPs and PDT. </w:t>
      </w:r>
      <w:r w:rsidRPr="004E05F3">
        <w:rPr>
          <w:rFonts w:ascii="Book Antiqua" w:hAnsi="Book Antiqua" w:cs="Arial"/>
          <w:sz w:val="24"/>
          <w:szCs w:val="24"/>
          <w:lang w:val="en-US"/>
        </w:rPr>
        <w:t>However, t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he m</w:t>
      </w:r>
      <w:r w:rsidR="00260377" w:rsidRPr="004E05F3">
        <w:rPr>
          <w:rFonts w:ascii="Book Antiqua" w:hAnsi="Book Antiqua" w:cs="Arial"/>
          <w:sz w:val="24"/>
          <w:szCs w:val="24"/>
          <w:lang w:val="en-US"/>
        </w:rPr>
        <w:t xml:space="preserve">ost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important</w:t>
      </w:r>
      <w:r w:rsidR="00260377" w:rsidRPr="004E05F3">
        <w:rPr>
          <w:rFonts w:ascii="Book Antiqua" w:hAnsi="Book Antiqua" w:cs="Arial"/>
          <w:sz w:val="24"/>
          <w:szCs w:val="24"/>
          <w:lang w:val="en-US"/>
        </w:rPr>
        <w:t xml:space="preserve"> examples</w:t>
      </w:r>
      <w:r w:rsidR="00282362" w:rsidRPr="004E05F3">
        <w:rPr>
          <w:rFonts w:ascii="Book Antiqua" w:hAnsi="Book Antiqua" w:cs="Arial"/>
          <w:sz w:val="24"/>
          <w:szCs w:val="24"/>
          <w:lang w:val="en-US"/>
        </w:rPr>
        <w:t xml:space="preserve"> of DAMPs which are </w:t>
      </w:r>
      <w:r w:rsidR="00FE4CAA" w:rsidRPr="004E05F3">
        <w:rPr>
          <w:rFonts w:ascii="Book Antiqua" w:hAnsi="Book Antiqua" w:cs="Arial"/>
          <w:sz w:val="24"/>
          <w:szCs w:val="24"/>
          <w:lang w:val="en-US"/>
        </w:rPr>
        <w:t>produced after PDT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reported so far</w:t>
      </w:r>
      <w:r w:rsidR="00FE4CAA" w:rsidRPr="004E05F3">
        <w:rPr>
          <w:rFonts w:ascii="Book Antiqua" w:hAnsi="Book Antiqua" w:cs="Arial"/>
          <w:sz w:val="24"/>
          <w:szCs w:val="24"/>
          <w:lang w:val="en-US"/>
        </w:rPr>
        <w:t xml:space="preserve"> are</w:t>
      </w:r>
      <w:r w:rsidR="0028236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85E74" w:rsidRPr="004E05F3">
        <w:rPr>
          <w:rFonts w:ascii="Book Antiqua" w:hAnsi="Book Antiqua" w:cs="Arial"/>
          <w:sz w:val="24"/>
          <w:szCs w:val="24"/>
          <w:lang w:val="en-US"/>
        </w:rPr>
        <w:t>HSP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282362" w:rsidRPr="004E05F3">
        <w:rPr>
          <w:rFonts w:ascii="Book Antiqua" w:hAnsi="Book Antiqua" w:cs="Arial"/>
          <w:sz w:val="24"/>
          <w:szCs w:val="24"/>
          <w:lang w:val="en-US"/>
        </w:rPr>
        <w:t xml:space="preserve">CRT, adenosine triphosphate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282362" w:rsidRPr="004E05F3">
        <w:rPr>
          <w:rFonts w:ascii="Book Antiqua" w:hAnsi="Book Antiqua" w:cs="Arial"/>
          <w:sz w:val="24"/>
          <w:szCs w:val="24"/>
          <w:lang w:val="en-US"/>
        </w:rPr>
        <w:t>ATP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FE4CAA" w:rsidRPr="004E05F3">
        <w:rPr>
          <w:rFonts w:ascii="Book Antiqua" w:hAnsi="Book Antiqua" w:cs="Arial"/>
          <w:sz w:val="24"/>
          <w:szCs w:val="24"/>
          <w:lang w:val="en-US"/>
        </w:rPr>
        <w:t xml:space="preserve"> and other </w:t>
      </w:r>
      <w:r w:rsidR="00BD66CF">
        <w:rPr>
          <w:rFonts w:ascii="Book Antiqua" w:hAnsi="Book Antiqua" w:cs="Arial"/>
          <w:sz w:val="24"/>
          <w:szCs w:val="24"/>
          <w:lang w:val="en-US"/>
        </w:rPr>
        <w:t>mediators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IwMDU8L1llYXI+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IwMDU8L1llYXI+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1" w:tooltip="Garg, 2011 #20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2" w:tooltip="Korbelik, 2005 #21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2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5" w:tooltip="Gomer, 1996 #22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5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96986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E6683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23DD5" w:rsidRPr="004E05F3">
        <w:rPr>
          <w:rFonts w:ascii="Book Antiqua" w:hAnsi="Book Antiqua" w:cs="Arial"/>
          <w:sz w:val="24"/>
          <w:szCs w:val="24"/>
          <w:lang w:val="en-US"/>
        </w:rPr>
        <w:t>Table 2 lists the DAMPs that have been reported to be produced after PDT.</w:t>
      </w:r>
    </w:p>
    <w:p w14:paraId="26812D3D" w14:textId="77777777" w:rsidR="0094295B" w:rsidRPr="004E05F3" w:rsidRDefault="0094295B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4B1337C" w14:textId="113F6027" w:rsidR="002F4DA6" w:rsidRPr="004E05F3" w:rsidRDefault="00BD66CF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INFLAMMATION AND INNATE IMMUNE RESPONSES IN ANTI-CANCER PDT</w:t>
      </w:r>
    </w:p>
    <w:p w14:paraId="5D10E9F9" w14:textId="4AE69C47" w:rsidR="006B5725" w:rsidRPr="004E05F3" w:rsidRDefault="004A2A32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The PDT-induced oxidative stress and traumatic insult to the tumor microenvironment </w:t>
      </w:r>
      <w:r w:rsidR="00E66837" w:rsidRPr="004E05F3">
        <w:rPr>
          <w:rFonts w:ascii="Book Antiqua" w:hAnsi="Book Antiqua" w:cs="Arial"/>
          <w:sz w:val="24"/>
          <w:szCs w:val="24"/>
          <w:lang w:val="en-US"/>
        </w:rPr>
        <w:t>are known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o stimulate the release or expression of various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proinflammatory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mediators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TNF-α, IL-6, IL-1, complement proteins, HSPs and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arachidonic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acid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metabolites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from the treated site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b2xsbmljazwvQXV0aG9yPjxZZWFyPjIwMDM8L1llYXI+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</w:fldData>
        </w:fldCha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b2xsbmljazwvQXV0aG9yPjxZZWFyPjIwMDM8L1llYXI+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</w:fldData>
        </w:fldCha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6" w:tooltip="Gollnick, 2003 #23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6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214A8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Pr="004E05F3">
        <w:rPr>
          <w:rFonts w:ascii="Book Antiqua" w:hAnsi="Book Antiqua" w:cs="Arial"/>
          <w:sz w:val="24"/>
          <w:szCs w:val="24"/>
          <w:lang w:val="en-US"/>
        </w:rPr>
        <w:t>Moreover, a</w:t>
      </w:r>
      <w:r w:rsidR="003245CE" w:rsidRPr="004E05F3">
        <w:rPr>
          <w:rFonts w:ascii="Book Antiqua" w:hAnsi="Book Antiqua" w:cs="Arial"/>
          <w:sz w:val="24"/>
          <w:szCs w:val="24"/>
          <w:lang w:val="en-US"/>
        </w:rPr>
        <w:t xml:space="preserve">s mentioned above, </w:t>
      </w:r>
      <w:r w:rsidR="00F214A8" w:rsidRPr="004E05F3">
        <w:rPr>
          <w:rFonts w:ascii="Book Antiqua" w:hAnsi="Book Antiqua" w:cs="Arial"/>
          <w:sz w:val="24"/>
          <w:szCs w:val="24"/>
          <w:lang w:val="en-US"/>
        </w:rPr>
        <w:t xml:space="preserve">immunogenic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DAMPs </w:t>
      </w:r>
      <w:r w:rsidR="00F214A8" w:rsidRPr="004E05F3">
        <w:rPr>
          <w:rFonts w:ascii="Book Antiqua" w:hAnsi="Book Antiqua" w:cs="Arial"/>
          <w:sz w:val="24"/>
          <w:szCs w:val="24"/>
          <w:lang w:val="en-US"/>
        </w:rPr>
        <w:t xml:space="preserve">are </w:t>
      </w:r>
      <w:r w:rsidRPr="004E05F3">
        <w:rPr>
          <w:rFonts w:ascii="Book Antiqua" w:hAnsi="Book Antiqua" w:cs="Arial"/>
          <w:sz w:val="24"/>
          <w:szCs w:val="24"/>
          <w:lang w:val="en-US"/>
        </w:rPr>
        <w:t>released</w:t>
      </w:r>
      <w:r w:rsidR="00F214A8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after</w:t>
      </w:r>
      <w:r w:rsidR="00F214A8" w:rsidRPr="004E05F3">
        <w:rPr>
          <w:rFonts w:ascii="Book Antiqua" w:hAnsi="Book Antiqua" w:cs="Arial"/>
          <w:sz w:val="24"/>
          <w:szCs w:val="24"/>
          <w:lang w:val="en-US"/>
        </w:rPr>
        <w:t xml:space="preserve"> PDT</w:t>
      </w:r>
      <w:r w:rsidR="003245CE" w:rsidRPr="004E05F3">
        <w:rPr>
          <w:rFonts w:ascii="Book Antiqua" w:hAnsi="Book Antiqua" w:cs="Arial"/>
          <w:sz w:val="24"/>
          <w:szCs w:val="24"/>
          <w:lang w:val="en-US"/>
        </w:rPr>
        <w:t xml:space="preserve"> and they can be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 xml:space="preserve"> detected by the innate immune</w:t>
      </w:r>
      <w:r w:rsidR="003245C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cells that are programmed to detect microbial invasion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orbelik&lt;/Author&gt;&lt;Year&gt;2006&lt;/Year&gt;&lt;RecNum&gt;24&lt;/RecNum&gt;&lt;DisplayText&gt;(27)&lt;/DisplayText&gt;&lt;record&gt;&lt;rec-number&gt;24&lt;/rec-number&gt;&lt;foreign-keys&gt;&lt;key app="EN" db-id="9sw0xe9z32rfa6exxvxvvv0c5pep02tp0tpw"&gt;24&lt;/key&gt;&lt;/foreign-keys&gt;&lt;ref-type name="Journal Article"&gt;17&lt;/ref-type&gt;&lt;contributors&gt;&lt;authors&gt;&lt;author&gt;Korbelik, M.&lt;/author&gt;&lt;/authors&gt;&lt;/contributors&gt;&lt;auth-address&gt;British Columbia Cancer Agency, Vancouver, British Columbia, Canada V5Z 1L3. mkorbelik@bccrc.ca&lt;/auth-address&gt;&lt;titles&gt;&lt;title&gt;PDT-associated host response and its role in the therapy outcome&lt;/title&gt;&lt;secondary-title&gt;Lasers Surg Med&lt;/secondary-title&gt;&lt;/titles&gt;&lt;periodical&gt;&lt;full-title&gt;Lasers Surg Med&lt;/full-title&gt;&lt;/periodical&gt;&lt;pages&gt;500-8&lt;/pages&gt;&lt;volume&gt;38&lt;/volume&gt;&lt;number&gt;5&lt;/number&gt;&lt;edition&gt;2006/04/25&lt;/edition&gt;&lt;keywords&gt;&lt;keyword&gt;Acute-Phase Reaction/immunology&lt;/keyword&gt;&lt;keyword&gt;Animals&lt;/keyword&gt;&lt;keyword&gt;Disease Models, Animal&lt;/keyword&gt;&lt;keyword&gt;*Immunity, Innate&lt;/keyword&gt;&lt;keyword&gt;Mice&lt;/keyword&gt;&lt;keyword&gt;Neoplasms/*immunology&lt;/keyword&gt;&lt;keyword&gt;*Photochemotherapy&lt;/keyword&gt;&lt;/keywords&gt;&lt;dates&gt;&lt;year&gt;2006&lt;/year&gt;&lt;pub-dates&gt;&lt;date&gt;Jun&lt;/date&gt;&lt;/pub-dates&gt;&lt;/dates&gt;&lt;isbn&gt;0196-8092 (Print)&amp;#xD;0196-8092 (Linking)&lt;/isbn&gt;&lt;accession-num&gt;16634073&lt;/accession-num&gt;&lt;urls&gt;&lt;related-urls&gt;&lt;url&gt;http://www.ncbi.nlm.nih.gov/entrez/query.fcgi?cmd=Retrieve&amp;amp;db=PubMed&amp;amp;dopt=Citation&amp;amp;list_uids=16634073&lt;/url&gt;&lt;/related-urls&gt;&lt;/urls&gt;&lt;electronic-resource-num&gt;10.1002/lsm.20337&lt;/electronic-resource-num&gt;&lt;language&gt;eng&lt;/language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7" w:tooltip="Korbelik, 2006 #24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7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3245CE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B0C69" w:rsidRPr="004E05F3">
        <w:rPr>
          <w:rFonts w:ascii="Book Antiqua" w:hAnsi="Book Antiqua" w:cs="Arial"/>
          <w:sz w:val="24"/>
          <w:szCs w:val="24"/>
          <w:lang w:val="en-US"/>
        </w:rPr>
        <w:t>For these reasons</w:t>
      </w:r>
      <w:r w:rsidR="00F214A8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3245CE" w:rsidRPr="004E05F3">
        <w:rPr>
          <w:rFonts w:ascii="Book Antiqua" w:hAnsi="Book Antiqua" w:cs="Arial"/>
          <w:sz w:val="24"/>
          <w:szCs w:val="24"/>
          <w:lang w:val="en-US"/>
        </w:rPr>
        <w:t xml:space="preserve">innate immune </w:t>
      </w:r>
      <w:r w:rsidR="000E06D9" w:rsidRPr="004E05F3">
        <w:rPr>
          <w:rFonts w:ascii="Book Antiqua" w:hAnsi="Book Antiqua" w:cs="Arial"/>
          <w:sz w:val="24"/>
          <w:szCs w:val="24"/>
          <w:lang w:val="en-US"/>
        </w:rPr>
        <w:t xml:space="preserve">cells such as </w:t>
      </w:r>
      <w:r w:rsidR="004650A7" w:rsidRPr="004E05F3">
        <w:rPr>
          <w:rFonts w:ascii="Book Antiqua" w:hAnsi="Book Antiqua" w:cs="Arial"/>
          <w:sz w:val="24"/>
          <w:szCs w:val="24"/>
          <w:lang w:val="en-US"/>
        </w:rPr>
        <w:t>monocytes or mac</w:t>
      </w:r>
      <w:r w:rsidR="000E06D9" w:rsidRPr="004E05F3">
        <w:rPr>
          <w:rFonts w:ascii="Book Antiqua" w:hAnsi="Book Antiqua" w:cs="Arial"/>
          <w:sz w:val="24"/>
          <w:szCs w:val="24"/>
          <w:lang w:val="en-US"/>
        </w:rPr>
        <w:t>ropha</w:t>
      </w:r>
      <w:r w:rsidR="0096236C" w:rsidRPr="004E05F3">
        <w:rPr>
          <w:rFonts w:ascii="Book Antiqua" w:hAnsi="Book Antiqua" w:cs="Arial"/>
          <w:sz w:val="24"/>
          <w:szCs w:val="24"/>
          <w:lang w:val="en-US"/>
        </w:rPr>
        <w:t xml:space="preserve">ges, </w:t>
      </w:r>
      <w:r w:rsidR="00C143C8" w:rsidRPr="004E05F3">
        <w:rPr>
          <w:rFonts w:ascii="Book Antiqua" w:hAnsi="Book Antiqua" w:cs="Arial"/>
          <w:sz w:val="24"/>
          <w:szCs w:val="24"/>
          <w:lang w:val="en-US"/>
        </w:rPr>
        <w:t>neutrophils and dend</w:t>
      </w:r>
      <w:r w:rsidR="000E06D9" w:rsidRPr="004E05F3">
        <w:rPr>
          <w:rFonts w:ascii="Book Antiqua" w:hAnsi="Book Antiqua" w:cs="Arial"/>
          <w:sz w:val="24"/>
          <w:szCs w:val="24"/>
          <w:lang w:val="en-US"/>
        </w:rPr>
        <w:t>ritic cells</w:t>
      </w:r>
      <w:r w:rsidR="002B0C6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>DCs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B0C69" w:rsidRPr="004E05F3">
        <w:rPr>
          <w:rFonts w:ascii="Book Antiqua" w:hAnsi="Book Antiqua" w:cs="Arial"/>
          <w:sz w:val="24"/>
          <w:szCs w:val="24"/>
          <w:lang w:val="en-US"/>
        </w:rPr>
        <w:t>are recruited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1301E" w:rsidRPr="004E05F3">
        <w:rPr>
          <w:rFonts w:ascii="Book Antiqua" w:hAnsi="Book Antiqua" w:cs="Arial"/>
          <w:sz w:val="24"/>
          <w:szCs w:val="24"/>
          <w:lang w:val="en-US"/>
        </w:rPr>
        <w:t xml:space="preserve">to the treated site </w:t>
      </w:r>
      <w:r w:rsidR="002B0C69" w:rsidRPr="004E05F3">
        <w:rPr>
          <w:rFonts w:ascii="Book Antiqua" w:hAnsi="Book Antiqua" w:cs="Arial"/>
          <w:sz w:val="24"/>
          <w:szCs w:val="24"/>
          <w:lang w:val="en-US"/>
        </w:rPr>
        <w:t>and infiltrate</w:t>
      </w:r>
      <w:r w:rsidR="00C143C8" w:rsidRPr="004E05F3">
        <w:rPr>
          <w:rFonts w:ascii="Book Antiqua" w:hAnsi="Book Antiqua" w:cs="Arial"/>
          <w:sz w:val="24"/>
          <w:szCs w:val="24"/>
          <w:lang w:val="en-US"/>
        </w:rPr>
        <w:t xml:space="preserve"> in large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 numbers to</w:t>
      </w:r>
      <w:r w:rsidR="00C143C8" w:rsidRPr="004E05F3">
        <w:rPr>
          <w:rFonts w:ascii="Book Antiqua" w:hAnsi="Book Antiqua" w:cs="Arial"/>
          <w:sz w:val="24"/>
          <w:szCs w:val="24"/>
          <w:lang w:val="en-US"/>
        </w:rPr>
        <w:t xml:space="preserve"> attack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what is expected to be a microbial invasion but turns out to be damaged</w:t>
      </w:r>
      <w:r w:rsidR="00C143C8" w:rsidRPr="004E05F3">
        <w:rPr>
          <w:rFonts w:ascii="Book Antiqua" w:hAnsi="Book Antiqua" w:cs="Arial"/>
          <w:sz w:val="24"/>
          <w:szCs w:val="24"/>
          <w:lang w:val="en-US"/>
        </w:rPr>
        <w:t xml:space="preserve"> tumor cells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rosl&lt;/Author&gt;&lt;Year&gt;1995&lt;/Year&gt;&lt;RecNum&gt;25&lt;/RecNum&gt;&lt;DisplayText&gt;(28)&lt;/DisplayText&gt;&lt;record&gt;&lt;rec-number&gt;25&lt;/rec-number&gt;&lt;foreign-keys&gt;&lt;key app="EN" db-id="9sw0xe9z32rfa6exxvxvvv0c5pep02tp0tpw"&gt;25&lt;/key&gt;&lt;/foreign-keys&gt;&lt;ref-type name="Journal Article"&gt;17&lt;/ref-type&gt;&lt;contributors&gt;&lt;authors&gt;&lt;author&gt;Krosl, G.&lt;/author&gt;&lt;author&gt;Korbelik, M.&lt;/author&gt;&lt;author&gt;Dougherty, G. J.&lt;/author&gt;&lt;/authors&gt;&lt;/contributors&gt;&lt;auth-address&gt;Cancer Imaging, British Columbia Cancer Research Centre, Vancouver, Canada.&lt;/auth-address&gt;&lt;titles&gt;&lt;title&gt;Induction of immune cell infiltration into murine SCCVII tumour by photofrin-based photodynamic therapy&lt;/title&gt;&lt;secondary-title&gt;Br J Cancer&lt;/secondary-title&gt;&lt;/titles&gt;&lt;periodical&gt;&lt;full-title&gt;Br J Cancer&lt;/full-title&gt;&lt;/periodical&gt;&lt;pages&gt;549-55&lt;/pages&gt;&lt;volume&gt;71&lt;/volume&gt;&lt;number&gt;3&lt;/number&gt;&lt;edition&gt;1995/03/01&lt;/edition&gt;&lt;keywords&gt;&lt;keyword&gt;Animals&lt;/keyword&gt;&lt;keyword&gt;Carcinoma, Squamous Cell/*drug therapy/*immunology/pathology&lt;/keyword&gt;&lt;keyword&gt;Cytotoxicity, Immunologic/drug effects&lt;/keyword&gt;&lt;keyword&gt;Female&lt;/keyword&gt;&lt;keyword&gt;*Hematoporphyrin Photoradiation&lt;/keyword&gt;&lt;keyword&gt;Immunity, Cellular/drug effects/immunology&lt;/keyword&gt;&lt;keyword&gt;Leukocytes/drug effects/immunology&lt;/keyword&gt;&lt;keyword&gt;Mast Cells/drug effects/immunology&lt;/keyword&gt;&lt;keyword&gt;Mice&lt;/keyword&gt;&lt;keyword&gt;Mice, Inbred C3H&lt;/keyword&gt;&lt;keyword&gt;Neutrophils/drug effects/immunology&lt;/keyword&gt;&lt;/keywords&gt;&lt;dates&gt;&lt;year&gt;1995&lt;/year&gt;&lt;pub-dates&gt;&lt;date&gt;Mar&lt;/date&gt;&lt;/pub-dates&gt;&lt;/dates&gt;&lt;isbn&gt;0007-0920 (Print)&amp;#xD;0007-0920 (Linking)&lt;/isbn&gt;&lt;accession-num&gt;7880738&lt;/accession-num&gt;&lt;urls&gt;&lt;related-urls&gt;&lt;url&gt;http://www.ncbi.nlm.nih.gov/entrez/query.fcgi?cmd=Retrieve&amp;amp;db=PubMed&amp;amp;dopt=Citation&amp;amp;list_uids=7880738&lt;/url&gt;&lt;/related-urls&gt;&lt;/urls&gt;&lt;custom2&gt;2033617&lt;/custom2&gt;&lt;language&gt;eng&lt;/language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8" w:tooltip="Krosl, 1995 #25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8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143C8" w:rsidRPr="004E05F3">
        <w:rPr>
          <w:rFonts w:ascii="Book Antiqua" w:hAnsi="Book Antiqua" w:cs="Arial"/>
          <w:sz w:val="24"/>
          <w:szCs w:val="24"/>
          <w:lang w:val="en-US"/>
        </w:rPr>
        <w:t>. The</w:t>
      </w:r>
      <w:r w:rsidR="001F53A1" w:rsidRPr="004E05F3">
        <w:rPr>
          <w:rFonts w:ascii="Book Antiqua" w:hAnsi="Book Antiqua" w:cs="Arial"/>
          <w:sz w:val="24"/>
          <w:szCs w:val="24"/>
          <w:lang w:val="en-US"/>
        </w:rPr>
        <w:t xml:space="preserve"> primary function</w:t>
      </w:r>
      <w:r w:rsidR="00C143C8" w:rsidRPr="004E05F3">
        <w:rPr>
          <w:rFonts w:ascii="Book Antiqua" w:hAnsi="Book Antiqua" w:cs="Arial"/>
          <w:sz w:val="24"/>
          <w:szCs w:val="24"/>
          <w:lang w:val="en-US"/>
        </w:rPr>
        <w:t xml:space="preserve"> of the inflammatory cells</w:t>
      </w:r>
      <w:r w:rsidR="00464372" w:rsidRPr="004E05F3">
        <w:rPr>
          <w:rFonts w:ascii="Book Antiqua" w:hAnsi="Book Antiqua" w:cs="Arial"/>
          <w:sz w:val="24"/>
          <w:szCs w:val="24"/>
          <w:lang w:val="en-US"/>
        </w:rPr>
        <w:t xml:space="preserve"> is to </w:t>
      </w:r>
      <w:r w:rsidR="001F53A1" w:rsidRPr="004E05F3">
        <w:rPr>
          <w:rFonts w:ascii="Book Antiqua" w:hAnsi="Book Antiqua" w:cs="Arial"/>
          <w:sz w:val="24"/>
          <w:szCs w:val="24"/>
          <w:lang w:val="en-US"/>
        </w:rPr>
        <w:t>neu</w:t>
      </w:r>
      <w:r w:rsidR="00464372" w:rsidRPr="004E05F3">
        <w:rPr>
          <w:rFonts w:ascii="Book Antiqua" w:hAnsi="Book Antiqua" w:cs="Arial"/>
          <w:sz w:val="24"/>
          <w:szCs w:val="24"/>
          <w:lang w:val="en-US"/>
        </w:rPr>
        <w:t>tralize</w:t>
      </w:r>
      <w:r w:rsidR="004650A7" w:rsidRPr="004E05F3">
        <w:rPr>
          <w:rFonts w:ascii="Book Antiqua" w:hAnsi="Book Antiqua" w:cs="Arial"/>
          <w:sz w:val="24"/>
          <w:szCs w:val="24"/>
          <w:lang w:val="en-US"/>
        </w:rPr>
        <w:t xml:space="preserve"> the DAMPs by engulfing and </w:t>
      </w:r>
      <w:r w:rsidR="001F53A1" w:rsidRPr="004E05F3">
        <w:rPr>
          <w:rFonts w:ascii="Book Antiqua" w:hAnsi="Book Antiqua" w:cs="Arial"/>
          <w:sz w:val="24"/>
          <w:szCs w:val="24"/>
          <w:lang w:val="en-US"/>
        </w:rPr>
        <w:t xml:space="preserve">eliminating the </w:t>
      </w:r>
      <w:r w:rsidR="00464372" w:rsidRPr="004E05F3">
        <w:rPr>
          <w:rFonts w:ascii="Book Antiqua" w:hAnsi="Book Antiqua" w:cs="Arial"/>
          <w:sz w:val="24"/>
          <w:szCs w:val="24"/>
          <w:lang w:val="en-US"/>
        </w:rPr>
        <w:t>cellular debris as well as</w:t>
      </w:r>
      <w:r w:rsidR="008A2F1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F53A1" w:rsidRPr="004E05F3">
        <w:rPr>
          <w:rFonts w:ascii="Book Antiqua" w:hAnsi="Book Antiqua" w:cs="Arial"/>
          <w:sz w:val="24"/>
          <w:szCs w:val="24"/>
          <w:lang w:val="en-US"/>
        </w:rPr>
        <w:t>co</w:t>
      </w:r>
      <w:r w:rsidR="008A2F1D" w:rsidRPr="004E05F3">
        <w:rPr>
          <w:rFonts w:ascii="Book Antiqua" w:hAnsi="Book Antiqua" w:cs="Arial"/>
          <w:sz w:val="24"/>
          <w:szCs w:val="24"/>
          <w:lang w:val="en-US"/>
        </w:rPr>
        <w:t>mpromised tissue components</w:t>
      </w:r>
      <w:r w:rsidR="00464372" w:rsidRPr="004E05F3">
        <w:rPr>
          <w:rFonts w:ascii="Book Antiqua" w:hAnsi="Book Antiqua" w:cs="Arial"/>
          <w:sz w:val="24"/>
          <w:szCs w:val="24"/>
          <w:lang w:val="en-US"/>
        </w:rPr>
        <w:t>. Thi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F53A1" w:rsidRPr="004E05F3">
        <w:rPr>
          <w:rFonts w:ascii="Book Antiqua" w:hAnsi="Book Antiqua" w:cs="Arial"/>
          <w:sz w:val="24"/>
          <w:szCs w:val="24"/>
          <w:lang w:val="en-US"/>
        </w:rPr>
        <w:t>promote</w:t>
      </w:r>
      <w:r w:rsidR="00464372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1F53A1" w:rsidRPr="004E05F3">
        <w:rPr>
          <w:rFonts w:ascii="Book Antiqua" w:hAnsi="Book Antiqua" w:cs="Arial"/>
          <w:sz w:val="24"/>
          <w:szCs w:val="24"/>
          <w:lang w:val="en-US"/>
        </w:rPr>
        <w:t xml:space="preserve"> local healing with restoration of normal tissue function.</w:t>
      </w:r>
      <w:r w:rsidR="0096236C" w:rsidRPr="004E05F3">
        <w:rPr>
          <w:rFonts w:ascii="Book Antiqua" w:hAnsi="Book Antiqua" w:cs="Arial"/>
          <w:sz w:val="24"/>
          <w:szCs w:val="24"/>
          <w:lang w:val="en-US"/>
        </w:rPr>
        <w:t xml:space="preserve"> At the</w:t>
      </w:r>
      <w:r w:rsidR="002B0C6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6236C" w:rsidRPr="004E05F3">
        <w:rPr>
          <w:rFonts w:ascii="Book Antiqua" w:hAnsi="Book Antiqua" w:cs="Arial"/>
          <w:sz w:val="24"/>
          <w:szCs w:val="24"/>
          <w:lang w:val="en-US"/>
        </w:rPr>
        <w:t xml:space="preserve">onset of PDT-induced inflammation, 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the tumor vasculature undergoes significant changes and become permeable for blood proteins and </w:t>
      </w:r>
      <w:r w:rsidR="005C270E" w:rsidRPr="004E05F3">
        <w:rPr>
          <w:rFonts w:ascii="Book Antiqua" w:hAnsi="Book Antiqua" w:cs="Arial"/>
          <w:sz w:val="24"/>
          <w:szCs w:val="24"/>
          <w:lang w:val="en-US"/>
        </w:rPr>
        <w:t>pro</w:t>
      </w:r>
      <w:r w:rsidR="002165D2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adhesive for inflammatory cells </w:t>
      </w:r>
      <w:r w:rsidR="006B5725" w:rsidRPr="00BD66CF">
        <w:rPr>
          <w:rFonts w:ascii="Book Antiqua" w:hAnsi="Book Antiqua" w:cs="Arial"/>
          <w:i/>
          <w:sz w:val="24"/>
          <w:szCs w:val="24"/>
          <w:lang w:val="en-US"/>
        </w:rPr>
        <w:t>via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 over-expression of </w:t>
      </w:r>
      <w:r w:rsidR="001A31E0" w:rsidRPr="004E05F3">
        <w:rPr>
          <w:rFonts w:ascii="Book Antiqua" w:hAnsi="Book Antiqua" w:cs="Arial"/>
          <w:sz w:val="24"/>
          <w:szCs w:val="24"/>
          <w:lang w:val="en-US"/>
        </w:rPr>
        <w:t>adhesion molecules</w:t>
      </w:r>
      <w:r w:rsidR="00FF64C8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A31E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1A31E0" w:rsidRPr="004E05F3">
        <w:rPr>
          <w:rFonts w:ascii="Book Antiqua" w:hAnsi="Book Antiqua" w:cs="Arial"/>
          <w:sz w:val="24"/>
          <w:szCs w:val="24"/>
          <w:lang w:val="en-US"/>
        </w:rPr>
        <w:t xml:space="preserve">ICAM-1, VCAM-1, </w:t>
      </w:r>
      <w:proofErr w:type="spellStart"/>
      <w:r w:rsidR="006B5725" w:rsidRPr="004E05F3">
        <w:rPr>
          <w:rFonts w:ascii="Book Antiqua" w:hAnsi="Book Antiqua" w:cs="Arial"/>
          <w:sz w:val="24"/>
          <w:szCs w:val="24"/>
          <w:lang w:val="en-US"/>
        </w:rPr>
        <w:t>selectins</w:t>
      </w:r>
      <w:proofErr w:type="spellEnd"/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orbelik&lt;/Author&gt;&lt;Year&gt;2006&lt;/Year&gt;&lt;RecNum&gt;24&lt;/RecNum&gt;&lt;DisplayText&gt;(27)&lt;/DisplayText&gt;&lt;record&gt;&lt;rec-number&gt;24&lt;/rec-number&gt;&lt;foreign-keys&gt;&lt;key app="EN" db-id="9sw0xe9z32rfa6exxvxvvv0c5pep02tp0tpw"&gt;24&lt;/key&gt;&lt;/foreign-keys&gt;&lt;ref-type name="Journal Article"&gt;17&lt;/ref-type&gt;&lt;contributors&gt;&lt;authors&gt;&lt;author&gt;Korbelik, M.&lt;/author&gt;&lt;/authors&gt;&lt;/contributors&gt;&lt;auth-address&gt;British Columbia Cancer Agency, Vancouver, British Columbia, Canada V5Z 1L3. mkorbelik@bccrc.ca&lt;/auth-address&gt;&lt;titles&gt;&lt;title&gt;PDT-associated host response and its role in the therapy outcome&lt;/title&gt;&lt;secondary-title&gt;Lasers Surg Med&lt;/secondary-title&gt;&lt;/titles&gt;&lt;periodical&gt;&lt;full-title&gt;Lasers Surg Med&lt;/full-title&gt;&lt;/periodical&gt;&lt;pages&gt;500-8&lt;/pages&gt;&lt;volume&gt;38&lt;/volume&gt;&lt;number&gt;5&lt;/number&gt;&lt;edition&gt;2006/04/25&lt;/edition&gt;&lt;keywords&gt;&lt;keyword&gt;Acute-Phase Reaction/immunology&lt;/keyword&gt;&lt;keyword&gt;Animals&lt;/keyword&gt;&lt;keyword&gt;Disease Models, Animal&lt;/keyword&gt;&lt;keyword&gt;*Immunity, Innate&lt;/keyword&gt;&lt;keyword&gt;Mice&lt;/keyword&gt;&lt;keyword&gt;Neoplasms/*immunology&lt;/keyword&gt;&lt;keyword&gt;*Photochemotherapy&lt;/keyword&gt;&lt;/keywords&gt;&lt;dates&gt;&lt;year&gt;2006&lt;/year&gt;&lt;pub-dates&gt;&lt;date&gt;Jun&lt;/date&gt;&lt;/pub-dates&gt;&lt;/dates&gt;&lt;isbn&gt;0196-8092 (Print)&amp;#xD;0196-8092 (Linking)&lt;/isbn&gt;&lt;accession-num&gt;16634073&lt;/accession-num&gt;&lt;urls&gt;&lt;related-urls&gt;&lt;url&gt;http://www.ncbi.nlm.nih.gov/entrez/query.fcgi?cmd=Retrieve&amp;amp;db=PubMed&amp;amp;dopt=Citation&amp;amp;list_uids=16634073&lt;/url&gt;&lt;/related-urls&gt;&lt;/urls&gt;&lt;electronic-resource-num&gt;10.1002/lsm.20337&lt;/electronic-resource-num&gt;&lt;language&gt;eng&lt;/language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7" w:tooltip="Korbelik, 2006 #24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7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5C270E" w:rsidRPr="004E05F3">
        <w:rPr>
          <w:rFonts w:ascii="Book Antiqua" w:hAnsi="Book Antiqua" w:cs="Arial"/>
          <w:sz w:val="24"/>
          <w:szCs w:val="24"/>
          <w:lang w:val="en-US"/>
        </w:rPr>
        <w:t xml:space="preserve"> thus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 favoring the massive infiltration </w:t>
      </w:r>
      <w:r w:rsidR="007A592C" w:rsidRPr="004E05F3">
        <w:rPr>
          <w:rFonts w:ascii="Book Antiqua" w:hAnsi="Book Antiqua" w:cs="Arial"/>
          <w:sz w:val="24"/>
          <w:szCs w:val="24"/>
          <w:lang w:val="en-US"/>
        </w:rPr>
        <w:t>of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A592C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>immune cells</w:t>
      </w:r>
      <w:r w:rsidR="007A592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024BD" w:rsidRPr="004E05F3">
        <w:rPr>
          <w:rFonts w:ascii="Book Antiqua" w:hAnsi="Book Antiqua" w:cs="Arial"/>
          <w:sz w:val="24"/>
          <w:szCs w:val="24"/>
          <w:lang w:val="en-US"/>
        </w:rPr>
        <w:t>in</w:t>
      </w:r>
      <w:r w:rsidR="007A592C" w:rsidRPr="004E05F3">
        <w:rPr>
          <w:rFonts w:ascii="Book Antiqua" w:hAnsi="Book Antiqua" w:cs="Arial"/>
          <w:sz w:val="24"/>
          <w:szCs w:val="24"/>
          <w:lang w:val="en-US"/>
        </w:rPr>
        <w:t>to the tumor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6CECCBB2" w14:textId="1CECAAA9" w:rsidR="0096236C" w:rsidRPr="004E05F3" w:rsidRDefault="008A2F1D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</w:t>
      </w:r>
      <w:r w:rsidR="00BA3BA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B5725" w:rsidRPr="004E05F3">
        <w:rPr>
          <w:rFonts w:ascii="Book Antiqua" w:hAnsi="Book Antiqua" w:cs="Arial"/>
          <w:sz w:val="24"/>
          <w:szCs w:val="24"/>
          <w:lang w:val="en-US"/>
        </w:rPr>
        <w:t>inflammatory cells</w:t>
      </w:r>
      <w:r w:rsidR="00BA3BAD" w:rsidRPr="004E05F3">
        <w:rPr>
          <w:rFonts w:ascii="Book Antiqua" w:hAnsi="Book Antiqua" w:cs="Arial"/>
          <w:sz w:val="24"/>
          <w:szCs w:val="24"/>
          <w:lang w:val="en-US"/>
        </w:rPr>
        <w:t xml:space="preserve"> are </w:t>
      </w:r>
      <w:r w:rsidR="00B6193B" w:rsidRPr="004E05F3">
        <w:rPr>
          <w:rFonts w:ascii="Book Antiqua" w:hAnsi="Book Antiqua" w:cs="Arial"/>
          <w:sz w:val="24"/>
          <w:szCs w:val="24"/>
          <w:lang w:val="en-US"/>
        </w:rPr>
        <w:t xml:space="preserve">known to be </w:t>
      </w:r>
      <w:r w:rsidR="00BA3BAD" w:rsidRPr="004E05F3">
        <w:rPr>
          <w:rFonts w:ascii="Book Antiqua" w:hAnsi="Book Antiqua" w:cs="Arial"/>
          <w:sz w:val="24"/>
          <w:szCs w:val="24"/>
          <w:lang w:val="en-US"/>
        </w:rPr>
        <w:t xml:space="preserve">necessary to achieve efficacious PDT, as several </w:t>
      </w:r>
      <w:r w:rsidR="00B6193B" w:rsidRPr="004E05F3">
        <w:rPr>
          <w:rFonts w:ascii="Book Antiqua" w:hAnsi="Book Antiqua" w:cs="Arial"/>
          <w:sz w:val="24"/>
          <w:szCs w:val="24"/>
          <w:lang w:val="en-US"/>
        </w:rPr>
        <w:t xml:space="preserve">studies </w:t>
      </w:r>
      <w:r w:rsidR="004C6075" w:rsidRPr="004E05F3">
        <w:rPr>
          <w:rFonts w:ascii="Book Antiqua" w:hAnsi="Book Antiqua" w:cs="Arial"/>
          <w:sz w:val="24"/>
          <w:szCs w:val="24"/>
          <w:lang w:val="en-US"/>
        </w:rPr>
        <w:t>have shown</w:t>
      </w:r>
      <w:r w:rsidR="00BA3BAD" w:rsidRPr="004E05F3">
        <w:rPr>
          <w:rFonts w:ascii="Book Antiqua" w:hAnsi="Book Antiqua" w:cs="Arial"/>
          <w:sz w:val="24"/>
          <w:szCs w:val="24"/>
          <w:lang w:val="en-US"/>
        </w:rPr>
        <w:t xml:space="preserve"> that their depletion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A3BAD" w:rsidRPr="004E05F3">
        <w:rPr>
          <w:rFonts w:ascii="Book Antiqua" w:hAnsi="Book Antiqua" w:cs="Arial"/>
          <w:sz w:val="24"/>
          <w:szCs w:val="24"/>
          <w:lang w:val="en-US"/>
        </w:rPr>
        <w:t>or inhibition of their activity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BA3BAD" w:rsidRPr="004E05F3">
        <w:rPr>
          <w:rFonts w:ascii="Book Antiqua" w:hAnsi="Book Antiqua" w:cs="Arial"/>
          <w:sz w:val="24"/>
          <w:szCs w:val="24"/>
          <w:lang w:val="en-US"/>
        </w:rPr>
        <w:t xml:space="preserve"> diminishes</w:t>
      </w:r>
      <w:r w:rsidR="001A31E0" w:rsidRPr="004E05F3">
        <w:rPr>
          <w:rFonts w:ascii="Book Antiqua" w:hAnsi="Book Antiqua" w:cs="Arial"/>
          <w:sz w:val="24"/>
          <w:szCs w:val="24"/>
          <w:lang w:val="en-US"/>
        </w:rPr>
        <w:t xml:space="preserve"> the therapeutic effect of the </w:t>
      </w:r>
      <w:proofErr w:type="gramStart"/>
      <w:r w:rsidR="001A31E0" w:rsidRPr="004E05F3">
        <w:rPr>
          <w:rFonts w:ascii="Book Antiqua" w:hAnsi="Book Antiqua" w:cs="Arial"/>
          <w:sz w:val="24"/>
          <w:szCs w:val="24"/>
          <w:lang w:val="en-US"/>
        </w:rPr>
        <w:t>treatment</w:t>
      </w:r>
      <w:proofErr w:type="gramEnd"/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E5OTk8L1llYXI+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</w:fldData>
        </w:fldChar>
      </w:r>
      <w:r w:rsidR="00B6696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B6696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E5OTk8L1llYXI+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</w:fldData>
        </w:fldChar>
      </w:r>
      <w:r w:rsidR="00B6696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B6696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B6696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" w:tooltip="Korbelik, 1999 #8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9" w:tooltip="de Vree, 1997 #26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9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0" w:tooltip="Kousis, 2007 #27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0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C270E" w:rsidRPr="004E05F3">
        <w:rPr>
          <w:rFonts w:ascii="Book Antiqua" w:hAnsi="Book Antiqua" w:cs="Arial"/>
          <w:sz w:val="24"/>
          <w:szCs w:val="24"/>
          <w:lang w:val="en-US"/>
        </w:rPr>
        <w:t xml:space="preserve">. Among all the cytokines involved in the PDT-induced inflammatory process, IL-1β and IL-6 seem </w:t>
      </w:r>
      <w:r w:rsidR="00BD66CF">
        <w:rPr>
          <w:rFonts w:ascii="Book Antiqua" w:hAnsi="Book Antiqua" w:cs="Arial"/>
          <w:sz w:val="24"/>
          <w:szCs w:val="24"/>
          <w:lang w:val="en-US"/>
        </w:rPr>
        <w:t>to play the most important role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b2xsbmljazwvQXV0aG9yPjxZZWFyPjIwMDM8L1llYXI+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</w:fldData>
        </w:fldCha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Hb2xsbmljazwvQXV0aG9yPjxZZWFyPjIwMDM8L1llYXI+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</w:fldData>
        </w:fldCha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6" w:tooltip="Gollnick, 2003 #23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6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1" w:tooltip="Hunt, 1998 #28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1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D51295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t xml:space="preserve"> </w:t>
      </w:r>
      <w:r w:rsidR="00D51295" w:rsidRPr="004E05F3">
        <w:rPr>
          <w:rFonts w:ascii="Book Antiqua" w:hAnsi="Book Antiqua" w:cs="Arial"/>
          <w:sz w:val="24"/>
          <w:szCs w:val="24"/>
          <w:lang w:val="en-US"/>
        </w:rPr>
        <w:t>an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>d conversely</w:t>
      </w:r>
      <w:r w:rsidR="00D51295" w:rsidRPr="004E05F3">
        <w:rPr>
          <w:rFonts w:ascii="Book Antiqua" w:hAnsi="Book Antiqua" w:cs="Arial"/>
          <w:sz w:val="24"/>
          <w:szCs w:val="24"/>
          <w:lang w:val="en-US"/>
        </w:rPr>
        <w:t>, IL-10 and TGF-β se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>em to hamper PDT-effects as their</w:t>
      </w:r>
      <w:r w:rsidR="00D51295" w:rsidRPr="004E05F3">
        <w:rPr>
          <w:rFonts w:ascii="Book Antiqua" w:hAnsi="Book Antiqua" w:cs="Arial"/>
          <w:sz w:val="24"/>
          <w:szCs w:val="24"/>
          <w:lang w:val="en-US"/>
        </w:rPr>
        <w:t xml:space="preserve"> blockade </w:t>
      </w:r>
      <w:r w:rsidR="00C4232F" w:rsidRPr="004E05F3">
        <w:rPr>
          <w:rFonts w:ascii="Book Antiqua" w:hAnsi="Book Antiqua" w:cs="Arial"/>
          <w:sz w:val="24"/>
          <w:szCs w:val="24"/>
          <w:lang w:val="en-US"/>
        </w:rPr>
        <w:t>remarkab</w:t>
      </w:r>
      <w:r w:rsidR="00D51295" w:rsidRPr="004E05F3">
        <w:rPr>
          <w:rFonts w:ascii="Book Antiqua" w:hAnsi="Book Antiqua" w:cs="Arial"/>
          <w:sz w:val="24"/>
          <w:szCs w:val="24"/>
          <w:lang w:val="en-US"/>
        </w:rPr>
        <w:t>ly improve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BD66CF">
        <w:rPr>
          <w:rFonts w:ascii="Book Antiqua" w:hAnsi="Book Antiqua" w:cs="Arial"/>
          <w:sz w:val="24"/>
          <w:szCs w:val="24"/>
          <w:lang w:val="en-US"/>
        </w:rPr>
        <w:t xml:space="preserve"> the cure rates after PDT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orbelik&lt;/Author&gt;&lt;Year&gt;2006&lt;/Year&gt;&lt;RecNum&gt;24&lt;/RecNum&gt;&lt;DisplayText&gt;(27)&lt;/DisplayText&gt;&lt;record&gt;&lt;rec-number&gt;24&lt;/rec-number&gt;&lt;foreign-keys&gt;&lt;key app="EN" db-id="9sw0xe9z32rfa6exxvxvvv0c5pep02tp0tpw"&gt;24&lt;/key&gt;&lt;/foreign-keys&gt;&lt;ref-type name="Journal Article"&gt;17&lt;/ref-type&gt;&lt;contributors&gt;&lt;authors&gt;&lt;author&gt;Korbelik, M.&lt;/author&gt;&lt;/authors&gt;&lt;/contributors&gt;&lt;auth-address&gt;British Columbia Cancer Agency, Vancouver, British Columbia, Canada V5Z 1L3. mkorbelik@bccrc.ca&lt;/auth-address&gt;&lt;titles&gt;&lt;title&gt;PDT-associated host response and its role in the therapy outcome&lt;/title&gt;&lt;secondary-title&gt;Lasers Surg Med&lt;/secondary-title&gt;&lt;/titles&gt;&lt;periodical&gt;&lt;full-title&gt;Lasers Surg Med&lt;/full-title&gt;&lt;/periodical&gt;&lt;pages&gt;500-8&lt;/pages&gt;&lt;volume&gt;38&lt;/volume&gt;&lt;number&gt;5&lt;/number&gt;&lt;edition&gt;2006/04/25&lt;/edition&gt;&lt;keywords&gt;&lt;keyword&gt;Acute-Phase Reaction/immunology&lt;/keyword&gt;&lt;keyword&gt;Animals&lt;/keyword&gt;&lt;keyword&gt;Disease Models, Animal&lt;/keyword&gt;&lt;keyword&gt;*Immunity, Innate&lt;/keyword&gt;&lt;keyword&gt;Mice&lt;/keyword&gt;&lt;keyword&gt;Neoplasms/*immunology&lt;/keyword&gt;&lt;keyword&gt;*Photochemotherapy&lt;/keyword&gt;&lt;/keywords&gt;&lt;dates&gt;&lt;year&gt;2006&lt;/year&gt;&lt;pub-dates&gt;&lt;date&gt;Jun&lt;/date&gt;&lt;/pub-dates&gt;&lt;/dates&gt;&lt;isbn&gt;0196-8092 (Print)&amp;#xD;0196-8092 (Linking)&lt;/isbn&gt;&lt;accession-num&gt;16634073&lt;/accession-num&gt;&lt;urls&gt;&lt;related-urls&gt;&lt;url&gt;http://www.ncbi.nlm.nih.gov/entrez/query.fcgi?cmd=Retrieve&amp;amp;db=PubMed&amp;amp;dopt=Citation&amp;amp;list_uids=16634073&lt;/url&gt;&lt;/related-urls&gt;&lt;/urls&gt;&lt;electronic-resource-num&gt;10.1002/lsm.20337&lt;/electronic-resource-num&gt;&lt;language&gt;eng&lt;/language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7" w:tooltip="Korbelik, 2006 #24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7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4232F" w:rsidRPr="004E05F3">
        <w:rPr>
          <w:rFonts w:ascii="Book Antiqua" w:hAnsi="Book Antiqua" w:cs="Arial"/>
          <w:sz w:val="24"/>
          <w:szCs w:val="24"/>
          <w:lang w:val="en-US"/>
        </w:rPr>
        <w:t>. Also</w:t>
      </w:r>
      <w:r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C4232F" w:rsidRPr="004E05F3">
        <w:rPr>
          <w:rFonts w:ascii="Book Antiqua" w:hAnsi="Book Antiqua" w:cs="Arial"/>
          <w:sz w:val="24"/>
          <w:szCs w:val="24"/>
          <w:lang w:val="en-US"/>
        </w:rPr>
        <w:t xml:space="preserve"> blocking the function of various adhesion molecules can af</w:t>
      </w:r>
      <w:r w:rsidR="00BD66CF">
        <w:rPr>
          <w:rFonts w:ascii="Book Antiqua" w:hAnsi="Book Antiqua" w:cs="Arial"/>
          <w:sz w:val="24"/>
          <w:szCs w:val="24"/>
          <w:lang w:val="en-US"/>
        </w:rPr>
        <w:t xml:space="preserve">fect the efficacy of </w:t>
      </w:r>
      <w:proofErr w:type="gramStart"/>
      <w:r w:rsidR="00BD66CF">
        <w:rPr>
          <w:rFonts w:ascii="Book Antiqua" w:hAnsi="Book Antiqua" w:cs="Arial"/>
          <w:sz w:val="24"/>
          <w:szCs w:val="24"/>
          <w:lang w:val="en-US"/>
        </w:rPr>
        <w:t>PDT</w:t>
      </w:r>
      <w:proofErr w:type="gramEnd"/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dW48L0F1dGhvcj48WWVhcj4yMDAyPC9ZZWFyPjxSZWNO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=
</w:fldData>
        </w:fldCha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dW48L0F1dGhvcj48WWVhcj4yMDAyPC9ZZWFyPjxSZWNO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=
</w:fldData>
        </w:fldCha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3E65C2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6" w:tooltip="Gollnick, 2003 #23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6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2" w:tooltip="Sun, 2002 #29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2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4232F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575AA5" w:rsidRPr="004E05F3">
        <w:rPr>
          <w:rFonts w:ascii="Book Antiqua" w:hAnsi="Book Antiqua" w:cs="Arial"/>
          <w:sz w:val="24"/>
          <w:szCs w:val="24"/>
          <w:lang w:val="en-US"/>
        </w:rPr>
        <w:t xml:space="preserve"> Figure 1 shows the important cells and mediators that are activated in the tumor environment after PDT of a tumor.</w:t>
      </w:r>
    </w:p>
    <w:p w14:paraId="534F6E7D" w14:textId="5BAE77F6" w:rsidR="00B63F91" w:rsidRPr="004E05F3" w:rsidRDefault="00401FA1" w:rsidP="00BD66CF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eastAsia="AdvP6975" w:hAnsi="Book Antiqua" w:cs="Arial"/>
          <w:color w:val="241F20"/>
          <w:sz w:val="24"/>
          <w:szCs w:val="24"/>
          <w:lang w:val="en-GB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Although PDT is a local treatment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>, its effect is not limited to th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local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 xml:space="preserve"> sit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, but it 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>can induc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 potent acute phas</w:t>
      </w:r>
      <w:r w:rsidR="000F1640" w:rsidRPr="004E05F3">
        <w:rPr>
          <w:rFonts w:ascii="Book Antiqua" w:hAnsi="Book Antiqua" w:cs="Arial"/>
          <w:sz w:val="24"/>
          <w:szCs w:val="24"/>
          <w:lang w:val="en-US"/>
        </w:rPr>
        <w:t xml:space="preserve">e response with systemic </w:t>
      </w:r>
      <w:proofErr w:type="gramStart"/>
      <w:r w:rsidR="000F1640" w:rsidRPr="004E05F3">
        <w:rPr>
          <w:rFonts w:ascii="Book Antiqua" w:hAnsi="Book Antiqua" w:cs="Arial"/>
          <w:sz w:val="24"/>
          <w:szCs w:val="24"/>
          <w:lang w:val="en-US"/>
        </w:rPr>
        <w:t>consequences</w:t>
      </w:r>
      <w:proofErr w:type="gramEnd"/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ZWNpYzwvQXV0aG9yPjxZZWFyPjIwMDY8L1llYXI+PFJl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ZWNpYzwvQXV0aG9yPjxZZWFyPjIwMDY8L1llYXI+PFJl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3" w:tooltip="Cecic, 2006 #30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3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Studies in mouse models have shown that PDT </w:t>
      </w:r>
      <w:r w:rsidR="000F1640" w:rsidRPr="004E05F3">
        <w:rPr>
          <w:rFonts w:ascii="Book Antiqua" w:hAnsi="Book Antiqua" w:cs="Arial"/>
          <w:sz w:val="24"/>
          <w:szCs w:val="24"/>
          <w:lang w:val="en-US"/>
        </w:rPr>
        <w:t>leads to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drastic rise in</w:t>
      </w:r>
      <w:r w:rsidR="00E25C4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serum levels of acute phase reactants such as serum amyloid P components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Pr="004E05F3">
        <w:rPr>
          <w:rFonts w:ascii="Book Antiqua" w:hAnsi="Book Antiqua" w:cs="Arial"/>
          <w:sz w:val="24"/>
          <w:szCs w:val="24"/>
          <w:lang w:val="en-US"/>
        </w:rPr>
        <w:t>SAP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C-reactive protein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>CRP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Pr="004E05F3">
        <w:rPr>
          <w:rFonts w:ascii="Book Antiqua" w:hAnsi="Book Antiqua" w:cs="Arial"/>
          <w:sz w:val="24"/>
          <w:szCs w:val="24"/>
          <w:lang w:val="en-US"/>
        </w:rPr>
        <w:t>manno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se-binding </w:t>
      </w:r>
      <w:proofErr w:type="spellStart"/>
      <w:r w:rsidR="009B614E" w:rsidRPr="004E05F3">
        <w:rPr>
          <w:rFonts w:ascii="Book Antiqua" w:hAnsi="Book Antiqua" w:cs="Arial"/>
          <w:sz w:val="24"/>
          <w:szCs w:val="24"/>
          <w:lang w:val="en-US"/>
        </w:rPr>
        <w:t>lectin</w:t>
      </w:r>
      <w:proofErr w:type="spellEnd"/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 A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>MBL-A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orbelik&lt;/Author&gt;&lt;Year&gt;2008&lt;/Year&gt;&lt;RecNum&gt;31&lt;/RecNum&gt;&lt;DisplayText&gt;(34)&lt;/DisplayText&gt;&lt;record&gt;&lt;rec-number&gt;31&lt;/rec-number&gt;&lt;foreign-keys&gt;&lt;key app="EN" db-id="9sw0xe9z32rfa6exxvxvvv0c5pep02tp0tpw"&gt;31&lt;/key&gt;&lt;/foreign-keys&gt;&lt;ref-type name="Journal Article"&gt;17&lt;/ref-type&gt;&lt;contributors&gt;&lt;authors&gt;&lt;author&gt;Korbelik, M.&lt;/author&gt;&lt;author&gt;Cecic, I.&lt;/author&gt;&lt;author&gt;Merchant, S.&lt;/author&gt;&lt;author&gt;Sun, J.&lt;/author&gt;&lt;/authors&gt;&lt;/contributors&gt;&lt;auth-address&gt;British Columbia Cancer Agency, Vancouver, BC, Canada. mkorbelik@bccrc.ca&lt;/auth-address&gt;&lt;titles&gt;&lt;title&gt;Acute phase response induction by cancer treatment with photodynamic therapy&lt;/title&gt;&lt;secondary-title&gt;Int J Cancer&lt;/secondary-title&gt;&lt;alt-title&gt;International journal of cancer. Journal international du cancer&lt;/alt-title&gt;&lt;/titles&gt;&lt;periodical&gt;&lt;full-title&gt;Int J Cancer&lt;/full-title&gt;&lt;abbr-1&gt;International journal of cancer. Journal international du cancer&lt;/abbr-1&gt;&lt;/periodical&gt;&lt;alt-periodical&gt;&lt;full-title&gt;Int J Cancer&lt;/full-title&gt;&lt;abbr-1&gt;International journal of cancer. Journal international du cancer&lt;/abbr-1&gt;&lt;/alt-periodical&gt;&lt;pages&gt;1411-7&lt;/pages&gt;&lt;volume&gt;122&lt;/volume&gt;&lt;number&gt;6&lt;/number&gt;&lt;keywords&gt;&lt;keyword&gt;*Acute-Phase Reaction&lt;/keyword&gt;&lt;keyword&gt;Animals&lt;/keyword&gt;&lt;keyword&gt;Base Sequence&lt;/keyword&gt;&lt;keyword&gt;DNA Primers&lt;/keyword&gt;&lt;keyword&gt;Enzyme-Linked Immunosorbent Assay&lt;/keyword&gt;&lt;keyword&gt;Female&lt;/keyword&gt;&lt;keyword&gt;Immunohistochemistry&lt;/keyword&gt;&lt;keyword&gt;Mice&lt;/keyword&gt;&lt;keyword&gt;Mice, Inbred C3H&lt;/keyword&gt;&lt;keyword&gt;Neoplasms/*drug therapy&lt;/keyword&gt;&lt;keyword&gt;*Photochemotherapy&lt;/keyword&gt;&lt;keyword&gt;Reverse Transcriptase Polymerase Chain Reaction&lt;/keyword&gt;&lt;/keywords&gt;&lt;dates&gt;&lt;year&gt;2008&lt;/year&gt;&lt;pub-dates&gt;&lt;date&gt;Mar 15&lt;/date&gt;&lt;/pub-dates&gt;&lt;/dates&gt;&lt;isbn&gt;1097-0215 (Electronic)&amp;#xD;0020-7136 (Linking)&lt;/isbn&gt;&lt;accession-num&gt;18033689&lt;/accession-num&gt;&lt;urls&gt;&lt;related-urls&gt;&lt;url&gt;http://www.ncbi.nlm.nih.gov/pubmed/18033689&lt;/url&gt;&lt;/related-urls&gt;&lt;/urls&gt;&lt;electronic-resource-num&gt;10.1002/ijc.23248&lt;/electronic-resource-num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4" w:tooltip="Korbelik, 2008 #31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4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0F1640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 SAP and CRP belong to the </w:t>
      </w:r>
      <w:proofErr w:type="spellStart"/>
      <w:r w:rsidR="009B614E" w:rsidRPr="004E05F3">
        <w:rPr>
          <w:rFonts w:ascii="Book Antiqua" w:hAnsi="Book Antiqua" w:cs="Arial"/>
          <w:sz w:val="24"/>
          <w:szCs w:val="24"/>
          <w:lang w:val="en-US"/>
        </w:rPr>
        <w:t>pentaxin</w:t>
      </w:r>
      <w:proofErr w:type="spellEnd"/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 family proteins and </w:t>
      </w:r>
      <w:r w:rsidR="00E25C41" w:rsidRPr="004E05F3">
        <w:rPr>
          <w:rFonts w:ascii="Book Antiqua" w:hAnsi="Book Antiqua" w:cs="Arial"/>
          <w:sz w:val="24"/>
          <w:szCs w:val="24"/>
          <w:lang w:val="en-US"/>
        </w:rPr>
        <w:t xml:space="preserve">are 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>involved i</w:t>
      </w:r>
      <w:r w:rsidR="00BD66CF">
        <w:rPr>
          <w:rFonts w:ascii="Book Antiqua" w:hAnsi="Book Antiqua" w:cs="Arial"/>
          <w:sz w:val="24"/>
          <w:szCs w:val="24"/>
          <w:lang w:val="en-US"/>
        </w:rPr>
        <w:t xml:space="preserve">n acute immunological </w:t>
      </w:r>
      <w:proofErr w:type="gramStart"/>
      <w:r w:rsidR="00BD66CF">
        <w:rPr>
          <w:rFonts w:ascii="Book Antiqua" w:hAnsi="Book Antiqua" w:cs="Arial"/>
          <w:sz w:val="24"/>
          <w:szCs w:val="24"/>
          <w:lang w:val="en-US"/>
        </w:rPr>
        <w:t>responses</w:t>
      </w:r>
      <w:proofErr w:type="gramEnd"/>
      <w:r w:rsidR="009B614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ZXJjaGFudDwvQXV0aG9yPjxZZWFyPjIwMTM8L1llYXI+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ZXJjaGFudDwvQXV0aG9yPjxZZWFyPjIwMTM8L1llYXI+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B614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9B614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5" w:tooltip="Merchant, 2013 #106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5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9B614E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>. They are specialized in facilitating the phagocytosis</w:t>
      </w:r>
      <w:r w:rsidR="004024BD" w:rsidRPr="004E05F3">
        <w:rPr>
          <w:rFonts w:ascii="Book Antiqua" w:hAnsi="Book Antiqua" w:cs="Arial"/>
          <w:sz w:val="24"/>
          <w:szCs w:val="24"/>
          <w:lang w:val="en-US"/>
        </w:rPr>
        <w:t xml:space="preserve"> and removal</w:t>
      </w:r>
      <w:r w:rsidR="009B614E" w:rsidRPr="004E05F3">
        <w:rPr>
          <w:rFonts w:ascii="Book Antiqua" w:hAnsi="Book Antiqua" w:cs="Arial"/>
          <w:sz w:val="24"/>
          <w:szCs w:val="24"/>
          <w:lang w:val="en-US"/>
        </w:rPr>
        <w:t xml:space="preserve"> of dying cells such as those killed in PDT-treated tumors. </w:t>
      </w:r>
      <w:r w:rsidR="00B63F91" w:rsidRPr="004E05F3">
        <w:rPr>
          <w:rFonts w:ascii="Book Antiqua" w:hAnsi="Book Antiqua" w:cs="Arial"/>
          <w:sz w:val="24"/>
          <w:szCs w:val="24"/>
          <w:lang w:val="en-US"/>
        </w:rPr>
        <w:t xml:space="preserve">SAP </w:t>
      </w:r>
      <w:r w:rsidR="004024BD" w:rsidRPr="004E05F3">
        <w:rPr>
          <w:rFonts w:ascii="Book Antiqua" w:hAnsi="Book Antiqua" w:cs="Arial"/>
          <w:sz w:val="24"/>
          <w:szCs w:val="24"/>
          <w:lang w:val="en-US"/>
        </w:rPr>
        <w:t xml:space="preserve">production and release </w:t>
      </w:r>
      <w:r w:rsidR="00B63F91" w:rsidRPr="004E05F3">
        <w:rPr>
          <w:rFonts w:ascii="Book Antiqua" w:hAnsi="Book Antiqua" w:cs="Arial"/>
          <w:sz w:val="24"/>
          <w:szCs w:val="24"/>
          <w:lang w:val="en-US"/>
        </w:rPr>
        <w:t xml:space="preserve">is a </w:t>
      </w:r>
      <w:r w:rsidR="00E25C41" w:rsidRPr="004E05F3">
        <w:rPr>
          <w:rFonts w:ascii="Book Antiqua" w:hAnsi="Book Antiqua" w:cs="Arial"/>
          <w:sz w:val="24"/>
          <w:szCs w:val="24"/>
          <w:lang w:val="en-US"/>
        </w:rPr>
        <w:t>hallmark</w:t>
      </w:r>
      <w:r w:rsidR="00B63F91" w:rsidRPr="004E05F3">
        <w:rPr>
          <w:rFonts w:ascii="Book Antiqua" w:hAnsi="Book Antiqua" w:cs="Arial"/>
          <w:sz w:val="24"/>
          <w:szCs w:val="24"/>
          <w:lang w:val="en-US"/>
        </w:rPr>
        <w:t xml:space="preserve"> acute phase reactant</w:t>
      </w:r>
      <w:r w:rsidR="004024BD" w:rsidRPr="004E05F3">
        <w:rPr>
          <w:rFonts w:ascii="Book Antiqua" w:hAnsi="Book Antiqua" w:cs="Arial"/>
          <w:sz w:val="24"/>
          <w:szCs w:val="24"/>
          <w:lang w:val="en-US"/>
        </w:rPr>
        <w:t xml:space="preserve"> response</w:t>
      </w:r>
      <w:r w:rsidR="00B63F91" w:rsidRPr="004E05F3">
        <w:rPr>
          <w:rFonts w:ascii="Book Antiqua" w:hAnsi="Book Antiqua" w:cs="Arial"/>
          <w:sz w:val="24"/>
          <w:szCs w:val="24"/>
          <w:lang w:val="en-US"/>
        </w:rPr>
        <w:t xml:space="preserve"> in mice, but in humans CRP is a more important acute phase reactant than SAP</w:t>
      </w:r>
      <w:r w:rsidR="00746E6E" w:rsidRPr="004E05F3">
        <w:rPr>
          <w:rFonts w:ascii="Book Antiqua" w:hAnsi="Book Antiqua" w:cs="Arial"/>
          <w:sz w:val="24"/>
          <w:szCs w:val="24"/>
          <w:lang w:val="en-US"/>
        </w:rPr>
        <w:t xml:space="preserve"> and PDT dose-dependent up-</w:t>
      </w:r>
      <w:r w:rsidR="00746E6E" w:rsidRPr="004E05F3">
        <w:rPr>
          <w:rFonts w:ascii="Book Antiqua" w:hAnsi="Book Antiqua" w:cs="Arial"/>
          <w:sz w:val="24"/>
          <w:szCs w:val="24"/>
          <w:lang w:val="en-US"/>
        </w:rPr>
        <w:lastRenderedPageBreak/>
        <w:t>regulation of CRP has been demonstrated in human lung tumor A549 cells</w:t>
      </w:r>
      <w:r w:rsidR="00E25C41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ZXJjaGFudDwvQXV0aG9yPjxZZWFyPjIwMTM8L1llYXI+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ZXJjaGFudDwvQXV0aG9yPjxZZWFyPjIwMTM8L1llYXI+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E25C41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E25C41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5" w:tooltip="Merchant, 2013 #106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5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E25C41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63F91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746E6E" w:rsidRPr="004E05F3">
        <w:rPr>
          <w:rFonts w:ascii="Book Antiqua" w:eastAsia="AdvP6975" w:hAnsi="Book Antiqua" w:cs="Arial"/>
          <w:color w:val="241F20"/>
          <w:sz w:val="24"/>
          <w:szCs w:val="24"/>
          <w:lang w:val="en-GB"/>
        </w:rPr>
        <w:t xml:space="preserve"> MBL-A is another important acute phase reactant with functional attributes similar to SAP</w:t>
      </w:r>
      <w:r w:rsidR="006B7AC1" w:rsidRPr="00BD66CF">
        <w:rPr>
          <w:rFonts w:ascii="Book Antiqua" w:eastAsia="AdvP6975" w:hAnsi="Book Antiqua" w:cs="Arial"/>
          <w:color w:val="241F20"/>
          <w:sz w:val="24"/>
          <w:szCs w:val="24"/>
          <w:vertAlign w:val="superscript"/>
          <w:lang w:val="en-GB"/>
        </w:rPr>
        <w:fldChar w:fldCharType="begin"/>
      </w:r>
      <w:r w:rsidR="00401C4A" w:rsidRPr="00BD66CF">
        <w:rPr>
          <w:rFonts w:ascii="Book Antiqua" w:eastAsia="AdvP6975" w:hAnsi="Book Antiqua" w:cs="Arial"/>
          <w:color w:val="241F20"/>
          <w:sz w:val="24"/>
          <w:szCs w:val="24"/>
          <w:vertAlign w:val="superscript"/>
          <w:lang w:val="en-GB"/>
        </w:rPr>
        <w:instrText xml:space="preserve"> ADDIN EN.CITE &lt;EndNote&gt;&lt;Cite&gt;&lt;Author&gt;Saevarsdottir&lt;/Author&gt;&lt;Year&gt;2004&lt;/Year&gt;&lt;RecNum&gt;107&lt;/RecNum&gt;&lt;DisplayText&gt;(36)&lt;/DisplayText&gt;&lt;record&gt;&lt;rec-number&gt;107&lt;/rec-number&gt;&lt;foreign-keys&gt;&lt;key app="EN" db-id="9sw0xe9z32rfa6exxvxvvv0c5pep02tp0tpw"&gt;107&lt;/key&gt;&lt;/foreign-keys&gt;&lt;ref-type name="Journal Article"&gt;17&lt;/ref-type&gt;&lt;contributors&gt;&lt;authors&gt;&lt;author&gt;Saevarsdottir, S.&lt;/author&gt;&lt;author&gt;Vikingsdottir, T.&lt;/author&gt;&lt;author&gt;Valdimarsson, H.&lt;/author&gt;&lt;/authors&gt;&lt;/contributors&gt;&lt;auth-address&gt;Department of Immunology, Landspitali-University Hospital, Hringbraut, 101 Reyjavik, Iceland.&lt;/auth-address&gt;&lt;titles&gt;&lt;title&gt;The potential role of mannan-binding lectin in the clearance of self-components including immune complexes&lt;/title&gt;&lt;secondary-title&gt;Scand J Immunol&lt;/secondary-title&gt;&lt;alt-title&gt;Scandinavian journal of immunology&lt;/alt-title&gt;&lt;/titles&gt;&lt;periodical&gt;&lt;full-title&gt;Scand J Immunol&lt;/full-title&gt;&lt;abbr-1&gt;Scandinavian journal of immunology&lt;/abbr-1&gt;&lt;/periodical&gt;&lt;alt-periodical&gt;&lt;full-title&gt;Scand J Immunol&lt;/full-title&gt;&lt;abbr-1&gt;Scandinavian journal of immunology&lt;/abbr-1&gt;&lt;/alt-periodical&gt;&lt;pages&gt;23-9&lt;/pages&gt;&lt;volume&gt;60&lt;/volume&gt;&lt;number&gt;1-2&lt;/number&gt;&lt;keywords&gt;&lt;keyword&gt;Animals&lt;/keyword&gt;&lt;keyword&gt;Antigen-Antibody Complex/*immunology&lt;/keyword&gt;&lt;keyword&gt;Autoantigens/immunology&lt;/keyword&gt;&lt;keyword&gt;Carbohydrates/immunology&lt;/keyword&gt;&lt;keyword&gt;Complement Pathway, Mannose-Binding Lectin/*immunology&lt;/keyword&gt;&lt;keyword&gt;Humans&lt;/keyword&gt;&lt;keyword&gt;Mannose-Binding Lectin/*immunology&lt;/keyword&gt;&lt;/keywords&gt;&lt;dates&gt;&lt;year&gt;2004&lt;/year&gt;&lt;pub-dates&gt;&lt;date&gt;Jul-Aug&lt;/date&gt;&lt;/pub-dates&gt;&lt;/dates&gt;&lt;isbn&gt;0300-9475 (Print)&amp;#xD;0300-9475 (Linking)&lt;/isbn&gt;&lt;accession-num&gt;15238070&lt;/accession-num&gt;&lt;urls&gt;&lt;related-urls&gt;&lt;url&gt;http://www.ncbi.nlm.nih.gov/pubmed/15238070&lt;/url&gt;&lt;/related-urls&gt;&lt;/urls&gt;&lt;electronic-resource-num&gt;10.1111/j.0300-9475.2004.01437.x&lt;/electronic-resource-num&gt;&lt;/record&gt;&lt;/Cite&gt;&lt;/EndNote&gt;</w:instrText>
      </w:r>
      <w:r w:rsidR="006B7AC1" w:rsidRPr="00BD66CF">
        <w:rPr>
          <w:rFonts w:ascii="Book Antiqua" w:eastAsia="AdvP6975" w:hAnsi="Book Antiqua" w:cs="Arial"/>
          <w:color w:val="241F20"/>
          <w:sz w:val="24"/>
          <w:szCs w:val="24"/>
          <w:vertAlign w:val="superscript"/>
          <w:lang w:val="en-GB"/>
        </w:rPr>
        <w:fldChar w:fldCharType="separate"/>
      </w:r>
      <w:r w:rsidR="00D6324E" w:rsidRPr="00BD66CF">
        <w:rPr>
          <w:rFonts w:ascii="Book Antiqua" w:eastAsia="AdvP6975" w:hAnsi="Book Antiqua" w:cs="Arial"/>
          <w:noProof/>
          <w:color w:val="241F20"/>
          <w:sz w:val="24"/>
          <w:szCs w:val="24"/>
          <w:vertAlign w:val="superscript"/>
          <w:lang w:val="en-GB"/>
        </w:rPr>
        <w:t>[</w:t>
      </w:r>
      <w:hyperlink w:anchor="_ENREF_36" w:tooltip="Saevarsdottir, 2004 #107" w:history="1">
        <w:r w:rsidR="006454B9" w:rsidRPr="00BD66CF">
          <w:rPr>
            <w:rFonts w:ascii="Book Antiqua" w:eastAsia="AdvP6975" w:hAnsi="Book Antiqua" w:cs="Arial"/>
            <w:noProof/>
            <w:color w:val="241F20"/>
            <w:sz w:val="24"/>
            <w:szCs w:val="24"/>
            <w:vertAlign w:val="superscript"/>
            <w:lang w:val="en-GB"/>
          </w:rPr>
          <w:t>36</w:t>
        </w:r>
      </w:hyperlink>
      <w:r w:rsidR="00D6324E" w:rsidRPr="00BD66CF">
        <w:rPr>
          <w:rFonts w:ascii="Book Antiqua" w:eastAsia="AdvP6975" w:hAnsi="Book Antiqua" w:cs="Arial"/>
          <w:noProof/>
          <w:color w:val="241F20"/>
          <w:sz w:val="24"/>
          <w:szCs w:val="24"/>
          <w:vertAlign w:val="superscript"/>
          <w:lang w:val="en-GB"/>
        </w:rPr>
        <w:t>]</w:t>
      </w:r>
      <w:r w:rsidR="006B7AC1" w:rsidRPr="00BD66CF">
        <w:rPr>
          <w:rFonts w:ascii="Book Antiqua" w:eastAsia="AdvP6975" w:hAnsi="Book Antiqua" w:cs="Arial"/>
          <w:color w:val="241F20"/>
          <w:sz w:val="24"/>
          <w:szCs w:val="24"/>
          <w:vertAlign w:val="superscript"/>
          <w:lang w:val="en-GB"/>
        </w:rPr>
        <w:fldChar w:fldCharType="end"/>
      </w:r>
      <w:r w:rsidR="00746E6E" w:rsidRPr="004E05F3">
        <w:rPr>
          <w:rFonts w:ascii="Book Antiqua" w:eastAsia="AdvP6975" w:hAnsi="Book Antiqua" w:cs="Arial"/>
          <w:color w:val="241F20"/>
          <w:sz w:val="24"/>
          <w:szCs w:val="24"/>
          <w:lang w:val="en-GB"/>
        </w:rPr>
        <w:t>.</w:t>
      </w:r>
    </w:p>
    <w:p w14:paraId="461B5E18" w14:textId="14236885" w:rsidR="003245CE" w:rsidRPr="00BD66CF" w:rsidRDefault="000F1640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Furthermo</w:t>
      </w:r>
      <w:r w:rsidR="004616A9" w:rsidRPr="004E05F3">
        <w:rPr>
          <w:rFonts w:ascii="Book Antiqua" w:hAnsi="Book Antiqua" w:cs="Arial"/>
          <w:sz w:val="24"/>
          <w:szCs w:val="24"/>
          <w:lang w:val="en-US"/>
        </w:rPr>
        <w:t xml:space="preserve">re, a rapid increase in peripheral 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>neutrophils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 xml:space="preserve"> i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observed</w:t>
      </w:r>
      <w:r w:rsidR="0094791A" w:rsidRPr="004E05F3">
        <w:rPr>
          <w:rFonts w:ascii="Book Antiqua" w:hAnsi="Book Antiqua" w:cs="Arial"/>
          <w:sz w:val="24"/>
          <w:szCs w:val="24"/>
          <w:lang w:val="en-US"/>
        </w:rPr>
        <w:t xml:space="preserve"> immediately after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 xml:space="preserve"> PDT</w:t>
      </w:r>
      <w:r w:rsidR="0094791A" w:rsidRPr="004E05F3">
        <w:rPr>
          <w:rFonts w:ascii="Book Antiqua" w:hAnsi="Book Antiqua" w:cs="Arial"/>
          <w:sz w:val="24"/>
          <w:szCs w:val="24"/>
          <w:lang w:val="en-US"/>
        </w:rPr>
        <w:t xml:space="preserve"> and it is still present 24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="0094791A" w:rsidRPr="004E05F3">
        <w:rPr>
          <w:rFonts w:ascii="Book Antiqua" w:hAnsi="Book Antiqua" w:cs="Arial"/>
          <w:sz w:val="24"/>
          <w:szCs w:val="24"/>
          <w:lang w:val="en-US"/>
        </w:rPr>
        <w:t>h later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that is correlated</w:t>
      </w:r>
      <w:r w:rsidR="0094791A" w:rsidRPr="004E05F3">
        <w:rPr>
          <w:rFonts w:ascii="Book Antiqua" w:hAnsi="Book Antiqua" w:cs="Arial"/>
          <w:sz w:val="24"/>
          <w:szCs w:val="24"/>
          <w:lang w:val="en-US"/>
        </w:rPr>
        <w:t xml:space="preserve"> with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2F7F28" w:rsidRPr="004E05F3">
        <w:rPr>
          <w:rFonts w:ascii="Book Antiqua" w:hAnsi="Book Antiqua" w:cs="Arial"/>
          <w:sz w:val="24"/>
          <w:szCs w:val="24"/>
          <w:lang w:val="en-US"/>
        </w:rPr>
        <w:t xml:space="preserve"> influx of neutrophils into the treated tumors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Cecic&lt;/Author&gt;&lt;Year&gt;2002&lt;/Year&gt;&lt;RecNum&gt;32&lt;/RecNum&gt;&lt;DisplayText&gt;(37)&lt;/DisplayText&gt;&lt;record&gt;&lt;rec-number&gt;32&lt;/rec-number&gt;&lt;foreign-keys&gt;&lt;key app="EN" db-id="9sw0xe9z32rfa6exxvxvvv0c5pep02tp0tpw"&gt;32&lt;/key&gt;&lt;/foreign-keys&gt;&lt;ref-type name="Journal Article"&gt;17&lt;/ref-type&gt;&lt;contributors&gt;&lt;authors&gt;&lt;author&gt;Cecic, I.&lt;/author&gt;&lt;author&gt;Korbelik, M.&lt;/author&gt;&lt;/authors&gt;&lt;/contributors&gt;&lt;auth-address&gt;Cancer Imaging Department, BC Cancer Research Centre, 601 West 10th Avenue, BC V5Z 1L3, Vancouver, Canada.&lt;/auth-address&gt;&lt;titles&gt;&lt;title&gt;Mediators of peripheral blood neutrophilia induced by photodynamic therapy of solid tumors&lt;/title&gt;&lt;secondary-title&gt;Cancer Lett&lt;/secondary-title&gt;&lt;alt-title&gt;Cancer letters&lt;/alt-title&gt;&lt;/titles&gt;&lt;periodical&gt;&lt;full-title&gt;Cancer Lett&lt;/full-title&gt;&lt;abbr-1&gt;Cancer letters&lt;/abbr-1&gt;&lt;/periodical&gt;&lt;alt-periodical&gt;&lt;full-title&gt;Cancer Lett&lt;/full-title&gt;&lt;abbr-1&gt;Cancer letters&lt;/abbr-1&gt;&lt;/alt-periodical&gt;&lt;pages&gt;43-51&lt;/pages&gt;&lt;volume&gt;183&lt;/volume&gt;&lt;number&gt;1&lt;/number&gt;&lt;keywords&gt;&lt;keyword&gt;Animals&lt;/keyword&gt;&lt;keyword&gt;Dihematoporphyrin Ether/adverse effects/*therapeutic use&lt;/keyword&gt;&lt;keyword&gt;Female&lt;/keyword&gt;&lt;keyword&gt;Mammary Neoplasms, Experimental/*drug therapy/pathology&lt;/keyword&gt;&lt;keyword&gt;Mice&lt;/keyword&gt;&lt;keyword&gt;Mice, Inbred BALB C&lt;/keyword&gt;&lt;keyword&gt;Mice, SCID&lt;/keyword&gt;&lt;keyword&gt;Neutrophils/*drug effects&lt;/keyword&gt;&lt;keyword&gt;Photochemotherapy/*adverse effects&lt;/keyword&gt;&lt;keyword&gt;Sarcoma, Experimental/*drug therapy/pathology&lt;/keyword&gt;&lt;keyword&gt;Time Factors&lt;/keyword&gt;&lt;/keywords&gt;&lt;dates&gt;&lt;year&gt;2002&lt;/year&gt;&lt;pub-dates&gt;&lt;date&gt;Sep 8&lt;/date&gt;&lt;/pub-dates&gt;&lt;/dates&gt;&lt;isbn&gt;0304-3835 (Print)&amp;#xD;0304-3835 (Linking)&lt;/isbn&gt;&lt;accession-num&gt;12049813&lt;/accession-num&gt;&lt;urls&gt;&lt;related-urls&gt;&lt;url&gt;http://www.ncbi.nlm.nih.gov/pubmed/12049813&lt;/url&gt;&lt;/related-urls&gt;&lt;/urls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7" w:tooltip="Cecic, 2002 #32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7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4616A9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22F591D1" w14:textId="77777777" w:rsidR="00884507" w:rsidRPr="004E05F3" w:rsidRDefault="00884507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1E7C343" w14:textId="5C93FEFB" w:rsidR="000E30BA" w:rsidRPr="004E05F3" w:rsidRDefault="00BD66CF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ADAPTIVE IMMUNE RESPONSES IN ANTI-CANCER PDT</w:t>
      </w:r>
    </w:p>
    <w:p w14:paraId="733AADFD" w14:textId="1754B572" w:rsidR="00575AA5" w:rsidRPr="004E05F3" w:rsidRDefault="006157D0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 PDT-induced local and syste</w:t>
      </w:r>
      <w:r w:rsidR="005639A9" w:rsidRPr="004E05F3">
        <w:rPr>
          <w:rFonts w:ascii="Book Antiqua" w:hAnsi="Book Antiqua" w:cs="Arial"/>
          <w:sz w:val="24"/>
          <w:szCs w:val="24"/>
          <w:lang w:val="en-US"/>
        </w:rPr>
        <w:t xml:space="preserve">mic inflammatory responses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can enhance the development of an adaptive </w:t>
      </w:r>
      <w:r w:rsidR="00EB0125" w:rsidRPr="004E05F3">
        <w:rPr>
          <w:rFonts w:ascii="Book Antiqua" w:hAnsi="Book Antiqua" w:cs="Arial"/>
          <w:sz w:val="24"/>
          <w:szCs w:val="24"/>
          <w:lang w:val="en-US"/>
        </w:rPr>
        <w:t xml:space="preserve">immune </w:t>
      </w:r>
      <w:r w:rsidR="002B4803" w:rsidRPr="004E05F3">
        <w:rPr>
          <w:rFonts w:ascii="Book Antiqua" w:hAnsi="Book Antiqua" w:cs="Arial"/>
          <w:sz w:val="24"/>
          <w:szCs w:val="24"/>
          <w:lang w:val="en-US"/>
        </w:rPr>
        <w:t>response capable of protecting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he host organism in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an antigen-specific manner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>ow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>ing</w:t>
      </w:r>
      <w:r w:rsidR="008E1373" w:rsidRPr="004E05F3">
        <w:rPr>
          <w:rFonts w:ascii="Book Antiqua" w:hAnsi="Book Antiqua" w:cs="Arial"/>
          <w:sz w:val="24"/>
          <w:szCs w:val="24"/>
          <w:lang w:val="en-US"/>
        </w:rPr>
        <w:t xml:space="preserve"> to</w:t>
      </w:r>
      <w:r w:rsidR="003F028E" w:rsidRPr="004E05F3">
        <w:rPr>
          <w:rFonts w:ascii="Book Antiqua" w:hAnsi="Book Antiqua" w:cs="Arial"/>
          <w:sz w:val="24"/>
          <w:szCs w:val="24"/>
          <w:lang w:val="en-US"/>
        </w:rPr>
        <w:t xml:space="preserve"> immunological memory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537FC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It can be asked</w:t>
      </w:r>
      <w:r w:rsidR="00537FC7" w:rsidRPr="004E05F3">
        <w:rPr>
          <w:rFonts w:ascii="Book Antiqua" w:hAnsi="Book Antiqua" w:cs="Arial"/>
          <w:sz w:val="24"/>
          <w:szCs w:val="24"/>
          <w:lang w:val="en-US"/>
        </w:rPr>
        <w:t xml:space="preserve"> w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hat is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mediating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crosstalk between the innate and adaptive arms of the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 xml:space="preserve"> immune system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after</w:t>
      </w:r>
      <w:r w:rsidR="002B4803" w:rsidRPr="004E05F3">
        <w:rPr>
          <w:rFonts w:ascii="Book Antiqua" w:hAnsi="Book Antiqua" w:cs="Arial"/>
          <w:sz w:val="24"/>
          <w:szCs w:val="24"/>
          <w:lang w:val="en-US"/>
        </w:rPr>
        <w:t xml:space="preserve"> PDT.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37FC7" w:rsidRPr="004E05F3">
        <w:rPr>
          <w:rFonts w:ascii="Book Antiqua" w:hAnsi="Book Antiqua" w:cs="Arial"/>
          <w:sz w:val="24"/>
          <w:szCs w:val="24"/>
          <w:lang w:val="en-US"/>
        </w:rPr>
        <w:t>It has been realized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that PDT enhancement of adaptive anti-tumor 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>immunity involve</w:t>
      </w:r>
      <w:r w:rsidR="004422C6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 xml:space="preserve"> the activation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of DCs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DC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 are stimulated by</w:t>
      </w:r>
      <w:r w:rsidR="004422C6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>the recog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 xml:space="preserve">nition of DAMPs/CDAMPs released and/or 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>exposed</w:t>
      </w:r>
      <w:r w:rsidR="005E0A63" w:rsidRPr="004E05F3">
        <w:rPr>
          <w:rFonts w:ascii="Book Antiqua" w:hAnsi="Book Antiqua" w:cs="Arial"/>
          <w:sz w:val="24"/>
          <w:szCs w:val="24"/>
          <w:lang w:val="en-US"/>
        </w:rPr>
        <w:t xml:space="preserve"> by dying tumor </w:t>
      </w:r>
      <w:proofErr w:type="gramStart"/>
      <w:r w:rsidR="005E0A63" w:rsidRPr="004E05F3">
        <w:rPr>
          <w:rFonts w:ascii="Book Antiqua" w:hAnsi="Book Antiqua" w:cs="Arial"/>
          <w:sz w:val="24"/>
          <w:szCs w:val="24"/>
          <w:lang w:val="en-US"/>
        </w:rPr>
        <w:t>cells</w:t>
      </w:r>
      <w:proofErr w:type="gramEnd"/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KYWxpbGk8L0F1dGhvcj48WWVhcj4yMDA0PC9ZZWFyPjxS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NDQ5OC01MDg8L3BhZ2VzPjx2b2x1bWU+MTA8L3Zv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KYWxpbGk8L0F1dGhvcj48WWVhcj4yMDA0PC9ZZWFyPjxS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NDQ5OC01MDg8L3BhZ2VzPjx2b2x1bWU+MTA8L3Zv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8" w:tooltip="Jalili, 2004 #33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8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37FC7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 xml:space="preserve">One of the best characterized </w:t>
      </w:r>
      <w:r w:rsidR="00C902E4" w:rsidRPr="004E05F3">
        <w:rPr>
          <w:rFonts w:ascii="Book Antiqua" w:hAnsi="Book Antiqua" w:cs="Arial"/>
          <w:sz w:val="24"/>
          <w:szCs w:val="24"/>
          <w:lang w:val="en-US"/>
        </w:rPr>
        <w:t xml:space="preserve">DAMPs 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>induced by PDT is HSP70</w:t>
      </w:r>
      <w:r w:rsidR="00DC0ABF" w:rsidRPr="004E05F3">
        <w:rPr>
          <w:rFonts w:ascii="Book Antiqua" w:hAnsi="Book Antiqua" w:cs="Arial"/>
          <w:sz w:val="24"/>
          <w:szCs w:val="24"/>
          <w:lang w:val="en-US"/>
        </w:rPr>
        <w:t>, which is released after PDT</w:t>
      </w:r>
      <w:r w:rsidR="004422C6" w:rsidRPr="004E05F3">
        <w:rPr>
          <w:rFonts w:ascii="Book Antiqua" w:hAnsi="Book Antiqua" w:cs="Arial"/>
          <w:sz w:val="24"/>
          <w:szCs w:val="24"/>
          <w:lang w:val="en-US"/>
        </w:rPr>
        <w:t xml:space="preserve"> and forms</w:t>
      </w:r>
      <w:r w:rsidR="00DC0ABF" w:rsidRPr="004E05F3">
        <w:rPr>
          <w:rFonts w:ascii="Book Antiqua" w:hAnsi="Book Antiqua" w:cs="Arial"/>
          <w:sz w:val="24"/>
          <w:szCs w:val="24"/>
          <w:lang w:val="en-US"/>
        </w:rPr>
        <w:t xml:space="preserve"> stable chaperone compl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 xml:space="preserve">exes with cytoplasmic tumor </w:t>
      </w:r>
      <w:r w:rsidR="00DC0ABF" w:rsidRPr="004E05F3">
        <w:rPr>
          <w:rFonts w:ascii="Book Antiqua" w:hAnsi="Book Antiqua" w:cs="Arial"/>
          <w:sz w:val="24"/>
          <w:szCs w:val="24"/>
          <w:lang w:val="en-US"/>
        </w:rPr>
        <w:t xml:space="preserve">antigens.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Th</w:t>
      </w:r>
      <w:r w:rsidR="005D2050" w:rsidRPr="004E05F3">
        <w:rPr>
          <w:rFonts w:ascii="Book Antiqua" w:hAnsi="Book Antiqua" w:cs="Arial"/>
          <w:sz w:val="24"/>
          <w:szCs w:val="24"/>
          <w:lang w:val="en-US"/>
        </w:rPr>
        <w:t>ereafter, t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>he</w:t>
      </w:r>
      <w:r w:rsidR="00DC0ABF" w:rsidRPr="004E05F3">
        <w:rPr>
          <w:rFonts w:ascii="Book Antiqua" w:hAnsi="Book Antiqua" w:cs="Arial"/>
          <w:sz w:val="24"/>
          <w:szCs w:val="24"/>
          <w:lang w:val="en-US"/>
        </w:rPr>
        <w:t xml:space="preserve"> HSP-antigen complexes bind to </w:t>
      </w:r>
      <w:r w:rsidR="004B2B00" w:rsidRPr="004E05F3">
        <w:rPr>
          <w:rFonts w:ascii="Book Antiqua" w:hAnsi="Book Antiqua" w:cs="Arial"/>
          <w:sz w:val="24"/>
          <w:szCs w:val="24"/>
          <w:lang w:val="en-US"/>
        </w:rPr>
        <w:t>the danger signal receptors, Toll-like receptors 2 and</w:t>
      </w:r>
      <w:r w:rsidR="00BD66CF">
        <w:rPr>
          <w:rFonts w:ascii="Book Antiqua" w:hAnsi="Book Antiqua" w:cs="Arial"/>
          <w:sz w:val="24"/>
          <w:szCs w:val="24"/>
          <w:lang w:val="en-US"/>
        </w:rPr>
        <w:t xml:space="preserve"> 4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Vabulas&lt;/Author&gt;&lt;Year&gt;2002&lt;/Year&gt;&lt;RecNum&gt;34&lt;/RecNum&gt;&lt;DisplayText&gt;(39)&lt;/DisplayText&gt;&lt;record&gt;&lt;rec-number&gt;34&lt;/rec-number&gt;&lt;foreign-keys&gt;&lt;key app="EN" db-id="9sw0xe9z32rfa6exxvxvvv0c5pep02tp0tpw"&gt;34&lt;/key&gt;&lt;/foreign-keys&gt;&lt;ref-type name="Journal Article"&gt;17&lt;/ref-type&gt;&lt;contributors&gt;&lt;authors&gt;&lt;author&gt;Vabulas, R. M.&lt;/author&gt;&lt;author&gt;Wagner, H.&lt;/author&gt;&lt;author&gt;Schild, H.&lt;/author&gt;&lt;/authors&gt;&lt;/contributors&gt;&lt;auth-address&gt;Institute for Medical Microbiology, Immunology and Hygiene, Technical University of Munich, Trogerstr. 4a, 81675 Munich, Germany. martin.vabulas@erz.tum.de&lt;/auth-address&gt;&lt;titles&gt;&lt;title&gt;Heat shock proteins as ligands of toll-like receptors&lt;/title&gt;&lt;secondary-title&gt;Curr Top Microbiol Immunol&lt;/secondary-title&gt;&lt;alt-title&gt;Current topics in microbiology and immunology&lt;/alt-title&gt;&lt;/titles&gt;&lt;periodical&gt;&lt;full-title&gt;Curr Top Microbiol Immunol&lt;/full-title&gt;&lt;abbr-1&gt;Current topics in microbiology and immunology&lt;/abbr-1&gt;&lt;/periodical&gt;&lt;alt-periodical&gt;&lt;full-title&gt;Curr Top Microbiol Immunol&lt;/full-title&gt;&lt;abbr-1&gt;Current topics in microbiology and immunology&lt;/abbr-1&gt;&lt;/alt-periodical&gt;&lt;pages&gt;169-84&lt;/pages&gt;&lt;volume&gt;270&lt;/volume&gt;&lt;keywords&gt;&lt;keyword&gt;Animals&lt;/keyword&gt;&lt;keyword&gt;*Drosophila Proteins&lt;/keyword&gt;&lt;keyword&gt;Heat-Shock Proteins/*immunology&lt;/keyword&gt;&lt;keyword&gt;Humans&lt;/keyword&gt;&lt;keyword&gt;Immunity&lt;/keyword&gt;&lt;keyword&gt;Ligands&lt;/keyword&gt;&lt;keyword&gt;Membrane Glycoproteins/*immunology&lt;/keyword&gt;&lt;keyword&gt;Molecular Chaperones/immunology&lt;/keyword&gt;&lt;keyword&gt;Receptors, Cell Surface/*immunology&lt;/keyword&gt;&lt;keyword&gt;Toll-Like Receptors&lt;/keyword&gt;&lt;/keywords&gt;&lt;dates&gt;&lt;year&gt;2002&lt;/year&gt;&lt;/dates&gt;&lt;isbn&gt;0070-217X (Print)&amp;#xD;0070-217X (Linking)&lt;/isbn&gt;&lt;accession-num&gt;12467251&lt;/accession-num&gt;&lt;urls&gt;&lt;related-urls&gt;&lt;url&gt;http://www.ncbi.nlm.nih.gov/pubmed/12467251&lt;/url&gt;&lt;/related-urls&gt;&lt;/urls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9" w:tooltip="Vabulas, 2002 #34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9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902E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>on the surface of DCs, which</w:t>
      </w:r>
      <w:r w:rsidR="00DC0ABF" w:rsidRPr="004E05F3">
        <w:rPr>
          <w:rFonts w:ascii="Book Antiqua" w:hAnsi="Book Antiqua" w:cs="Arial"/>
          <w:sz w:val="24"/>
          <w:szCs w:val="24"/>
          <w:lang w:val="en-US"/>
        </w:rPr>
        <w:t xml:space="preserve"> are </w:t>
      </w:r>
      <w:r w:rsidR="003E5239" w:rsidRPr="004E05F3">
        <w:rPr>
          <w:rFonts w:ascii="Book Antiqua" w:hAnsi="Book Antiqua" w:cs="Arial"/>
          <w:sz w:val="24"/>
          <w:szCs w:val="24"/>
          <w:lang w:val="en-US"/>
        </w:rPr>
        <w:t xml:space="preserve">most potent antigen presenting cells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3E5239" w:rsidRPr="004E05F3">
        <w:rPr>
          <w:rFonts w:ascii="Book Antiqua" w:hAnsi="Book Antiqua" w:cs="Arial"/>
          <w:sz w:val="24"/>
          <w:szCs w:val="24"/>
          <w:lang w:val="en-US"/>
        </w:rPr>
        <w:t>APCs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DC0ABF" w:rsidRPr="004E05F3">
        <w:rPr>
          <w:rFonts w:ascii="Book Antiqua" w:hAnsi="Book Antiqua" w:cs="Arial"/>
          <w:sz w:val="24"/>
          <w:szCs w:val="24"/>
          <w:lang w:val="en-US"/>
        </w:rPr>
        <w:t>. I</w:t>
      </w:r>
      <w:r w:rsidR="003E5239" w:rsidRPr="004E05F3">
        <w:rPr>
          <w:rFonts w:ascii="Book Antiqua" w:hAnsi="Book Antiqua" w:cs="Arial"/>
          <w:sz w:val="24"/>
          <w:szCs w:val="24"/>
          <w:lang w:val="en-US"/>
        </w:rPr>
        <w:t xml:space="preserve">n the absence of inflammation </w:t>
      </w:r>
      <w:r w:rsidR="005D2050" w:rsidRPr="004E05F3">
        <w:rPr>
          <w:rFonts w:ascii="Book Antiqua" w:hAnsi="Book Antiqua" w:cs="Arial"/>
          <w:sz w:val="24"/>
          <w:szCs w:val="24"/>
          <w:lang w:val="en-US"/>
        </w:rPr>
        <w:t>DCs</w:t>
      </w:r>
      <w:r w:rsidR="00F71B5C" w:rsidRPr="004E05F3">
        <w:rPr>
          <w:rFonts w:ascii="Book Antiqua" w:hAnsi="Book Antiqua" w:cs="Arial"/>
          <w:sz w:val="24"/>
          <w:szCs w:val="24"/>
          <w:lang w:val="en-US"/>
        </w:rPr>
        <w:t xml:space="preserve"> remain</w:t>
      </w:r>
      <w:r w:rsidR="003E5239" w:rsidRPr="004E05F3">
        <w:rPr>
          <w:rFonts w:ascii="Book Antiqua" w:hAnsi="Book Antiqua" w:cs="Arial"/>
          <w:sz w:val="24"/>
          <w:szCs w:val="24"/>
          <w:lang w:val="en-US"/>
        </w:rPr>
        <w:t xml:space="preserve"> in an immature state, but </w:t>
      </w:r>
      <w:r w:rsidR="00F71B5C" w:rsidRPr="004E05F3">
        <w:rPr>
          <w:rFonts w:ascii="Book Antiqua" w:hAnsi="Book Antiqua" w:cs="Arial"/>
          <w:sz w:val="24"/>
          <w:szCs w:val="24"/>
          <w:lang w:val="en-US"/>
        </w:rPr>
        <w:t>when tissue</w:t>
      </w:r>
      <w:r w:rsidR="003E5239" w:rsidRPr="004E05F3">
        <w:rPr>
          <w:rFonts w:ascii="Book Antiqua" w:hAnsi="Book Antiqua" w:cs="Arial"/>
          <w:sz w:val="24"/>
          <w:szCs w:val="24"/>
          <w:lang w:val="en-US"/>
        </w:rPr>
        <w:t xml:space="preserve"> inflam</w:t>
      </w:r>
      <w:r w:rsidR="00F71B5C" w:rsidRPr="004E05F3">
        <w:rPr>
          <w:rFonts w:ascii="Book Antiqua" w:hAnsi="Book Antiqua" w:cs="Arial"/>
          <w:sz w:val="24"/>
          <w:szCs w:val="24"/>
          <w:lang w:val="en-US"/>
        </w:rPr>
        <w:t>m</w:t>
      </w:r>
      <w:r w:rsidR="003E5239" w:rsidRPr="004E05F3">
        <w:rPr>
          <w:rFonts w:ascii="Book Antiqua" w:hAnsi="Book Antiqua" w:cs="Arial"/>
          <w:sz w:val="24"/>
          <w:szCs w:val="24"/>
          <w:lang w:val="en-US"/>
        </w:rPr>
        <w:t>ation</w:t>
      </w:r>
      <w:r w:rsidR="00F71B5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D2050" w:rsidRPr="004E05F3">
        <w:rPr>
          <w:rFonts w:ascii="Book Antiqua" w:hAnsi="Book Antiqua" w:cs="Arial"/>
          <w:sz w:val="24"/>
          <w:szCs w:val="24"/>
          <w:lang w:val="en-US"/>
        </w:rPr>
        <w:t>and release of DAMPs occur</w:t>
      </w:r>
      <w:r w:rsidR="00F71B5C" w:rsidRPr="004E05F3">
        <w:rPr>
          <w:rFonts w:ascii="Book Antiqua" w:hAnsi="Book Antiqua" w:cs="Arial"/>
          <w:sz w:val="24"/>
          <w:szCs w:val="24"/>
          <w:lang w:val="en-US"/>
        </w:rPr>
        <w:t>, they mature and migrate in large numbers to the draining lymph</w:t>
      </w:r>
      <w:r w:rsidR="00EE5B29" w:rsidRPr="004E05F3">
        <w:rPr>
          <w:rFonts w:ascii="Book Antiqua" w:hAnsi="Book Antiqua" w:cs="Arial"/>
          <w:sz w:val="24"/>
          <w:szCs w:val="24"/>
          <w:lang w:val="en-US"/>
        </w:rPr>
        <w:t xml:space="preserve"> nodes. The transition to the </w:t>
      </w:r>
      <w:r w:rsidR="00F71B5C" w:rsidRPr="004E05F3">
        <w:rPr>
          <w:rFonts w:ascii="Book Antiqua" w:hAnsi="Book Antiqua" w:cs="Arial"/>
          <w:sz w:val="24"/>
          <w:szCs w:val="24"/>
          <w:lang w:val="en-US"/>
        </w:rPr>
        <w:t>mature state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 xml:space="preserve"> of DC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involves the </w:t>
      </w:r>
      <w:proofErr w:type="spellStart"/>
      <w:r w:rsidR="007F6ED0" w:rsidRPr="004E05F3">
        <w:rPr>
          <w:rFonts w:ascii="Book Antiqua" w:hAnsi="Book Antiqua" w:cs="Arial"/>
          <w:sz w:val="24"/>
          <w:szCs w:val="24"/>
          <w:lang w:val="en-US"/>
        </w:rPr>
        <w:t>upregulation</w:t>
      </w:r>
      <w:proofErr w:type="spellEnd"/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of surface</w:t>
      </w:r>
      <w:r w:rsidR="0084635C" w:rsidRPr="004E05F3">
        <w:rPr>
          <w:rFonts w:ascii="Book Antiqua" w:hAnsi="Book Antiqua" w:cs="Arial"/>
          <w:sz w:val="24"/>
          <w:szCs w:val="24"/>
          <w:lang w:val="en-US"/>
        </w:rPr>
        <w:t xml:space="preserve"> major histocompatibility class I and II molecules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>MHCI and MHCII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and of the </w:t>
      </w:r>
      <w:proofErr w:type="spellStart"/>
      <w:r w:rsidR="007F6ED0" w:rsidRPr="004E05F3">
        <w:rPr>
          <w:rFonts w:ascii="Book Antiqua" w:hAnsi="Book Antiqua" w:cs="Arial"/>
          <w:sz w:val="24"/>
          <w:szCs w:val="24"/>
          <w:lang w:val="en-US"/>
        </w:rPr>
        <w:t>costimulatory</w:t>
      </w:r>
      <w:proofErr w:type="spellEnd"/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molecules CD80 and CD86.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>e changes allow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the DCs to express peptide-MHC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 xml:space="preserve"> co</w:t>
      </w:r>
      <w:r w:rsidR="005639A9" w:rsidRPr="004E05F3">
        <w:rPr>
          <w:rFonts w:ascii="Book Antiqua" w:hAnsi="Book Antiqua" w:cs="Arial"/>
          <w:sz w:val="24"/>
          <w:szCs w:val="24"/>
          <w:lang w:val="en-US"/>
        </w:rPr>
        <w:t>mplexes at the cell surface and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 xml:space="preserve"> prime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C79BE" w:rsidRPr="004E05F3">
        <w:rPr>
          <w:rFonts w:ascii="Book Antiqua" w:hAnsi="Book Antiqua" w:cs="Arial"/>
          <w:sz w:val="24"/>
          <w:szCs w:val="24"/>
          <w:lang w:val="en-US"/>
        </w:rPr>
        <w:t xml:space="preserve">efficiently 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>CD</w:t>
      </w:r>
      <w:r w:rsidR="00CC79BE" w:rsidRPr="004E05F3">
        <w:rPr>
          <w:rFonts w:ascii="Book Antiqua" w:hAnsi="Book Antiqua" w:cs="Arial"/>
          <w:sz w:val="24"/>
          <w:szCs w:val="24"/>
          <w:lang w:val="en-US"/>
        </w:rPr>
        <w:t xml:space="preserve">4+ T helper cells and CD8+ </w:t>
      </w:r>
      <w:r w:rsidR="005703E5" w:rsidRPr="004E05F3">
        <w:rPr>
          <w:rFonts w:ascii="Book Antiqua" w:hAnsi="Book Antiqua" w:cs="Arial"/>
          <w:sz w:val="24"/>
          <w:szCs w:val="24"/>
          <w:lang w:val="en-US"/>
        </w:rPr>
        <w:t xml:space="preserve"> cytotoxic T lymphocytes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CC79BE" w:rsidRPr="004E05F3">
        <w:rPr>
          <w:rFonts w:ascii="Book Antiqua" w:hAnsi="Book Antiqua" w:cs="Arial"/>
          <w:sz w:val="24"/>
          <w:szCs w:val="24"/>
          <w:lang w:val="en-US"/>
        </w:rPr>
        <w:t>CTLs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7F6ED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6F4922" w:rsidRPr="004E05F3">
        <w:rPr>
          <w:rFonts w:ascii="Book Antiqua" w:hAnsi="Book Antiqua" w:cs="Arial"/>
          <w:sz w:val="24"/>
          <w:szCs w:val="24"/>
          <w:lang w:val="en-US"/>
        </w:rPr>
        <w:t xml:space="preserve">hence </w:t>
      </w:r>
      <w:r w:rsidR="0079518C" w:rsidRPr="004E05F3">
        <w:rPr>
          <w:rFonts w:ascii="Book Antiqua" w:hAnsi="Book Antiqua" w:cs="Arial"/>
          <w:sz w:val="24"/>
          <w:szCs w:val="24"/>
          <w:lang w:val="en-US"/>
        </w:rPr>
        <w:t>to initiate an adaptive immune response.</w:t>
      </w:r>
      <w:r w:rsidR="00BE789A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75AA5" w:rsidRPr="004E05F3">
        <w:rPr>
          <w:rFonts w:ascii="Book Antiqua" w:hAnsi="Book Antiqua" w:cs="Arial"/>
          <w:sz w:val="24"/>
          <w:szCs w:val="24"/>
          <w:lang w:val="en-US"/>
        </w:rPr>
        <w:t>Figure 2 shows the process by which DC</w:t>
      </w:r>
      <w:r w:rsidR="00BF1D49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575AA5" w:rsidRPr="004E05F3">
        <w:rPr>
          <w:rFonts w:ascii="Book Antiqua" w:hAnsi="Book Antiqua" w:cs="Arial"/>
          <w:sz w:val="24"/>
          <w:szCs w:val="24"/>
          <w:lang w:val="en-US"/>
        </w:rPr>
        <w:t xml:space="preserve"> engulf tumor antigens, become activated, traffic to lymph nodes where antigen specific T-cells proliferate and then return to attack remaining tumor cells.</w:t>
      </w:r>
    </w:p>
    <w:p w14:paraId="2D31BC25" w14:textId="18C5F408" w:rsidR="00202A91" w:rsidRPr="004E05F3" w:rsidRDefault="002D6184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The generation of CD8+ effector and memory T cell induction </w:t>
      </w:r>
      <w:r w:rsidR="00174724" w:rsidRPr="004E05F3">
        <w:rPr>
          <w:rFonts w:ascii="Book Antiqua" w:hAnsi="Book Antiqua" w:cs="Arial"/>
          <w:sz w:val="24"/>
          <w:szCs w:val="24"/>
          <w:lang w:val="en-US"/>
        </w:rPr>
        <w:t xml:space="preserve">is </w:t>
      </w:r>
      <w:r w:rsidRPr="004E05F3">
        <w:rPr>
          <w:rFonts w:ascii="Book Antiqua" w:hAnsi="Book Antiqua" w:cs="Arial"/>
          <w:sz w:val="24"/>
          <w:szCs w:val="24"/>
          <w:lang w:val="en-US"/>
        </w:rPr>
        <w:t>generally</w:t>
      </w:r>
      <w:r w:rsidR="00174724" w:rsidRPr="004E05F3">
        <w:rPr>
          <w:rFonts w:ascii="Book Antiqua" w:hAnsi="Book Antiqua" w:cs="Arial"/>
          <w:sz w:val="24"/>
          <w:szCs w:val="24"/>
          <w:lang w:val="en-US"/>
        </w:rPr>
        <w:t>, but not always dependent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on CD4+ helper T cells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YXJ6bzwvQXV0aG9yPjxZZWFyPjIwMDQ8L1llYXI+PFJl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YXJ6bzwvQXV0aG9yPjxZZWFyPjIwMDQ8L1llYXI+PFJl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0" w:tooltip="Marzo, 2004 #35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0-42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74724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174724" w:rsidRPr="004E05F3">
        <w:rPr>
          <w:rFonts w:ascii="Book Antiqua" w:hAnsi="Book Antiqua" w:cs="Arial"/>
          <w:sz w:val="24"/>
          <w:szCs w:val="24"/>
          <w:lang w:val="en-US"/>
        </w:rPr>
        <w:t>Kabingu</w:t>
      </w:r>
      <w:proofErr w:type="spellEnd"/>
      <w:r w:rsidR="0017472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74724" w:rsidRPr="004E05F3">
        <w:rPr>
          <w:rFonts w:ascii="Book Antiqua" w:hAnsi="Book Antiqua" w:cs="Arial"/>
          <w:i/>
          <w:sz w:val="24"/>
          <w:szCs w:val="24"/>
          <w:lang w:val="en-US"/>
        </w:rPr>
        <w:t>et al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YWJpbmd1PC9BdXRob3I+PFllYXI+MjAwNzwvWWVhcj48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YWJpbmd1PC9BdXRob3I+PFllYXI+MjAwNzwvWWVhcj48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3" w:tooltip="Kabingu, 2007 #38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3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74724" w:rsidRPr="004E05F3">
        <w:rPr>
          <w:rFonts w:ascii="Book Antiqua" w:hAnsi="Book Antiqua" w:cs="Arial"/>
          <w:sz w:val="24"/>
          <w:szCs w:val="24"/>
          <w:lang w:val="en-US"/>
        </w:rPr>
        <w:t xml:space="preserve"> showed in fact that CD8+ T cell-mediated immunity is independent of CD4+ T cells an</w:t>
      </w:r>
      <w:r w:rsidR="00F502E0" w:rsidRPr="004E05F3">
        <w:rPr>
          <w:rFonts w:ascii="Book Antiqua" w:hAnsi="Book Antiqua" w:cs="Arial"/>
          <w:sz w:val="24"/>
          <w:szCs w:val="24"/>
          <w:lang w:val="en-US"/>
        </w:rPr>
        <w:t>d depends instead on natural killer cells</w:t>
      </w:r>
      <w:r w:rsidR="00174724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F502E0" w:rsidRPr="004E05F3">
        <w:rPr>
          <w:rFonts w:ascii="Book Antiqua" w:hAnsi="Book Antiqua" w:cs="Arial"/>
          <w:sz w:val="24"/>
          <w:szCs w:val="24"/>
          <w:lang w:val="en-US"/>
        </w:rPr>
        <w:t xml:space="preserve"> Also other studies suggest that </w:t>
      </w:r>
      <w:r w:rsidR="00BE789A" w:rsidRPr="004E05F3">
        <w:rPr>
          <w:rFonts w:ascii="Book Antiqua" w:hAnsi="Book Antiqua" w:cs="Arial"/>
          <w:sz w:val="24"/>
          <w:szCs w:val="24"/>
          <w:lang w:val="en-US"/>
        </w:rPr>
        <w:t>CD8+ cells play the most critical role in PDT mediate</w:t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t>d</w:t>
      </w:r>
      <w:r w:rsidR="00BE789A" w:rsidRPr="004E05F3">
        <w:rPr>
          <w:rFonts w:ascii="Book Antiqua" w:hAnsi="Book Antiqua" w:cs="Arial"/>
          <w:sz w:val="24"/>
          <w:szCs w:val="24"/>
          <w:lang w:val="en-US"/>
        </w:rPr>
        <w:t xml:space="preserve"> anti-tumor immunity, as</w:t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t xml:space="preserve"> in </w:t>
      </w:r>
      <w:r w:rsidR="00BF1D49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t xml:space="preserve">absence of their activation and/or tumor </w:t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lastRenderedPageBreak/>
        <w:t>infiltration</w:t>
      </w:r>
      <w:r w:rsidR="00BD66CF">
        <w:rPr>
          <w:rFonts w:ascii="Book Antiqua" w:hAnsi="Book Antiqua" w:cs="Arial"/>
          <w:sz w:val="24"/>
          <w:szCs w:val="24"/>
          <w:lang w:val="en-US"/>
        </w:rPr>
        <w:t xml:space="preserve"> the efficacy of PDT is reduced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E5OTk8L1llYXI+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b3JiZWxpazwvQXV0aG9yPjxZZWFyPjE5OTk8L1llYXI+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" w:tooltip="Korbelik, 1999 #8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43" w:tooltip="Kabingu, 2007 #38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3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t>. Furt</w:t>
      </w:r>
      <w:r w:rsidRPr="004E05F3">
        <w:rPr>
          <w:rFonts w:ascii="Book Antiqua" w:hAnsi="Book Antiqua" w:cs="Arial"/>
          <w:sz w:val="24"/>
          <w:szCs w:val="24"/>
          <w:lang w:val="en-US"/>
        </w:rPr>
        <w:t>hermore, it has been shown that adoptive transfer of</w:t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502E0" w:rsidRPr="004E05F3">
        <w:rPr>
          <w:rFonts w:ascii="Book Antiqua" w:hAnsi="Book Antiqua" w:cs="Arial"/>
          <w:sz w:val="24"/>
          <w:szCs w:val="24"/>
          <w:lang w:val="en-US"/>
        </w:rPr>
        <w:t xml:space="preserve">bare </w:t>
      </w:r>
      <w:r w:rsidR="00202A91" w:rsidRPr="004E05F3">
        <w:rPr>
          <w:rFonts w:ascii="Book Antiqua" w:hAnsi="Book Antiqua" w:cs="Arial"/>
          <w:sz w:val="24"/>
          <w:szCs w:val="24"/>
          <w:lang w:val="en-US"/>
        </w:rPr>
        <w:t xml:space="preserve">CD8+ T cells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5639A9" w:rsidRPr="004E05F3">
        <w:rPr>
          <w:rFonts w:ascii="Book Antiqua" w:hAnsi="Book Antiqua" w:cs="Arial"/>
          <w:sz w:val="24"/>
          <w:szCs w:val="24"/>
          <w:lang w:val="en-US"/>
        </w:rPr>
        <w:t xml:space="preserve">immunocompromised </w:t>
      </w:r>
      <w:proofErr w:type="spellStart"/>
      <w:r w:rsidRPr="004E05F3">
        <w:rPr>
          <w:rFonts w:ascii="Book Antiqua" w:hAnsi="Book Antiqua" w:cs="Arial"/>
          <w:i/>
          <w:sz w:val="24"/>
          <w:szCs w:val="24"/>
          <w:lang w:val="en-US"/>
        </w:rPr>
        <w:t>scid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mice can significantly restore PDT efficacy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orbelik&lt;/Author&gt;&lt;Year&gt;1996&lt;/Year&gt;&lt;RecNum&gt;7&lt;/RecNum&gt;&lt;DisplayText&gt;(8)&lt;/DisplayText&gt;&lt;record&gt;&lt;rec-number&gt;7&lt;/rec-number&gt;&lt;foreign-keys&gt;&lt;key app="EN" db-id="9sw0xe9z32rfa6exxvxvvv0c5pep02tp0tpw"&gt;7&lt;/key&gt;&lt;/foreign-keys&gt;&lt;ref-type name="Journal Article"&gt;17&lt;/ref-type&gt;&lt;contributors&gt;&lt;authors&gt;&lt;author&gt;Korbelik, M.&lt;/author&gt;&lt;author&gt;Krosl, G.&lt;/author&gt;&lt;author&gt;Krosl, J.&lt;/author&gt;&lt;author&gt;Dougherty, G. J.&lt;/author&gt;&lt;/authors&gt;&lt;/contributors&gt;&lt;auth-address&gt;Cancer Imaging Department, British Columbia Cancer Agency, British Columbia Cancer Research Centre, Vancouver, Canada.&lt;/auth-address&gt;&lt;titles&gt;&lt;title&gt;The role of host lymphoid populations in the response of mouse EMT6 tumor to photodynamic therapy&lt;/title&gt;&lt;secondary-title&gt;Cancer Res&lt;/secondary-title&gt;&lt;alt-title&gt;Cancer research&lt;/alt-title&gt;&lt;/titles&gt;&lt;periodical&gt;&lt;full-title&gt;Cancer Res&lt;/full-title&gt;&lt;/periodical&gt;&lt;pages&gt;5647-52&lt;/pages&gt;&lt;volume&gt;56&lt;/volume&gt;&lt;number&gt;24&lt;/number&gt;&lt;keywords&gt;&lt;keyword&gt;Adoptive Transfer&lt;/keyword&gt;&lt;keyword&gt;Animals&lt;/keyword&gt;&lt;keyword&gt;*Bone Marrow Transplantation&lt;/keyword&gt;&lt;keyword&gt;Combined Modality Therapy&lt;/keyword&gt;&lt;keyword&gt;Immunity, Cellular&lt;/keyword&gt;&lt;keyword&gt;Mammary Neoplasms, Experimental/*drug therapy/*immunology&lt;/keyword&gt;&lt;keyword&gt;Mice&lt;/keyword&gt;&lt;keyword&gt;Mice, Inbred BALB C&lt;/keyword&gt;&lt;keyword&gt;Mice, Nude&lt;/keyword&gt;&lt;keyword&gt;Mice, SCID&lt;/keyword&gt;&lt;keyword&gt;*Photochemotherapy&lt;/keyword&gt;&lt;keyword&gt;Sarcoma, Experimental/*drug therapy/*immunology&lt;/keyword&gt;&lt;keyword&gt;Species Specificity&lt;/keyword&gt;&lt;keyword&gt;T-Lymphocytes/*transplantation&lt;/keyword&gt;&lt;/keywords&gt;&lt;dates&gt;&lt;year&gt;1996&lt;/year&gt;&lt;pub-dates&gt;&lt;date&gt;Dec 15&lt;/date&gt;&lt;/pub-dates&gt;&lt;/dates&gt;&lt;isbn&gt;0008-5472 (Print)&amp;#xD;0008-5472 (Linking)&lt;/isbn&gt;&lt;accession-num&gt;8971170&lt;/accession-num&gt;&lt;urls&gt;&lt;related-urls&gt;&lt;url&gt;http://www.ncbi.nlm.nih.gov/pubmed/8971170&lt;/url&gt;&lt;/related-urls&gt;&lt;/urls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" w:tooltip="Korbelik, 1996 #7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23076F8E" w14:textId="44DF6266" w:rsidR="006F6970" w:rsidRPr="004E05F3" w:rsidRDefault="00E763D2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The adaptive immunity is not </w:t>
      </w:r>
      <w:r w:rsidR="005639A9" w:rsidRPr="004E05F3">
        <w:rPr>
          <w:rFonts w:ascii="Book Antiqua" w:hAnsi="Book Antiqua" w:cs="Arial"/>
          <w:sz w:val="24"/>
          <w:szCs w:val="24"/>
          <w:lang w:val="en-US"/>
        </w:rPr>
        <w:t>provided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only by antigen-specific T cells, but also by B cells. 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B cells </w:t>
      </w:r>
      <w:r w:rsidR="00234827" w:rsidRPr="004E05F3">
        <w:rPr>
          <w:rFonts w:ascii="Book Antiqua" w:hAnsi="Book Antiqua" w:cs="Arial"/>
          <w:sz w:val="24"/>
          <w:szCs w:val="24"/>
          <w:lang w:val="en-US"/>
        </w:rPr>
        <w:t xml:space="preserve">produce </w:t>
      </w:r>
      <w:r w:rsidRPr="004E05F3">
        <w:rPr>
          <w:rFonts w:ascii="Book Antiqua" w:hAnsi="Book Antiqua" w:cs="Arial"/>
          <w:sz w:val="24"/>
          <w:szCs w:val="24"/>
          <w:lang w:val="en-US"/>
        </w:rPr>
        <w:t>antigen-specific immunoglobulins</w:t>
      </w:r>
      <w:r w:rsidR="002165D2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234827" w:rsidRPr="004E05F3">
        <w:rPr>
          <w:rFonts w:ascii="Book Antiqua" w:hAnsi="Book Antiqua" w:cs="Arial"/>
          <w:sz w:val="24"/>
          <w:szCs w:val="24"/>
          <w:lang w:val="en-US"/>
        </w:rPr>
        <w:t xml:space="preserve"> mounting the so called </w:t>
      </w:r>
      <w:r w:rsidRPr="004E05F3">
        <w:rPr>
          <w:rFonts w:ascii="Book Antiqua" w:hAnsi="Book Antiqua" w:cs="Arial"/>
          <w:sz w:val="24"/>
          <w:szCs w:val="24"/>
          <w:lang w:val="en-US"/>
        </w:rPr>
        <w:t>humo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ral immune response</w:t>
      </w:r>
      <w:r w:rsidRPr="004E05F3">
        <w:rPr>
          <w:rFonts w:ascii="Book Antiqua" w:hAnsi="Book Antiqua" w:cs="Arial"/>
          <w:sz w:val="24"/>
          <w:szCs w:val="24"/>
          <w:lang w:val="en-US"/>
        </w:rPr>
        <w:t>. So far there i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s only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on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study showing 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that </w:t>
      </w:r>
      <w:r w:rsidRPr="004E05F3">
        <w:rPr>
          <w:rFonts w:ascii="Book Antiqua" w:hAnsi="Book Antiqua" w:cs="Arial"/>
          <w:sz w:val="24"/>
          <w:szCs w:val="24"/>
          <w:lang w:val="en-US"/>
        </w:rPr>
        <w:t>the act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ivation of humoral immunity is implicated in the PDT-induced systemic antitumor protection, as seen by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1)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 inc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reased serum </w:t>
      </w:r>
      <w:proofErr w:type="spellStart"/>
      <w:r w:rsidR="008C7EC4" w:rsidRPr="004E05F3">
        <w:rPr>
          <w:rFonts w:ascii="Book Antiqua" w:hAnsi="Book Antiqua" w:cs="Arial"/>
          <w:sz w:val="24"/>
          <w:szCs w:val="24"/>
          <w:lang w:val="en-US"/>
        </w:rPr>
        <w:t>IgG</w:t>
      </w:r>
      <w:proofErr w:type="spellEnd"/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 titers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 after PDT,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2)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 production of antibodies against existing antigens and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3)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 marked B-cell infiltration in the tumor rim 24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>h after PDT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QcmVpc2U8L0F1dGhvcj48WWVhcj4yMDA5PC9ZZWFyPjxS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QcmVpc2U8L0F1dGhvcj48WWVhcj4yMDA5PC9ZZWFyPjxS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4" w:tooltip="Preise, 2009 #39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4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>Nonetheless,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 the importance of the humoral components to the tumor eradication process</w:t>
      </w:r>
      <w:r w:rsidR="002165D2" w:rsidRPr="004E05F3">
        <w:rPr>
          <w:rFonts w:ascii="Book Antiqua" w:hAnsi="Book Antiqua" w:cs="Arial"/>
          <w:sz w:val="24"/>
          <w:szCs w:val="24"/>
          <w:lang w:val="en-US"/>
        </w:rPr>
        <w:t xml:space="preserve"> remains</w:t>
      </w:r>
      <w:r w:rsidR="005A7E81" w:rsidRPr="004E05F3">
        <w:rPr>
          <w:rFonts w:ascii="Book Antiqua" w:hAnsi="Book Antiqua" w:cs="Arial"/>
          <w:sz w:val="24"/>
          <w:szCs w:val="24"/>
          <w:lang w:val="en-US"/>
        </w:rPr>
        <w:t xml:space="preserve"> unclear and needs further investigations.</w:t>
      </w:r>
    </w:p>
    <w:p w14:paraId="6F4F6417" w14:textId="77777777" w:rsidR="00441852" w:rsidRPr="004E05F3" w:rsidRDefault="00441852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53BFA776" w14:textId="751867AD" w:rsidR="00F857BA" w:rsidRPr="004E05F3" w:rsidRDefault="00BD66CF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ROLE OF TUMOR ANTIGENS IN THE ANTI-TUMOR IMMUNE RESPONSE</w:t>
      </w:r>
    </w:p>
    <w:p w14:paraId="7A88434A" w14:textId="1568D7BE" w:rsidR="00AE13B1" w:rsidRPr="004E05F3" w:rsidRDefault="00BD66CF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BD66CF">
        <w:rPr>
          <w:rFonts w:ascii="Book Antiqua" w:hAnsi="Book Antiqua" w:cs="Arial"/>
          <w:sz w:val="24"/>
          <w:szCs w:val="24"/>
          <w:lang w:val="en-US"/>
        </w:rPr>
        <w:t xml:space="preserve">Tumor antigens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Pr="00BD66CF">
        <w:rPr>
          <w:rFonts w:ascii="Book Antiqua" w:hAnsi="Book Antiqua" w:cs="Arial"/>
          <w:sz w:val="24"/>
          <w:szCs w:val="24"/>
          <w:lang w:val="en-US"/>
        </w:rPr>
        <w:t>TA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6523D4" w:rsidRPr="00BD66CF">
        <w:rPr>
          <w:rFonts w:ascii="Book Antiqua" w:hAnsi="Book Antiqua" w:cs="Arial"/>
          <w:sz w:val="24"/>
          <w:szCs w:val="24"/>
          <w:lang w:val="en-US"/>
        </w:rPr>
        <w:t xml:space="preserve"> r</w:t>
      </w:r>
      <w:r w:rsidR="006523D4" w:rsidRPr="004E05F3">
        <w:rPr>
          <w:rFonts w:ascii="Book Antiqua" w:hAnsi="Book Antiqua" w:cs="Arial"/>
          <w:sz w:val="24"/>
          <w:szCs w:val="24"/>
          <w:lang w:val="en-US"/>
        </w:rPr>
        <w:t>e</w:t>
      </w:r>
      <w:r w:rsidR="00AB337D" w:rsidRPr="004E05F3">
        <w:rPr>
          <w:rFonts w:ascii="Book Antiqua" w:hAnsi="Book Antiqua" w:cs="Arial"/>
          <w:sz w:val="24"/>
          <w:szCs w:val="24"/>
          <w:lang w:val="en-US"/>
        </w:rPr>
        <w:t>present a sort of “bait” for the im</w:t>
      </w:r>
      <w:r w:rsidR="005639A9" w:rsidRPr="004E05F3">
        <w:rPr>
          <w:rFonts w:ascii="Book Antiqua" w:hAnsi="Book Antiqua" w:cs="Arial"/>
          <w:sz w:val="24"/>
          <w:szCs w:val="24"/>
          <w:lang w:val="en-US"/>
        </w:rPr>
        <w:t xml:space="preserve">mune system, since they </w:t>
      </w:r>
      <w:r w:rsidR="000D49CF" w:rsidRPr="004E05F3">
        <w:rPr>
          <w:rFonts w:ascii="Book Antiqua" w:hAnsi="Book Antiqua" w:cs="Arial"/>
          <w:sz w:val="24"/>
          <w:szCs w:val="24"/>
          <w:lang w:val="en-US"/>
        </w:rPr>
        <w:t xml:space="preserve">activate </w:t>
      </w:r>
      <w:r w:rsidR="006523D4" w:rsidRPr="004E05F3">
        <w:rPr>
          <w:rFonts w:ascii="Book Antiqua" w:hAnsi="Book Antiqua" w:cs="Arial"/>
          <w:sz w:val="24"/>
          <w:szCs w:val="24"/>
          <w:lang w:val="en-US"/>
        </w:rPr>
        <w:t>DCs</w:t>
      </w:r>
      <w:r w:rsidR="00B34859" w:rsidRPr="004E05F3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 xml:space="preserve"> allow the </w:t>
      </w:r>
      <w:r w:rsidR="006523D4" w:rsidRPr="004E05F3">
        <w:rPr>
          <w:rFonts w:ascii="Book Antiqua" w:hAnsi="Book Antiqua" w:cs="Arial"/>
          <w:sz w:val="24"/>
          <w:szCs w:val="24"/>
          <w:lang w:val="en-US"/>
        </w:rPr>
        <w:t xml:space="preserve">antigen-specific </w:t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>CTLs to recognize and destroy the tumor cells. Some TAs have been well def</w:t>
      </w:r>
      <w:r>
        <w:rPr>
          <w:rFonts w:ascii="Book Antiqua" w:hAnsi="Book Antiqua" w:cs="Arial"/>
          <w:sz w:val="24"/>
          <w:szCs w:val="24"/>
          <w:lang w:val="en-US"/>
        </w:rPr>
        <w:t>ined in murine and human tumors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Van den Eynde&lt;/Author&gt;&lt;Year&gt;1997&lt;/Year&gt;&lt;RecNum&gt;40&lt;/RecNum&gt;&lt;DisplayText&gt;(45)&lt;/DisplayText&gt;&lt;record&gt;&lt;rec-number&gt;40&lt;/rec-number&gt;&lt;foreign-keys&gt;&lt;key app="EN" db-id="9sw0xe9z32rfa6exxvxvvv0c5pep02tp0tpw"&gt;40&lt;/key&gt;&lt;/foreign-keys&gt;&lt;ref-type name="Journal Article"&gt;17&lt;/ref-type&gt;&lt;contributors&gt;&lt;authors&gt;&lt;author&gt;Van den Eynde, B. J.&lt;/author&gt;&lt;author&gt;van der Bruggen, P.&lt;/author&gt;&lt;/authors&gt;&lt;/contributors&gt;&lt;auth-address&gt;Ludwig Institute for Cancer Research, Brussels, Belgium. vandeneynde@licr.ucl.ac.be&lt;/auth-address&gt;&lt;titles&gt;&lt;title&gt;T cell defined tumor antigens&lt;/title&gt;&lt;secondary-title&gt;Curr Opin Immunol&lt;/secondary-title&gt;&lt;alt-title&gt;Current opinion in immunology&lt;/alt-title&gt;&lt;/titles&gt;&lt;periodical&gt;&lt;full-title&gt;Curr Opin Immunol&lt;/full-title&gt;&lt;abbr-1&gt;Current opinion in immunology&lt;/abbr-1&gt;&lt;/periodical&gt;&lt;alt-periodical&gt;&lt;full-title&gt;Curr Opin Immunol&lt;/full-title&gt;&lt;abbr-1&gt;Current opinion in immunology&lt;/abbr-1&gt;&lt;/alt-periodical&gt;&lt;pages&gt;684-93&lt;/pages&gt;&lt;volume&gt;9&lt;/volume&gt;&lt;number&gt;5&lt;/number&gt;&lt;keywords&gt;&lt;keyword&gt;Animals&lt;/keyword&gt;&lt;keyword&gt;Antigen Presentation&lt;/keyword&gt;&lt;keyword&gt;Antigens, Neoplasm/genetics/*immunology&lt;/keyword&gt;&lt;keyword&gt;*Cytotoxicity, Immunologic&lt;/keyword&gt;&lt;keyword&gt;Humans&lt;/keyword&gt;&lt;keyword&gt;Mice&lt;/keyword&gt;&lt;keyword&gt;Mutation&lt;/keyword&gt;&lt;keyword&gt;T-Lymphocytes/*immunology&lt;/keyword&gt;&lt;/keywords&gt;&lt;dates&gt;&lt;year&gt;1997&lt;/year&gt;&lt;pub-dates&gt;&lt;date&gt;Oct&lt;/date&gt;&lt;/pub-dates&gt;&lt;/dates&gt;&lt;isbn&gt;0952-7915 (Print)&amp;#xD;0952-7915 (Linking)&lt;/isbn&gt;&lt;accession-num&gt;9368778&lt;/accession-num&gt;&lt;urls&gt;&lt;related-urls&gt;&lt;url&gt;http://www.ncbi.nlm.nih.gov/pubmed/9368778&lt;/url&gt;&lt;/related-urls&gt;&lt;/urls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5" w:tooltip="Van den Eynde, 1997 #40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5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 xml:space="preserve"> and are generally classified in three distinct groups: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1)</w:t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 xml:space="preserve"> antigens encoded by cancer-testis genes expressed in various tumors, but not in normal tissues, such as the mouse gene </w:t>
      </w:r>
      <w:r w:rsidR="008E07A3" w:rsidRPr="004E05F3">
        <w:rPr>
          <w:rStyle w:val="a7"/>
          <w:rFonts w:ascii="Book Antiqua" w:hAnsi="Book Antiqua" w:cs="Arial"/>
          <w:sz w:val="24"/>
          <w:szCs w:val="24"/>
          <w:lang w:val="en-US"/>
        </w:rPr>
        <w:t>P1A</w:t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 xml:space="preserve"> and human genes of the </w:t>
      </w:r>
      <w:r w:rsidR="009A3E7A" w:rsidRPr="004E05F3">
        <w:rPr>
          <w:rFonts w:ascii="Book Antiqua" w:hAnsi="Book Antiqua" w:cs="Arial"/>
          <w:sz w:val="24"/>
          <w:szCs w:val="24"/>
          <w:lang w:val="en-US"/>
        </w:rPr>
        <w:t xml:space="preserve">melanoma antigen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8E07A3" w:rsidRPr="004E05F3">
        <w:rPr>
          <w:rStyle w:val="a7"/>
          <w:rFonts w:ascii="Book Antiqua" w:hAnsi="Book Antiqua" w:cs="Arial"/>
          <w:i w:val="0"/>
          <w:sz w:val="24"/>
          <w:szCs w:val="24"/>
          <w:lang w:val="en-US"/>
        </w:rPr>
        <w:t>MAGE</w:t>
      </w:r>
      <w:r>
        <w:rPr>
          <w:rStyle w:val="a7"/>
          <w:rFonts w:ascii="Book Antiqua" w:hAnsi="Book Antiqua" w:cs="Arial" w:hint="eastAsia"/>
          <w:i w:val="0"/>
          <w:sz w:val="24"/>
          <w:szCs w:val="24"/>
          <w:lang w:val="en-US" w:eastAsia="zh-CN"/>
        </w:rPr>
        <w:t>)</w:t>
      </w:r>
      <w:r w:rsidR="009A3E7A" w:rsidRPr="004E05F3">
        <w:rPr>
          <w:rStyle w:val="a7"/>
          <w:rFonts w:ascii="Book Antiqua" w:hAnsi="Book Antiqua" w:cs="Arial"/>
          <w:i w:val="0"/>
          <w:sz w:val="24"/>
          <w:szCs w:val="24"/>
          <w:lang w:val="en-US"/>
        </w:rPr>
        <w:t>-type</w:t>
      </w:r>
      <w:r w:rsidR="008E07A3" w:rsidRPr="004E05F3">
        <w:rPr>
          <w:rStyle w:val="a7"/>
          <w:rFonts w:ascii="Book Antiqua" w:hAnsi="Book Antiqua" w:cs="Arial"/>
          <w:sz w:val="24"/>
          <w:szCs w:val="24"/>
          <w:lang w:val="en-US"/>
        </w:rPr>
        <w:t xml:space="preserve">, </w:t>
      </w:r>
      <w:r w:rsidR="009A3E7A" w:rsidRPr="004E05F3">
        <w:rPr>
          <w:rStyle w:val="a7"/>
          <w:rFonts w:ascii="Book Antiqua" w:hAnsi="Book Antiqua" w:cs="Arial"/>
          <w:i w:val="0"/>
          <w:sz w:val="24"/>
          <w:szCs w:val="24"/>
          <w:lang w:val="en-US"/>
        </w:rPr>
        <w:t xml:space="preserve">B melanoma antigen </w:t>
      </w:r>
      <w:r>
        <w:rPr>
          <w:rStyle w:val="a7"/>
          <w:rFonts w:ascii="Book Antiqua" w:hAnsi="Book Antiqua" w:cs="Arial" w:hint="eastAsia"/>
          <w:i w:val="0"/>
          <w:sz w:val="24"/>
          <w:szCs w:val="24"/>
          <w:lang w:val="en-US" w:eastAsia="zh-CN"/>
        </w:rPr>
        <w:t>(</w:t>
      </w:r>
      <w:r w:rsidR="008E07A3" w:rsidRPr="004E05F3">
        <w:rPr>
          <w:rStyle w:val="a7"/>
          <w:rFonts w:ascii="Book Antiqua" w:hAnsi="Book Antiqua" w:cs="Arial"/>
          <w:i w:val="0"/>
          <w:sz w:val="24"/>
          <w:szCs w:val="24"/>
          <w:lang w:val="en-US"/>
        </w:rPr>
        <w:t>BAGE</w:t>
      </w:r>
      <w:r>
        <w:rPr>
          <w:rStyle w:val="a7"/>
          <w:rFonts w:ascii="Book Antiqua" w:hAnsi="Book Antiqua" w:cs="Arial" w:hint="eastAsia"/>
          <w:i w:val="0"/>
          <w:sz w:val="24"/>
          <w:szCs w:val="24"/>
          <w:lang w:val="en-US" w:eastAsia="zh-CN"/>
        </w:rPr>
        <w:t>)</w:t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9A3E7A" w:rsidRPr="004E05F3">
        <w:rPr>
          <w:rFonts w:ascii="Book Antiqua" w:hAnsi="Book Antiqua" w:cs="Arial"/>
          <w:sz w:val="24"/>
          <w:szCs w:val="24"/>
          <w:lang w:val="en-US"/>
        </w:rPr>
        <w:t xml:space="preserve">G antigen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8E07A3" w:rsidRPr="004E05F3">
        <w:rPr>
          <w:rStyle w:val="a7"/>
          <w:rFonts w:ascii="Book Antiqua" w:hAnsi="Book Antiqua" w:cs="Arial"/>
          <w:i w:val="0"/>
          <w:sz w:val="24"/>
          <w:szCs w:val="24"/>
          <w:lang w:val="en-US"/>
        </w:rPr>
        <w:t>GAGE</w:t>
      </w:r>
      <w:r>
        <w:rPr>
          <w:rStyle w:val="a7"/>
          <w:rFonts w:ascii="Book Antiqua" w:hAnsi="Book Antiqua" w:cs="Arial" w:hint="eastAsia"/>
          <w:i w:val="0"/>
          <w:sz w:val="24"/>
          <w:szCs w:val="24"/>
          <w:lang w:val="en-US" w:eastAsia="zh-CN"/>
        </w:rPr>
        <w:t>)</w:t>
      </w:r>
      <w:r w:rsidR="008E07A3" w:rsidRPr="004E05F3">
        <w:rPr>
          <w:rFonts w:ascii="Book Antiqua" w:hAnsi="Book Antiqua" w:cs="Arial"/>
          <w:sz w:val="24"/>
          <w:szCs w:val="24"/>
          <w:lang w:val="en-US"/>
        </w:rPr>
        <w:t xml:space="preserve"> families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WYW4gZGVuIEV5bmRlPC9BdXRob3I+PFllYXI+MTk5MTwv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5MjEtMzA8L3BhZ2VzPjx2b2x1bWU+MTc5PC92b2x1bWU+PG51bWJl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M1LTQyPC9wYWdlcz48dm9sdW1lPjE4MDwv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WYW4gZGVuIEV5bmRlPC9BdXRob3I+PFllYXI+MTk5MTwv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5MjEtMzA8L3BhZ2VzPjx2b2x1bWU+MTc5PC92b2x1bWU+PG51bWJl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M1LTQyPC9wYWdlcz48dm9sdW1lPjE4MDwv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46" w:tooltip="Van den Eynde, 1991 #41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</w:rPr>
          <w:t>46-51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86793" w:rsidRPr="004E05F3">
        <w:rPr>
          <w:rFonts w:ascii="Book Antiqua" w:hAnsi="Book Antiqua" w:cs="Arial"/>
          <w:sz w:val="24"/>
          <w:szCs w:val="24"/>
          <w:lang w:val="en-US"/>
        </w:rPr>
        <w:t xml:space="preserve">;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2)</w:t>
      </w:r>
      <w:r w:rsidR="00022D9C" w:rsidRPr="004E05F3">
        <w:rPr>
          <w:rFonts w:ascii="Book Antiqua" w:hAnsi="Book Antiqua" w:cs="Arial"/>
          <w:sz w:val="24"/>
          <w:szCs w:val="24"/>
          <w:lang w:val="en-US"/>
        </w:rPr>
        <w:t xml:space="preserve"> differentiation antigens of the melanocytic lineage, which are present on most melanomas but also on normal melanocytes</w:t>
      </w:r>
      <w:r w:rsidR="00B3485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34859" w:rsidRPr="00BD66CF">
        <w:rPr>
          <w:rFonts w:ascii="Book Antiqua" w:hAnsi="Book Antiqua" w:cs="Arial"/>
          <w:i/>
          <w:sz w:val="24"/>
          <w:szCs w:val="24"/>
          <w:lang w:val="en-US"/>
        </w:rPr>
        <w:t>i.e.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B34859" w:rsidRPr="004E05F3">
        <w:rPr>
          <w:rFonts w:ascii="Book Antiqua" w:hAnsi="Book Antiqua" w:cs="Arial"/>
          <w:sz w:val="24"/>
          <w:szCs w:val="24"/>
          <w:lang w:val="en-US"/>
        </w:rPr>
        <w:t xml:space="preserve"> MART-1, gp100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b3VsaWU8L0F1dGhvcj48WWVhcj4xOTk0PC9ZZWFyPjxS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b3VsaWU8L0F1dGhvcj48WWVhcj4xOTk0PC9ZZWFyPjxS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1" w:tooltip="Coulie, 1994 #46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</w:rPr>
          <w:t>51-53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86793" w:rsidRPr="004E05F3">
        <w:rPr>
          <w:rFonts w:ascii="Book Antiqua" w:hAnsi="Book Antiqua" w:cs="Arial"/>
          <w:sz w:val="24"/>
          <w:szCs w:val="24"/>
          <w:lang w:val="en-US"/>
        </w:rPr>
        <w:t xml:space="preserve">;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3)</w:t>
      </w:r>
      <w:r w:rsidR="005E58A3" w:rsidRPr="004E05F3">
        <w:rPr>
          <w:rFonts w:ascii="Book Antiqua" w:hAnsi="Book Antiqua" w:cs="Arial"/>
          <w:sz w:val="24"/>
          <w:szCs w:val="24"/>
          <w:lang w:val="en-US"/>
        </w:rPr>
        <w:t xml:space="preserve"> antigens that result from tumor-specific mutations in genes which are expressed in all tissues</w:t>
      </w:r>
      <w:r w:rsidR="00B3485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34859" w:rsidRPr="00BD66CF">
        <w:rPr>
          <w:rFonts w:ascii="Book Antiqua" w:hAnsi="Book Antiqua" w:cs="Arial"/>
          <w:i/>
          <w:sz w:val="24"/>
          <w:szCs w:val="24"/>
          <w:lang w:val="en-US"/>
        </w:rPr>
        <w:t>i.e.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B34859" w:rsidRPr="004E05F3">
        <w:rPr>
          <w:rFonts w:ascii="Book Antiqua" w:hAnsi="Book Antiqua" w:cs="Arial"/>
          <w:sz w:val="24"/>
          <w:szCs w:val="24"/>
          <w:lang w:val="en-US"/>
        </w:rPr>
        <w:t xml:space="preserve"> p53, p16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E58A3" w:rsidRPr="004E05F3">
        <w:rPr>
          <w:rFonts w:ascii="Book Antiqua" w:hAnsi="Book Antiqua" w:cs="Arial"/>
          <w:sz w:val="24"/>
          <w:szCs w:val="24"/>
          <w:lang w:val="en-US"/>
        </w:rPr>
        <w:t xml:space="preserve"> or come from viruses 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34859" w:rsidRPr="00BD66CF">
        <w:rPr>
          <w:rFonts w:ascii="Book Antiqua" w:hAnsi="Book Antiqua" w:cs="Arial"/>
          <w:i/>
          <w:sz w:val="24"/>
          <w:szCs w:val="24"/>
          <w:lang w:val="en-US"/>
        </w:rPr>
        <w:t>i.e.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B34859" w:rsidRPr="004E05F3">
        <w:rPr>
          <w:rFonts w:ascii="Book Antiqua" w:hAnsi="Book Antiqua" w:cs="Arial"/>
          <w:sz w:val="24"/>
          <w:szCs w:val="24"/>
          <w:lang w:val="en-US"/>
        </w:rPr>
        <w:t xml:space="preserve"> EBV, HBV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b3VsaWU8L0F1dGhvcj48WWVhcj4xOTk1PC9ZZWFyPjxS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Nzk3Ni04MDwvcGFnZXM+PHZvbHVtZT45Mjwv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2Ny03MTwvcGFnZXM+PHZvbHVtZT4zNjk8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Db3VsaWU8L0F1dGhvcj48WWVhcj4xOTk1PC9ZZWFyPjxS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2Ny03MTwvcGFnZXM+PHZvbHVtZT4zNjk8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4" w:tooltip="Coulie, 1995 #49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</w:rPr>
          <w:t>54-58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3848F9" w:rsidRPr="004E05F3">
        <w:rPr>
          <w:rFonts w:ascii="Book Antiqua" w:hAnsi="Book Antiqua" w:cs="Arial"/>
          <w:sz w:val="24"/>
          <w:szCs w:val="24"/>
          <w:lang w:val="en-US"/>
        </w:rPr>
        <w:t>. Successful immunotherapeutic strategies targeting the TAs have been developed in preclinical studies and early-phase</w:t>
      </w:r>
      <w:r w:rsidR="00222A3A" w:rsidRPr="004E05F3">
        <w:rPr>
          <w:rFonts w:ascii="Book Antiqua" w:hAnsi="Book Antiqua" w:cs="Arial"/>
          <w:sz w:val="24"/>
          <w:szCs w:val="24"/>
          <w:lang w:val="en-US"/>
        </w:rPr>
        <w:t xml:space="preserve"> clinical </w:t>
      </w:r>
      <w:proofErr w:type="gramStart"/>
      <w:r w:rsidR="00222A3A" w:rsidRPr="004E05F3">
        <w:rPr>
          <w:rFonts w:ascii="Book Antiqua" w:hAnsi="Book Antiqua" w:cs="Arial"/>
          <w:sz w:val="24"/>
          <w:szCs w:val="24"/>
          <w:lang w:val="en-US"/>
        </w:rPr>
        <w:t>trials</w:t>
      </w:r>
      <w:proofErr w:type="gramEnd"/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YWhlcnU8L0F1dGhvcj48WWVhcj4yMDA1PC9ZZWFyPjxS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YWhlcnU8L0F1dGhvcj48WWVhcj4yMDA1PC9ZZWFyPjxS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59" w:tooltip="Laheru, 2005 #54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</w:rPr>
          <w:t>59</w:t>
        </w:r>
      </w:hyperlink>
      <w:r w:rsidRPr="00BD66CF">
        <w:rPr>
          <w:rFonts w:ascii="Book Antiqua" w:hAnsi="Book Antiqua" w:cs="Arial"/>
          <w:noProof/>
          <w:sz w:val="24"/>
          <w:szCs w:val="24"/>
          <w:vertAlign w:val="superscript"/>
        </w:rPr>
        <w:t>,</w:t>
      </w:r>
      <w:hyperlink w:anchor="_ENREF_60" w:tooltip="Marshall, 2005 #55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</w:rPr>
          <w:t>60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0D49CF" w:rsidRPr="004E05F3">
        <w:rPr>
          <w:rFonts w:ascii="Book Antiqua" w:hAnsi="Book Antiqua" w:cs="Arial"/>
          <w:sz w:val="24"/>
          <w:szCs w:val="24"/>
          <w:lang w:val="en-US"/>
        </w:rPr>
        <w:t>, and</w:t>
      </w:r>
      <w:r w:rsidR="00222A3A" w:rsidRPr="004E05F3">
        <w:rPr>
          <w:rFonts w:ascii="Book Antiqua" w:hAnsi="Book Antiqua" w:cs="Arial"/>
          <w:sz w:val="24"/>
          <w:szCs w:val="24"/>
          <w:lang w:val="en-US"/>
        </w:rPr>
        <w:t xml:space="preserve"> our</w:t>
      </w:r>
      <w:r w:rsidR="00222A3A" w:rsidRPr="004E05F3">
        <w:rPr>
          <w:rFonts w:ascii="Book Antiqua" w:hAnsi="Book Antiqua" w:cs="Arial"/>
          <w:color w:val="333333"/>
          <w:sz w:val="24"/>
          <w:szCs w:val="24"/>
          <w:lang w:val="en-US"/>
        </w:rPr>
        <w:t xml:space="preserve"> </w:t>
      </w:r>
      <w:r w:rsidR="00222A3A" w:rsidRPr="004E05F3">
        <w:rPr>
          <w:rFonts w:ascii="Book Antiqua" w:hAnsi="Book Antiqua" w:cs="Arial"/>
          <w:sz w:val="24"/>
          <w:szCs w:val="24"/>
          <w:lang w:val="en-US"/>
        </w:rPr>
        <w:t>group was the first to realize the importance of TAs expression in PDT anti-tumor immunity.</w:t>
      </w:r>
      <w:r w:rsidR="00AE13B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588A5D86" w14:textId="25D72963" w:rsidR="00594859" w:rsidRPr="004E05F3" w:rsidRDefault="00AE13B1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We showed that a vascular PDT regimen was able to produce 100%</w:t>
      </w:r>
      <w:r w:rsidR="00B71C78" w:rsidRPr="004E05F3">
        <w:rPr>
          <w:rFonts w:ascii="Book Antiqua" w:hAnsi="Book Antiqua" w:cs="Arial"/>
          <w:sz w:val="24"/>
          <w:szCs w:val="24"/>
          <w:lang w:val="en-US"/>
        </w:rPr>
        <w:t xml:space="preserve"> of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long term cures and rejection of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rechallenge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when tumors were induced in C3H mice with green fluorescent protein-expressing RIF</w:t>
      </w:r>
      <w:r w:rsidR="005E6001" w:rsidRPr="004E05F3">
        <w:rPr>
          <w:rFonts w:ascii="Book Antiqua" w:hAnsi="Book Antiqua" w:cs="Arial"/>
          <w:sz w:val="24"/>
          <w:szCs w:val="24"/>
          <w:lang w:val="en-US"/>
        </w:rPr>
        <w:t xml:space="preserve"> cells, but not with their wild-</w:t>
      </w:r>
      <w:r w:rsidRPr="004E05F3">
        <w:rPr>
          <w:rFonts w:ascii="Book Antiqua" w:hAnsi="Book Antiqua" w:cs="Arial"/>
          <w:sz w:val="24"/>
          <w:szCs w:val="24"/>
          <w:lang w:val="en-US"/>
        </w:rPr>
        <w:t>type counterpart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Castano&lt;/Author&gt;&lt;Year&gt;2006&lt;/Year&gt;&lt;RecNum&gt;56&lt;/RecNum&gt;&lt;DisplayText&gt;(61)&lt;/DisplayText&gt;&lt;record&gt;&lt;rec-number&gt;56&lt;/rec-number&gt;&lt;foreign-keys&gt;&lt;key app="EN" db-id="9sw0xe9z32rfa6exxvxvvv0c5pep02tp0tpw"&gt;56&lt;/key&gt;&lt;/foreign-keys&gt;&lt;ref-type name="Journal Article"&gt;17&lt;/ref-type&gt;&lt;contributors&gt;&lt;authors&gt;&lt;author&gt;Castano, A. P.&lt;/author&gt;&lt;author&gt;Liu, Q.&lt;/author&gt;&lt;author&gt;Hamblin, M. R.&lt;/author&gt;&lt;/authors&gt;&lt;/contributors&gt;&lt;auth-address&gt;BAR414, Wellman Center for Photomedicine, Massachusetts General Hospital, 40 Blossom Street, and Department of Dermatology, Harvard Medical School, Boston, MA 02114, USA.&lt;/auth-address&gt;&lt;titles&gt;&lt;title&gt;A green fluorescent protein-expressing murine tumour but not its wild-type counterpart is cured by photodynamic therapy&lt;/title&gt;&lt;secondary-title&gt;Br J Cancer&lt;/secondary-title&gt;&lt;alt-title&gt;British journal of cancer&lt;/alt-title&gt;&lt;/titles&gt;&lt;periodical&gt;&lt;full-title&gt;Br J Cancer&lt;/full-title&gt;&lt;/periodical&gt;&lt;pages&gt;391-7&lt;/pages&gt;&lt;volume&gt;94&lt;/volume&gt;&lt;number&gt;3&lt;/number&gt;&lt;keywords&gt;&lt;keyword&gt;Animals&lt;/keyword&gt;&lt;keyword&gt;Antibodies/*blood&lt;/keyword&gt;&lt;keyword&gt;Cell Line, Tumor&lt;/keyword&gt;&lt;keyword&gt;Fibrosarcoma/*drug therapy/genetics&lt;/keyword&gt;&lt;keyword&gt;Green Fluorescent Proteins/genetics/*immunology&lt;/keyword&gt;&lt;keyword&gt;Male&lt;/keyword&gt;&lt;keyword&gt;Mice&lt;/keyword&gt;&lt;keyword&gt;Mice, Inbred C3H&lt;/keyword&gt;&lt;keyword&gt;Neoplasm Recurrence, Local/*immunology&lt;/keyword&gt;&lt;keyword&gt;Neoplasm Transplantation&lt;/keyword&gt;&lt;keyword&gt;Neoplasms, Experimental/*drug therapy/genetics&lt;/keyword&gt;&lt;keyword&gt;*Photochemotherapy&lt;/keyword&gt;&lt;keyword&gt;Treatment Outcome&lt;/keyword&gt;&lt;/keywords&gt;&lt;dates&gt;&lt;year&gt;2006&lt;/year&gt;&lt;pub-dates&gt;&lt;date&gt;Feb 13&lt;/date&gt;&lt;/pub-dates&gt;&lt;/dates&gt;&lt;isbn&gt;0007-0920 (Print)&amp;#xD;0007-0920 (Linking)&lt;/isbn&gt;&lt;accession-num&gt;16421588&lt;/accession-num&gt;&lt;urls&gt;&lt;related-urls&gt;&lt;url&gt;http://www.ncbi.nlm.nih.gov/pubmed/16421588&lt;/url&gt;&lt;/related-urls&gt;&lt;/urls&gt;&lt;custom2&gt;2361144&lt;/custom2&gt;&lt;electronic-resource-num&gt;10.1038/sj.bjc.6602953&lt;/electronic-resource-num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1" w:tooltip="Castano, 2006 #56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1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The same effect was observed when we used a pair of equally lethal </w:t>
      </w:r>
      <w:proofErr w:type="spellStart"/>
      <w:r w:rsidR="00DE5BD6" w:rsidRPr="004E05F3">
        <w:rPr>
          <w:rFonts w:ascii="Book Antiqua" w:hAnsi="Book Antiqua" w:cs="Arial"/>
          <w:sz w:val="24"/>
          <w:szCs w:val="24"/>
          <w:lang w:val="en-US"/>
        </w:rPr>
        <w:t>Balb</w:t>
      </w:r>
      <w:proofErr w:type="spellEnd"/>
      <w:r w:rsidR="00DE5BD6" w:rsidRPr="004E05F3">
        <w:rPr>
          <w:rFonts w:ascii="Book Antiqua" w:hAnsi="Book Antiqua" w:cs="Arial"/>
          <w:sz w:val="24"/>
          <w:szCs w:val="24"/>
          <w:lang w:val="en-US"/>
        </w:rPr>
        <w:t>/c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colon adenocarcinomas: the antigen negative CT26 wild-type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Pr="004E05F3">
        <w:rPr>
          <w:rFonts w:ascii="Book Antiqua" w:hAnsi="Book Antiqua" w:cs="Arial"/>
          <w:sz w:val="24"/>
          <w:szCs w:val="24"/>
          <w:lang w:val="en-US"/>
        </w:rPr>
        <w:t>CT26WT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nd the CT26.CL25 transduced with </w:t>
      </w:r>
      <w:proofErr w:type="spellStart"/>
      <w:r w:rsidRPr="00BD66CF">
        <w:rPr>
          <w:rFonts w:ascii="Book Antiqua" w:hAnsi="Book Antiqua" w:cs="Arial"/>
          <w:i/>
          <w:sz w:val="24"/>
          <w:szCs w:val="24"/>
          <w:lang w:val="en-US"/>
        </w:rPr>
        <w:t>lacZ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gene, and thus expressing the tumor antigen β-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galactosidase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Pr="004E05F3">
        <w:rPr>
          <w:rFonts w:ascii="Book Antiqua" w:hAnsi="Book Antiqua" w:cs="Arial"/>
          <w:sz w:val="24"/>
          <w:szCs w:val="24"/>
          <w:lang w:val="en-US"/>
        </w:rPr>
        <w:t>β-</w:t>
      </w: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>gal</w:t>
      </w:r>
      <w:proofErr w:type="gramStart"/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proofErr w:type="gramEnd"/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cm96PC9BdXRob3I+PFllYXI+MjAxMDwvWWVhcj48UmVj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E1MTk0PC9wYWdlcz48dm9sdW1lPjU8L3ZvbHVtZT48bnVtYmVyPjEyPC9udW1iZXI+PGtleXdv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cm96PC9BdXRob3I+PFllYXI+MjAxMDwvWWVhcj48UmVj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E1MTk0PC9wYWdlcz48dm9sdW1lPjU8L3ZvbHVtZT48bnVtYmVyPjEyPC9udW1iZXI+PGtleXdv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</w:fldData>
        </w:fldCha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2" w:tooltip="Mroz, 2010 #57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2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46531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D49CF" w:rsidRPr="004E05F3">
        <w:rPr>
          <w:rFonts w:ascii="Book Antiqua" w:hAnsi="Book Antiqua" w:cs="Arial"/>
          <w:sz w:val="24"/>
          <w:szCs w:val="24"/>
          <w:lang w:val="en-US"/>
        </w:rPr>
        <w:t>W</w:t>
      </w:r>
      <w:r w:rsidR="00465313" w:rsidRPr="004E05F3">
        <w:rPr>
          <w:rFonts w:ascii="Book Antiqua" w:hAnsi="Book Antiqua" w:cs="Arial"/>
          <w:sz w:val="24"/>
          <w:szCs w:val="24"/>
          <w:lang w:val="en-US"/>
        </w:rPr>
        <w:t>e could further show that PDT of antigen positive tumors, but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 not 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of 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antigen negative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 xml:space="preserve">tumors 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>c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ould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 trigger</w:t>
      </w:r>
      <w:r w:rsidR="00465313" w:rsidRPr="004E05F3">
        <w:rPr>
          <w:rFonts w:ascii="Book Antiqua" w:hAnsi="Book Antiqua" w:cs="Arial"/>
          <w:sz w:val="24"/>
          <w:szCs w:val="24"/>
          <w:lang w:val="en-US"/>
        </w:rPr>
        <w:t xml:space="preserve"> a highly potent antigen-specific systemic immune response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077A0" w:rsidRPr="004E05F3">
        <w:rPr>
          <w:rFonts w:ascii="Book Antiqua" w:hAnsi="Book Antiqua" w:cs="Arial"/>
          <w:sz w:val="24"/>
          <w:szCs w:val="24"/>
          <w:lang w:val="en-US"/>
        </w:rPr>
        <w:t>cap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able to induce regression of distant untreated tumors. Recently we employed </w:t>
      </w:r>
      <w:r w:rsidR="00285541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P1A antigen positive mouse </w:t>
      </w:r>
      <w:proofErr w:type="spellStart"/>
      <w:r w:rsidR="00594859" w:rsidRPr="004E05F3">
        <w:rPr>
          <w:rFonts w:ascii="Book Antiqua" w:hAnsi="Book Antiqua" w:cs="Arial"/>
          <w:sz w:val="24"/>
          <w:szCs w:val="24"/>
          <w:lang w:val="en-US"/>
        </w:rPr>
        <w:t>mastocytoma</w:t>
      </w:r>
      <w:proofErr w:type="spellEnd"/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 P815 wild-type and P1A antigen negative P1.204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>P815 derived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94859" w:rsidRPr="004E05F3">
        <w:rPr>
          <w:rFonts w:ascii="Book Antiqua" w:hAnsi="Book Antiqua" w:cs="Arial"/>
          <w:sz w:val="24"/>
          <w:szCs w:val="24"/>
          <w:lang w:val="en-US"/>
        </w:rPr>
        <w:t xml:space="preserve"> tumor</w:t>
      </w:r>
      <w:r w:rsidR="00F83B1B" w:rsidRPr="004E05F3">
        <w:rPr>
          <w:rFonts w:ascii="Book Antiqua" w:hAnsi="Book Antiqua" w:cs="Arial"/>
          <w:sz w:val="24"/>
          <w:szCs w:val="24"/>
          <w:lang w:val="en-US"/>
        </w:rPr>
        <w:t xml:space="preserve"> models to study the an</w:t>
      </w:r>
      <w:r w:rsidR="006523B1" w:rsidRPr="004E05F3">
        <w:rPr>
          <w:rFonts w:ascii="Book Antiqua" w:hAnsi="Book Antiqua" w:cs="Arial"/>
          <w:sz w:val="24"/>
          <w:szCs w:val="24"/>
          <w:lang w:val="en-US"/>
        </w:rPr>
        <w:t>tigen-specific PDT-induced anti</w:t>
      </w:r>
      <w:r w:rsidR="00F83B1B" w:rsidRPr="004E05F3">
        <w:rPr>
          <w:rFonts w:ascii="Book Antiqua" w:hAnsi="Book Antiqua" w:cs="Arial"/>
          <w:sz w:val="24"/>
          <w:szCs w:val="24"/>
          <w:lang w:val="en-US"/>
        </w:rPr>
        <w:t>tumor immunity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Mroz&lt;/Author&gt;&lt;Year&gt;2013&lt;/Year&gt;&lt;RecNum&gt;58&lt;/RecNum&gt;&lt;DisplayText&gt;(63)&lt;/DisplayText&gt;&lt;record&gt;&lt;rec-number&gt;58&lt;/rec-number&gt;&lt;foreign-keys&gt;&lt;key app="EN" db-id="9sw0xe9z32rfa6exxvxvvv0c5pep02tp0tpw"&gt;58&lt;/key&gt;&lt;/foreign-keys&gt;&lt;ref-type name="Journal Article"&gt;17&lt;/ref-type&gt;&lt;contributors&gt;&lt;authors&gt;&lt;author&gt;Mroz, P. et al.&lt;/author&gt;&lt;/authors&gt;&lt;/contributors&gt;&lt;titles&gt;&lt;title&gt;Photodynamic therapy of murine mastocytoma induces specific immune responses against the cancer/testis antigen P1A.&lt;/title&gt;&lt;secondary-title&gt;Cancer Res&lt;/secondary-title&gt;&lt;/titles&gt;&lt;periodical&gt;&lt;full-title&gt;Cancer Res&lt;/full-title&gt;&lt;/periodical&gt;&lt;dates&gt;&lt;year&gt;2013&lt;/year&gt;&lt;/dates&gt;&lt;urls&gt;&lt;/urls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3" w:tooltip="Mroz, 2013 #58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3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61B0D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F83B1B" w:rsidRPr="004E05F3">
        <w:rPr>
          <w:rFonts w:ascii="Book Antiqua" w:hAnsi="Book Antiqua" w:cs="Arial"/>
          <w:sz w:val="24"/>
          <w:szCs w:val="24"/>
          <w:lang w:val="en-US"/>
        </w:rPr>
        <w:t xml:space="preserve"> This model is clinically more relevant </w:t>
      </w:r>
      <w:r w:rsidR="000E26FB" w:rsidRPr="004E05F3">
        <w:rPr>
          <w:rFonts w:ascii="Book Antiqua" w:hAnsi="Book Antiqua" w:cs="Arial"/>
          <w:sz w:val="24"/>
          <w:szCs w:val="24"/>
          <w:lang w:val="en-US"/>
        </w:rPr>
        <w:t xml:space="preserve">than others </w:t>
      </w:r>
      <w:r w:rsidR="00F83B1B" w:rsidRPr="004E05F3">
        <w:rPr>
          <w:rFonts w:ascii="Book Antiqua" w:hAnsi="Book Antiqua" w:cs="Arial"/>
          <w:sz w:val="24"/>
          <w:szCs w:val="24"/>
          <w:lang w:val="en-US"/>
        </w:rPr>
        <w:t xml:space="preserve">as the P1A is a naturally occurring murine cancer antigen, homologue of </w:t>
      </w:r>
      <w:r w:rsidR="008C7EC4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F83B1B" w:rsidRPr="004E05F3">
        <w:rPr>
          <w:rFonts w:ascii="Book Antiqua" w:hAnsi="Book Antiqua" w:cs="Arial"/>
          <w:sz w:val="24"/>
          <w:szCs w:val="24"/>
          <w:lang w:val="en-US"/>
        </w:rPr>
        <w:t>human MAGE-type antigen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Brandle&lt;/Author&gt;&lt;Year&gt;1998&lt;/Year&gt;&lt;RecNum&gt;59&lt;/RecNum&gt;&lt;DisplayText&gt;(64)&lt;/DisplayText&gt;&lt;record&gt;&lt;rec-number&gt;59&lt;/rec-number&gt;&lt;foreign-keys&gt;&lt;key app="EN" db-id="9sw0xe9z32rfa6exxvxvvv0c5pep02tp0tpw"&gt;59&lt;/key&gt;&lt;/foreign-keys&gt;&lt;ref-type name="Journal Article"&gt;17&lt;/ref-type&gt;&lt;contributors&gt;&lt;authors&gt;&lt;author&gt;Brandle, D.&lt;/author&gt;&lt;author&gt;Bilsborough, J.&lt;/author&gt;&lt;author&gt;Rulicke, T.&lt;/author&gt;&lt;author&gt;Uyttenhove, C.&lt;/author&gt;&lt;author&gt;Boon, T.&lt;/author&gt;&lt;author&gt;Van den Eynde, B. J.&lt;/author&gt;&lt;/authors&gt;&lt;/contributors&gt;&lt;auth-address&gt;Ludwig Institute for Cancer Research, Brussels, Belgium.&lt;/auth-address&gt;&lt;titles&gt;&lt;title&gt;The shared tumor-specific antigen encoded by mouse gene P1A is a target not only for cytolytic T lymphocytes but also for tumor rejection&lt;/title&gt;&lt;secondary-title&gt;Eur J Immunol&lt;/secondary-title&gt;&lt;alt-title&gt;European journal of immunology&lt;/alt-title&gt;&lt;/titles&gt;&lt;periodical&gt;&lt;full-title&gt;Eur J Immunol&lt;/full-title&gt;&lt;abbr-1&gt;European journal of immunology&lt;/abbr-1&gt;&lt;/periodical&gt;&lt;alt-periodical&gt;&lt;full-title&gt;Eur J Immunol&lt;/full-title&gt;&lt;abbr-1&gt;European journal of immunology&lt;/abbr-1&gt;&lt;/alt-periodical&gt;&lt;pages&gt;4010-9&lt;/pages&gt;&lt;volume&gt;28&lt;/volume&gt;&lt;number&gt;12&lt;/number&gt;&lt;keywords&gt;&lt;keyword&gt;Animals&lt;/keyword&gt;&lt;keyword&gt;Antigens, CD80/immunology&lt;/keyword&gt;&lt;keyword&gt;Antigens, Neoplasm/genetics/*immunology&lt;/keyword&gt;&lt;keyword&gt;*Cytotoxicity, Immunologic&lt;/keyword&gt;&lt;keyword&gt;Humans&lt;/keyword&gt;&lt;keyword&gt;Leukemia, Experimental/*immunology/pathology&lt;/keyword&gt;&lt;keyword&gt;Male&lt;/keyword&gt;&lt;keyword&gt;Mice&lt;/keyword&gt;&lt;keyword&gt;Mice, Transgenic&lt;/keyword&gt;&lt;keyword&gt;T-Lymphocytes, Cytotoxic/*immunology&lt;/keyword&gt;&lt;/keywords&gt;&lt;dates&gt;&lt;year&gt;1998&lt;/year&gt;&lt;pub-dates&gt;&lt;date&gt;Dec&lt;/date&gt;&lt;/pub-dates&gt;&lt;/dates&gt;&lt;isbn&gt;0014-2980 (Print)&amp;#xD;0014-2980 (Linking)&lt;/isbn&gt;&lt;accession-num&gt;9862337&lt;/accession-num&gt;&lt;urls&gt;&lt;related-urls&gt;&lt;url&gt;http://www.ncbi.nlm.nih.gov/pubmed/9862337&lt;/url&gt;&lt;/related-urls&gt;&lt;/urls&gt;&lt;electronic-resource-num&gt;10.1002/(SICI)1521-4141(199812)28:12&amp;amp;#60;4010::AID-IMMU4010&amp;amp;#62;3.0.CO;2-5&lt;/electronic-resource-num&gt;&lt;/record&gt;&lt;/Cite&gt;&lt;/EndNote&gt;</w:instrTex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4" w:tooltip="Brandle, 1998 #59" w:history="1">
        <w:r w:rsidR="006454B9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4</w:t>
        </w:r>
      </w:hyperlink>
      <w:r w:rsidR="00D6324E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83B1B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D67658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85541" w:rsidRPr="004E05F3">
        <w:rPr>
          <w:rFonts w:ascii="Book Antiqua" w:hAnsi="Book Antiqua" w:cs="Arial"/>
          <w:sz w:val="24"/>
          <w:szCs w:val="24"/>
          <w:lang w:val="en-US"/>
        </w:rPr>
        <w:t xml:space="preserve">We found that </w:t>
      </w:r>
      <w:r w:rsidR="004C3392" w:rsidRPr="004E05F3">
        <w:rPr>
          <w:rFonts w:ascii="Book Antiqua" w:hAnsi="Book Antiqua" w:cs="Arial"/>
          <w:sz w:val="24"/>
          <w:szCs w:val="24"/>
          <w:lang w:val="en-US"/>
        </w:rPr>
        <w:t xml:space="preserve">tumor cures, significantly higher survival and rejection of tumor </w:t>
      </w:r>
      <w:proofErr w:type="spellStart"/>
      <w:r w:rsidR="004C3392" w:rsidRPr="004E05F3">
        <w:rPr>
          <w:rFonts w:ascii="Book Antiqua" w:hAnsi="Book Antiqua" w:cs="Arial"/>
          <w:sz w:val="24"/>
          <w:szCs w:val="24"/>
          <w:lang w:val="en-US"/>
        </w:rPr>
        <w:t>recha</w:t>
      </w:r>
      <w:r w:rsidR="004828DC" w:rsidRPr="004E05F3">
        <w:rPr>
          <w:rFonts w:ascii="Book Antiqua" w:hAnsi="Book Antiqua" w:cs="Arial"/>
          <w:sz w:val="24"/>
          <w:szCs w:val="24"/>
          <w:lang w:val="en-US"/>
        </w:rPr>
        <w:t>llenge</w:t>
      </w:r>
      <w:proofErr w:type="spellEnd"/>
      <w:r w:rsidR="004828DC" w:rsidRPr="004E05F3">
        <w:rPr>
          <w:rFonts w:ascii="Book Antiqua" w:hAnsi="Book Antiqua" w:cs="Arial"/>
          <w:sz w:val="24"/>
          <w:szCs w:val="24"/>
          <w:lang w:val="en-US"/>
        </w:rPr>
        <w:t xml:space="preserve"> were obtained with P815, </w:t>
      </w:r>
      <w:r w:rsidR="000E26FB" w:rsidRPr="004E05F3">
        <w:rPr>
          <w:rFonts w:ascii="Book Antiqua" w:hAnsi="Book Antiqua" w:cs="Arial"/>
          <w:sz w:val="24"/>
          <w:szCs w:val="24"/>
          <w:lang w:val="en-US"/>
        </w:rPr>
        <w:t>but not</w:t>
      </w:r>
      <w:r w:rsidR="004C3392" w:rsidRPr="004E05F3">
        <w:rPr>
          <w:rFonts w:ascii="Book Antiqua" w:hAnsi="Book Antiqua" w:cs="Arial"/>
          <w:sz w:val="24"/>
          <w:szCs w:val="24"/>
          <w:lang w:val="en-US"/>
        </w:rPr>
        <w:t xml:space="preserve"> with P1.204 tumors that lack the antigen.</w:t>
      </w:r>
    </w:p>
    <w:p w14:paraId="4F32D065" w14:textId="1CEEFF22" w:rsidR="00060CD0" w:rsidRPr="004E05F3" w:rsidRDefault="00BA311A" w:rsidP="00BD66CF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</w:t>
      </w:r>
      <w:r w:rsidR="00333128" w:rsidRPr="004E05F3">
        <w:rPr>
          <w:rFonts w:ascii="Book Antiqua" w:hAnsi="Book Antiqua" w:cs="Arial"/>
          <w:sz w:val="24"/>
          <w:szCs w:val="24"/>
          <w:lang w:val="en-US"/>
        </w:rPr>
        <w:t xml:space="preserve"> role of the TAs in PDT anti-tumor immunity has be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en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recently 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investigated also in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clinical setting. In 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a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 study published by </w:t>
      </w:r>
      <w:proofErr w:type="spellStart"/>
      <w:r w:rsidR="00F54C5E" w:rsidRPr="004E05F3">
        <w:rPr>
          <w:rFonts w:ascii="Book Antiqua" w:hAnsi="Book Antiqua" w:cs="Arial"/>
          <w:sz w:val="24"/>
          <w:szCs w:val="24"/>
          <w:lang w:val="en-US"/>
        </w:rPr>
        <w:t>Kabingu</w:t>
      </w:r>
      <w:proofErr w:type="spellEnd"/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54C5E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et </w:t>
      </w:r>
      <w:proofErr w:type="gramStart"/>
      <w:r w:rsidR="00F54C5E" w:rsidRPr="004E05F3">
        <w:rPr>
          <w:rFonts w:ascii="Book Antiqua" w:hAnsi="Book Antiqua" w:cs="Arial"/>
          <w:i/>
          <w:sz w:val="24"/>
          <w:szCs w:val="24"/>
          <w:lang w:val="en-US"/>
        </w:rPr>
        <w:t>al</w:t>
      </w:r>
      <w:proofErr w:type="gramEnd"/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YWJpbmd1PC9BdXRob3I+PFllYXI+MjAwOTwvWWVhcj48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Q0NjAtNjwvcGFnZXM+PHZvbHVtZT4xNTwvdm9sdW1l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==
</w:fldData>
        </w:fldChar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YWJpbmd1PC9BdXRob3I+PFllYXI+MjAwOTwvWWVhcj48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Q0NjAtNjwvcGFnZXM+PHZvbHVtZT4xNTwvdm9sdW1l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==
</w:fldData>
        </w:fldChar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5" w:tooltip="Kabingu, 2009 #60" w:history="1">
        <w:r w:rsidR="00BD66CF" w:rsidRPr="00BD66CF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5</w:t>
        </w:r>
      </w:hyperlink>
      <w:r w:rsidR="00BD66CF" w:rsidRPr="00BD66CF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BD66CF" w:rsidRPr="00BD66CF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 in 2009, they </w:t>
      </w:r>
      <w:r w:rsidR="000E26FB" w:rsidRPr="004E05F3">
        <w:rPr>
          <w:rFonts w:ascii="Book Antiqua" w:hAnsi="Book Antiqua" w:cs="Arial"/>
          <w:sz w:val="24"/>
          <w:szCs w:val="24"/>
          <w:lang w:val="en-US"/>
        </w:rPr>
        <w:t>demonstrated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 for the f</w:t>
      </w:r>
      <w:r w:rsidR="000E26FB" w:rsidRPr="004E05F3">
        <w:rPr>
          <w:rFonts w:ascii="Book Antiqua" w:hAnsi="Book Antiqua" w:cs="Arial"/>
          <w:sz w:val="24"/>
          <w:szCs w:val="24"/>
          <w:lang w:val="en-US"/>
        </w:rPr>
        <w:t xml:space="preserve">irst time the enhancement of 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>systemic immune reactivity to a basal cell carcinoma as</w:t>
      </w:r>
      <w:r w:rsidR="00B50808" w:rsidRPr="004E05F3">
        <w:rPr>
          <w:rFonts w:ascii="Book Antiqua" w:hAnsi="Book Antiqua" w:cs="Arial"/>
          <w:sz w:val="24"/>
          <w:szCs w:val="24"/>
          <w:lang w:val="en-US"/>
        </w:rPr>
        <w:t xml:space="preserve">sociated TA 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50808" w:rsidRPr="004E05F3">
        <w:rPr>
          <w:rFonts w:ascii="Book Antiqua" w:hAnsi="Book Antiqua" w:cs="Arial"/>
          <w:sz w:val="24"/>
          <w:szCs w:val="24"/>
          <w:lang w:val="en-US"/>
        </w:rPr>
        <w:t>Hedgehog-interacti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>ng protein 1</w:t>
      </w:r>
      <w:r w:rsidR="00BD66CF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F54C5E" w:rsidRPr="004E05F3">
        <w:rPr>
          <w:rFonts w:ascii="Book Antiqua" w:hAnsi="Book Antiqua" w:cs="Arial"/>
          <w:sz w:val="24"/>
          <w:szCs w:val="24"/>
          <w:lang w:val="en-US"/>
        </w:rPr>
        <w:t xml:space="preserve"> following PDT in patients.</w:t>
      </w:r>
      <w:r w:rsidR="00DA7BA6" w:rsidRPr="004E05F3">
        <w:rPr>
          <w:rFonts w:ascii="Book Antiqua" w:hAnsi="Book Antiqua" w:cs="Arial"/>
          <w:sz w:val="24"/>
          <w:szCs w:val="24"/>
          <w:lang w:val="en-US"/>
        </w:rPr>
        <w:t xml:space="preserve"> These </w:t>
      </w:r>
      <w:r w:rsidR="00B50808" w:rsidRPr="004E05F3">
        <w:rPr>
          <w:rFonts w:ascii="Book Antiqua" w:hAnsi="Book Antiqua" w:cs="Arial"/>
          <w:sz w:val="24"/>
          <w:szCs w:val="24"/>
          <w:lang w:val="en-US"/>
        </w:rPr>
        <w:t>novel</w:t>
      </w:r>
      <w:r w:rsidR="00DA7BA6" w:rsidRPr="004E05F3">
        <w:rPr>
          <w:rFonts w:ascii="Book Antiqua" w:hAnsi="Book Antiqua" w:cs="Arial"/>
          <w:sz w:val="24"/>
          <w:szCs w:val="24"/>
          <w:lang w:val="en-US"/>
        </w:rPr>
        <w:t xml:space="preserve"> findings in patients ar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important </w:t>
      </w:r>
      <w:r w:rsidR="00B50808" w:rsidRPr="004E05F3">
        <w:rPr>
          <w:rFonts w:ascii="Book Antiqua" w:hAnsi="Book Antiqua" w:cs="Arial"/>
          <w:sz w:val="24"/>
          <w:szCs w:val="24"/>
          <w:lang w:val="en-US"/>
        </w:rPr>
        <w:t>as they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 xml:space="preserve">are </w:t>
      </w:r>
      <w:r w:rsidR="006523B1" w:rsidRPr="004E05F3">
        <w:rPr>
          <w:rFonts w:ascii="Book Antiqua" w:hAnsi="Book Antiqua" w:cs="Arial"/>
          <w:sz w:val="24"/>
          <w:szCs w:val="24"/>
          <w:lang w:val="en-US"/>
        </w:rPr>
        <w:t>support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>ing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he </w:t>
      </w:r>
      <w:r w:rsidR="00DA7BA6" w:rsidRPr="004E05F3">
        <w:rPr>
          <w:rFonts w:ascii="Book Antiqua" w:hAnsi="Book Antiqua" w:cs="Arial"/>
          <w:sz w:val="24"/>
          <w:szCs w:val="24"/>
          <w:lang w:val="en-US"/>
        </w:rPr>
        <w:t>results</w:t>
      </w:r>
      <w:r w:rsidR="00B50808" w:rsidRPr="004E05F3">
        <w:rPr>
          <w:rFonts w:ascii="Book Antiqua" w:hAnsi="Book Antiqua" w:cs="Arial"/>
          <w:sz w:val="24"/>
          <w:szCs w:val="24"/>
          <w:lang w:val="en-US"/>
        </w:rPr>
        <w:t xml:space="preserve"> in preclinical models</w:t>
      </w:r>
      <w:r w:rsidR="00AC2907" w:rsidRPr="004E05F3">
        <w:rPr>
          <w:rFonts w:ascii="Book Antiqua" w:hAnsi="Book Antiqua" w:cs="Arial"/>
          <w:sz w:val="24"/>
          <w:szCs w:val="24"/>
          <w:lang w:val="en-US"/>
        </w:rPr>
        <w:t>, but more effort need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be done in clini</w:t>
      </w:r>
      <w:r w:rsidR="00DA7BA6" w:rsidRPr="004E05F3">
        <w:rPr>
          <w:rFonts w:ascii="Book Antiqua" w:hAnsi="Book Antiqua" w:cs="Arial"/>
          <w:sz w:val="24"/>
          <w:szCs w:val="24"/>
          <w:lang w:val="en-US"/>
        </w:rPr>
        <w:t xml:space="preserve">cal trials to elucidate the PDT-induced </w:t>
      </w:r>
      <w:r w:rsidRPr="004E05F3">
        <w:rPr>
          <w:rFonts w:ascii="Book Antiqua" w:hAnsi="Book Antiqua" w:cs="Arial"/>
          <w:sz w:val="24"/>
          <w:szCs w:val="24"/>
          <w:lang w:val="en-US"/>
        </w:rPr>
        <w:t>systemic immune responses to tumor antigen.</w:t>
      </w:r>
    </w:p>
    <w:p w14:paraId="2E9A5298" w14:textId="77777777" w:rsidR="00BE01D3" w:rsidRDefault="00BE01D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6B71900D" w14:textId="4D9D68E6" w:rsidR="00CC30BA" w:rsidRPr="004E05F3" w:rsidRDefault="00BE01D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>
        <w:rPr>
          <w:rFonts w:ascii="Book Antiqua" w:hAnsi="Book Antiqua" w:cs="Arial"/>
          <w:b/>
          <w:sz w:val="24"/>
          <w:szCs w:val="24"/>
          <w:lang w:val="en-US"/>
        </w:rPr>
        <w:t>IMPACT OF T REGULATORY CELLS</w:t>
      </w: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 IN THE ANTI-TUMOR IMMUNE RESPONSE</w:t>
      </w:r>
    </w:p>
    <w:p w14:paraId="7EB028FF" w14:textId="610AED96" w:rsidR="00B51B70" w:rsidRPr="004E05F3" w:rsidRDefault="00BF0C10" w:rsidP="004E05F3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In addition to directly stimulating anti-tumor immunity by triggering DC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nd T cell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ctivation, PDT may also interfere with immune-suppressive T cells.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 xml:space="preserve"> The main class of T cells </w:t>
      </w:r>
      <w:r w:rsidRPr="004E05F3">
        <w:rPr>
          <w:rFonts w:ascii="Book Antiqua" w:hAnsi="Book Antiqua" w:cs="Arial"/>
          <w:sz w:val="24"/>
          <w:szCs w:val="24"/>
          <w:lang w:val="en-US"/>
        </w:rPr>
        <w:t>suppress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>ing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he immune response consists of</w:t>
      </w:r>
      <w:r w:rsidR="00441D87" w:rsidRPr="004E05F3">
        <w:rPr>
          <w:rFonts w:ascii="Book Antiqua" w:hAnsi="Book Antiqua" w:cs="Arial"/>
          <w:sz w:val="24"/>
          <w:szCs w:val="24"/>
          <w:lang w:val="en-US"/>
        </w:rPr>
        <w:t xml:space="preserve"> CD4+CD25+FoxP3+</w:t>
      </w:r>
      <w:r w:rsidR="00AC2907" w:rsidRPr="004E05F3">
        <w:rPr>
          <w:rFonts w:ascii="Book Antiqua" w:hAnsi="Book Antiqua" w:cs="Arial"/>
          <w:sz w:val="24"/>
          <w:szCs w:val="24"/>
          <w:lang w:val="en-US"/>
        </w:rPr>
        <w:t xml:space="preserve"> T regulatory cells</w:t>
      </w:r>
      <w:r w:rsidR="00084E9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Campbell&lt;/Author&gt;&lt;Year&gt;2011&lt;/Year&gt;&lt;RecNum&gt;113&lt;/RecNum&gt;&lt;DisplayText&gt;(66)&lt;/DisplayText&gt;&lt;record&gt;&lt;rec-number&gt;113&lt;/rec-number&gt;&lt;foreign-keys&gt;&lt;key app="EN" db-id="9sw0xe9z32rfa6exxvxvvv0c5pep02tp0tpw"&gt;113&lt;/key&gt;&lt;/foreign-keys&gt;&lt;ref-type name="Journal Article"&gt;17&lt;/ref-type&gt;&lt;contributors&gt;&lt;authors&gt;&lt;author&gt;Campbell, D. J.&lt;/author&gt;&lt;author&gt;Koch, M. A.&lt;/author&gt;&lt;/authors&gt;&lt;/contributors&gt;&lt;auth-address&gt;Immunology Program, Benaroya Research Institute, Seattle, Washington 98103, USA. campbell@benaroyaresearch.org&lt;/auth-address&gt;&lt;titles&gt;&lt;title&gt;Phenotypical and functional specialization of FOXP3+ regulatory T cells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19-30&lt;/pages&gt;&lt;volume&gt;11&lt;/volume&gt;&lt;number&gt;2&lt;/number&gt;&lt;keywords&gt;&lt;keyword&gt;Cell Movement&lt;/keyword&gt;&lt;keyword&gt;Cytokines/metabolism&lt;/keyword&gt;&lt;keyword&gt;Forkhead Transcription Factors/analysis&lt;/keyword&gt;&lt;keyword&gt;Homeostasis&lt;/keyword&gt;&lt;keyword&gt;Humans&lt;/keyword&gt;&lt;keyword&gt;*Immunity, Active&lt;/keyword&gt;&lt;keyword&gt;Lymphoid Tissue/immunology&lt;/keyword&gt;&lt;keyword&gt;T-Lymphocytes, Regulatory/*immunology/*metabolism&lt;/keyword&gt;&lt;/keywords&gt;&lt;dates&gt;&lt;year&gt;2011&lt;/year&gt;&lt;pub-dates&gt;&lt;date&gt;Feb&lt;/date&gt;&lt;/pub-dates&gt;&lt;/dates&gt;&lt;isbn&gt;1474-1741 (Electronic)&amp;#xD;1474-1733 (Linking)&lt;/isbn&gt;&lt;accession-num&gt;21267013&lt;/accession-num&gt;&lt;urls&gt;&lt;related-urls&gt;&lt;url&gt;http://www.ncbi.nlm.nih.gov/pubmed/21267013&lt;/url&gt;&lt;/related-urls&gt;&lt;/urls&gt;&lt;custom2&gt;3289970&lt;/custom2&gt;&lt;electronic-resource-num&gt;10.1038/nri2916&lt;/electronic-resource-num&gt;&lt;/record&gt;&lt;/Cite&gt;&lt;/EndNote&gt;</w:instrText>
      </w:r>
      <w:r w:rsidR="00084E9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6" w:tooltip="Campbell, 2011 #113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6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84E9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The </w:t>
      </w:r>
      <w:r w:rsidR="00441D87" w:rsidRPr="004E05F3">
        <w:rPr>
          <w:rFonts w:ascii="Book Antiqua" w:hAnsi="Book Antiqua" w:cs="Arial"/>
          <w:sz w:val="24"/>
          <w:szCs w:val="24"/>
          <w:lang w:val="en-US"/>
        </w:rPr>
        <w:t xml:space="preserve">involvement of </w:t>
      </w:r>
      <w:r w:rsidR="00BE01D3" w:rsidRPr="00BE01D3">
        <w:rPr>
          <w:rFonts w:ascii="Book Antiqua" w:hAnsi="Book Antiqua" w:cs="Arial"/>
          <w:sz w:val="24"/>
          <w:szCs w:val="24"/>
          <w:lang w:val="en-US"/>
        </w:rPr>
        <w:t xml:space="preserve">T regulatory cells </w:t>
      </w:r>
      <w:r w:rsidR="00BE01D3" w:rsidRPr="00BE01D3">
        <w:rPr>
          <w:rFonts w:ascii="Book Antiqua" w:hAnsi="Book Antiqua" w:cs="Arial"/>
          <w:sz w:val="24"/>
          <w:szCs w:val="24"/>
          <w:lang w:val="en-US" w:eastAsia="zh-CN"/>
        </w:rPr>
        <w:t>(</w:t>
      </w:r>
      <w:proofErr w:type="spellStart"/>
      <w:r w:rsidR="00BE01D3" w:rsidRPr="00BE01D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BE01D3" w:rsidRPr="00BE01D3">
        <w:rPr>
          <w:rFonts w:ascii="Book Antiqua" w:hAnsi="Book Antiqua" w:cs="Arial"/>
          <w:sz w:val="24"/>
          <w:szCs w:val="24"/>
          <w:lang w:val="en-US" w:eastAsia="zh-CN"/>
        </w:rPr>
        <w:t>)</w:t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 in both autoimmune disease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Dejaco&lt;/Author&gt;&lt;Year&gt;2006&lt;/Year&gt;&lt;RecNum&gt;61&lt;/RecNum&gt;&lt;DisplayText&gt;(67)&lt;/DisplayText&gt;&lt;record&gt;&lt;rec-number&gt;61&lt;/rec-number&gt;&lt;foreign-keys&gt;&lt;key app="EN" db-id="9sw0xe9z32rfa6exxvxvvv0c5pep02tp0tpw"&gt;61&lt;/key&gt;&lt;/foreign-keys&gt;&lt;ref-type name="Journal Article"&gt;17&lt;/ref-type&gt;&lt;contributors&gt;&lt;authors&gt;&lt;author&gt;Dejaco, C.&lt;/author&gt;&lt;author&gt;Duftner, C.&lt;/author&gt;&lt;author&gt;Grubeck-Loebenstein, B.&lt;/author&gt;&lt;author&gt;Schirmer, M.&lt;/author&gt;&lt;/authors&gt;&lt;/contributors&gt;&lt;auth-address&gt;Clinical Department of Internal Medicine, Innsbruck Medical University, Innsbruck, Austria.&lt;/auth-address&gt;&lt;titles&gt;&lt;title&gt;Imbalance of regulatory T cells in human autoimmune diseases&lt;/title&gt;&lt;secondary-title&gt;Immunology&lt;/secondary-title&gt;&lt;alt-title&gt;Immunology&lt;/alt-title&gt;&lt;/titles&gt;&lt;periodical&gt;&lt;full-title&gt;Immunology&lt;/full-title&gt;&lt;abbr-1&gt;Immunology&lt;/abbr-1&gt;&lt;/periodical&gt;&lt;alt-periodical&gt;&lt;full-title&gt;Immunology&lt;/full-title&gt;&lt;abbr-1&gt;Immunology&lt;/abbr-1&gt;&lt;/alt-periodical&gt;&lt;pages&gt;289-300&lt;/pages&gt;&lt;volume&gt;117&lt;/volume&gt;&lt;number&gt;3&lt;/number&gt;&lt;keywords&gt;&lt;keyword&gt;Autoimmune Diseases/genetics/*immunology/therapy&lt;/keyword&gt;&lt;keyword&gt;Forkhead Transcription Factors/genetics/metabolism&lt;/keyword&gt;&lt;keyword&gt;Humans&lt;/keyword&gt;&lt;keyword&gt;T-Lymphocytes, Regulatory/*immunology&lt;/keyword&gt;&lt;/keywords&gt;&lt;dates&gt;&lt;year&gt;2006&lt;/year&gt;&lt;pub-dates&gt;&lt;date&gt;Mar&lt;/date&gt;&lt;/pub-dates&gt;&lt;/dates&gt;&lt;isbn&gt;0019-2805 (Print)&amp;#xD;0019-2805 (Linking)&lt;/isbn&gt;&lt;accession-num&gt;16476048&lt;/accession-num&gt;&lt;urls&gt;&lt;related-urls&gt;&lt;url&gt;http://www.ncbi.nlm.nih.gov/pubmed/16476048&lt;/url&gt;&lt;/related-urls&gt;&lt;/urls&gt;&lt;custom2&gt;1782226&lt;/custom2&gt;&lt;electronic-resource-num&gt;10.1111/j.1365-2567.2005.02317.x&lt;/electronic-resource-num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7" w:tooltip="Dejaco, 2006 #61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7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 and cancer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Yamaguchi&lt;/Author&gt;&lt;Year&gt;2006&lt;/Year&gt;&lt;RecNum&gt;62&lt;/RecNum&gt;&lt;DisplayText&gt;(68)&lt;/DisplayText&gt;&lt;record&gt;&lt;rec-number&gt;62&lt;/rec-number&gt;&lt;foreign-keys&gt;&lt;key app="EN" db-id="9sw0xe9z32rfa6exxvxvvv0c5pep02tp0tpw"&gt;62&lt;/key&gt;&lt;/foreign-keys&gt;&lt;ref-type name="Journal Article"&gt;17&lt;/ref-type&gt;&lt;contributors&gt;&lt;authors&gt;&lt;author&gt;Yamaguchi, T.&lt;/author&gt;&lt;author&gt;Sakaguchi, S.&lt;/author&gt;&lt;/authors&gt;&lt;/contributors&gt;&lt;auth-address&gt;Department of Experimental Pathology, Institute for Frontier Medical Sciences, Kyoto University, 53 Shogoin Kawahara-cho, Sakyo-ku, Kyoto 606-8507, Japan.&lt;/auth-address&gt;&lt;titles&gt;&lt;title&gt;Regulatory T cells in immune surveillance and treatment of cancer&lt;/title&gt;&lt;secondary-title&gt;Semin Cancer Biol&lt;/secondary-title&gt;&lt;alt-title&gt;Seminars in cancer biology&lt;/alt-title&gt;&lt;/titles&gt;&lt;periodical&gt;&lt;full-title&gt;Semin Cancer Biol&lt;/full-title&gt;&lt;abbr-1&gt;Seminars in cancer biology&lt;/abbr-1&gt;&lt;/periodical&gt;&lt;alt-periodical&gt;&lt;full-title&gt;Semin Cancer Biol&lt;/full-title&gt;&lt;abbr-1&gt;Seminars in cancer biology&lt;/abbr-1&gt;&lt;/alt-periodical&gt;&lt;pages&gt;115-23&lt;/pages&gt;&lt;volume&gt;16&lt;/volume&gt;&lt;number&gt;2&lt;/number&gt;&lt;keywords&gt;&lt;keyword&gt;Antigens, CD4/analysis&lt;/keyword&gt;&lt;keyword&gt;Autoimmunity/*immunology&lt;/keyword&gt;&lt;keyword&gt;Humans&lt;/keyword&gt;&lt;keyword&gt;*Immunologic Surveillance&lt;/keyword&gt;&lt;keyword&gt;Lymphocyte Activation&lt;/keyword&gt;&lt;keyword&gt;*Lymphocyte Depletion&lt;/keyword&gt;&lt;keyword&gt;Neoplasms/immunology/*therapy&lt;/keyword&gt;&lt;keyword&gt;Receptors, Interleukin-2/analysis&lt;/keyword&gt;&lt;keyword&gt;T-Lymphocytes, Regulatory/*immunology&lt;/keyword&gt;&lt;/keywords&gt;&lt;dates&gt;&lt;year&gt;2006&lt;/year&gt;&lt;pub-dates&gt;&lt;date&gt;Apr&lt;/date&gt;&lt;/pub-dates&gt;&lt;/dates&gt;&lt;isbn&gt;1044-579X (Print)&amp;#xD;1044-579X (Linking)&lt;/isbn&gt;&lt;accession-num&gt;16376102&lt;/accession-num&gt;&lt;urls&gt;&lt;related-urls&gt;&lt;url&gt;http://www.ncbi.nlm.nih.gov/pubmed/16376102&lt;/url&gt;&lt;/related-urls&gt;&lt;/urls&gt;&lt;electronic-resource-num&gt;10.1016/j.semcancer.2005.11.005&lt;/electronic-resource-num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8" w:tooltip="Yamaguchi, 2006 #62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8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441D87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t xml:space="preserve"> </w:t>
      </w:r>
      <w:r w:rsidR="00441D87" w:rsidRPr="004E05F3">
        <w:rPr>
          <w:rFonts w:ascii="Book Antiqua" w:hAnsi="Book Antiqua" w:cs="Arial"/>
          <w:sz w:val="24"/>
          <w:szCs w:val="24"/>
          <w:lang w:val="en-US"/>
        </w:rPr>
        <w:t>has been extensively described in mice and humans</w:t>
      </w:r>
      <w:r w:rsidR="00AC2907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AC2907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441D87" w:rsidRPr="004E05F3">
        <w:rPr>
          <w:rFonts w:ascii="Book Antiqua" w:hAnsi="Book Antiqua" w:cs="Arial"/>
          <w:sz w:val="24"/>
          <w:szCs w:val="24"/>
          <w:lang w:val="en-US"/>
        </w:rPr>
        <w:t xml:space="preserve"> are thought to mediate t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>heir immunosuppressive effects b</w:t>
      </w:r>
      <w:r w:rsidR="00BE01D3">
        <w:rPr>
          <w:rFonts w:ascii="Book Antiqua" w:hAnsi="Book Antiqua" w:cs="Arial"/>
          <w:sz w:val="24"/>
          <w:szCs w:val="24"/>
          <w:lang w:val="en-US"/>
        </w:rPr>
        <w:t>y multiple mechanism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Bluestone&lt;/Author&gt;&lt;Year&gt;2005&lt;/Year&gt;&lt;RecNum&gt;63&lt;/RecNum&gt;&lt;DisplayText&gt;(69)&lt;/DisplayText&gt;&lt;record&gt;&lt;rec-number&gt;63&lt;/rec-number&gt;&lt;foreign-keys&gt;&lt;key app="EN" db-id="9sw0xe9z32rfa6exxvxvvv0c5pep02tp0tpw"&gt;63&lt;/key&gt;&lt;/foreign-keys&gt;&lt;ref-type name="Journal Article"&gt;17&lt;/ref-type&gt;&lt;contributors&gt;&lt;authors&gt;&lt;author&gt;Bluestone, J. A.&lt;/author&gt;&lt;author&gt;Tang, Q.&lt;/author&gt;&lt;/authors&gt;&lt;/contributors&gt;&lt;auth-address&gt;University of California at San Francisco Diabetes Center, Department of Medicine, University of California, San Francisco, 513 Parnassus Avenue, San Francisco, California 94143-0540, USA. jbluest@diabetes.ucsf.edu&lt;/auth-address&gt;&lt;titles&gt;&lt;title&gt;How do CD4+CD25+ regulatory T cells control autoimmunity?&lt;/title&gt;&lt;secondary-title&gt;Curr Opin Immunol&lt;/secondary-title&gt;&lt;alt-title&gt;Current opinion in immunology&lt;/alt-title&gt;&lt;/titles&gt;&lt;periodical&gt;&lt;full-title&gt;Curr Opin Immunol&lt;/full-title&gt;&lt;abbr-1&gt;Current opinion in immunology&lt;/abbr-1&gt;&lt;/periodical&gt;&lt;alt-periodical&gt;&lt;full-title&gt;Curr Opin Immunol&lt;/full-title&gt;&lt;abbr-1&gt;Current opinion in immunology&lt;/abbr-1&gt;&lt;/alt-periodical&gt;&lt;pages&gt;638-42&lt;/pages&gt;&lt;volume&gt;17&lt;/volume&gt;&lt;number&gt;6&lt;/number&gt;&lt;keywords&gt;&lt;keyword&gt;Animals&lt;/keyword&gt;&lt;keyword&gt;*Autoimmunity&lt;/keyword&gt;&lt;keyword&gt;Dendritic Cells/immunology&lt;/keyword&gt;&lt;keyword&gt;Inflammation/immunology&lt;/keyword&gt;&lt;keyword&gt;Mice&lt;/keyword&gt;&lt;keyword&gt;Receptors, Interleukin-2/*analysis&lt;/keyword&gt;&lt;keyword&gt;T-Lymphocyte Subsets/*immunology&lt;/keyword&gt;&lt;keyword&gt;T-Lymphocytes, Regulatory/*immunology&lt;/keyword&gt;&lt;/keywords&gt;&lt;dates&gt;&lt;year&gt;2005&lt;/year&gt;&lt;pub-dates&gt;&lt;date&gt;Dec&lt;/date&gt;&lt;/pub-dates&gt;&lt;/dates&gt;&lt;isbn&gt;0952-7915 (Print)&amp;#xD;0952-7915 (Linking)&lt;/isbn&gt;&lt;accession-num&gt;16209918&lt;/accession-num&gt;&lt;urls&gt;&lt;related-urls&gt;&lt;url&gt;http://www.ncbi.nlm.nih.gov/pubmed/16209918&lt;/url&gt;&lt;/related-urls&gt;&lt;/urls&gt;&lt;electronic-resource-num&gt;10.1016/j.coi.2005.09.002&lt;/electronic-resource-num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9" w:tooltip="Bluestone, 2005 #63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9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C4519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B51B7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B51B70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B51B70" w:rsidRPr="004E05F3">
        <w:rPr>
          <w:rFonts w:ascii="Book Antiqua" w:hAnsi="Book Antiqua" w:cs="Arial"/>
          <w:sz w:val="24"/>
          <w:szCs w:val="24"/>
          <w:lang w:val="en-US"/>
        </w:rPr>
        <w:t xml:space="preserve"> express the protein receptor cytotoxic T-lymphocyte antigen 4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51B70" w:rsidRPr="004E05F3">
        <w:rPr>
          <w:rFonts w:ascii="Book Antiqua" w:hAnsi="Book Antiqua" w:cs="Arial"/>
          <w:sz w:val="24"/>
          <w:szCs w:val="24"/>
          <w:lang w:val="en-US"/>
        </w:rPr>
        <w:t>CTLA-4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B51B70" w:rsidRPr="004E05F3">
        <w:rPr>
          <w:rFonts w:ascii="Book Antiqua" w:hAnsi="Book Antiqua" w:cs="Arial"/>
          <w:sz w:val="24"/>
          <w:szCs w:val="24"/>
          <w:lang w:val="en-US"/>
        </w:rPr>
        <w:t xml:space="preserve">, which is similar to the T-cell </w:t>
      </w:r>
      <w:proofErr w:type="spellStart"/>
      <w:r w:rsidR="00B51B70" w:rsidRPr="004E05F3">
        <w:rPr>
          <w:rFonts w:ascii="Book Antiqua" w:hAnsi="Book Antiqua" w:cs="Arial"/>
          <w:sz w:val="24"/>
          <w:szCs w:val="24"/>
          <w:lang w:val="en-US"/>
        </w:rPr>
        <w:t>costimulator</w:t>
      </w:r>
      <w:proofErr w:type="spellEnd"/>
      <w:r w:rsidR="00B51B70" w:rsidRPr="004E05F3">
        <w:rPr>
          <w:rFonts w:ascii="Book Antiqua" w:hAnsi="Book Antiqua" w:cs="Arial"/>
          <w:sz w:val="24"/>
          <w:szCs w:val="24"/>
          <w:lang w:val="en-US"/>
        </w:rPr>
        <w:t xml:space="preserve"> protein CD28</w:t>
      </w:r>
      <w:r w:rsidR="00286A2E" w:rsidRPr="004E05F3">
        <w:rPr>
          <w:rFonts w:ascii="Book Antiqua" w:hAnsi="Book Antiqua" w:cs="Arial"/>
          <w:sz w:val="24"/>
          <w:szCs w:val="24"/>
          <w:lang w:val="en-US"/>
        </w:rPr>
        <w:t xml:space="preserve">. CTLA-4 </w:t>
      </w:r>
      <w:r w:rsidR="00B51B70" w:rsidRPr="004E05F3">
        <w:rPr>
          <w:rFonts w:ascii="Book Antiqua" w:hAnsi="Book Antiqua" w:cs="Arial"/>
          <w:sz w:val="24"/>
          <w:szCs w:val="24"/>
          <w:lang w:val="en-US"/>
        </w:rPr>
        <w:t xml:space="preserve">binds with much higher affinity to B7-1 and B7-2 </w:t>
      </w:r>
      <w:proofErr w:type="spellStart"/>
      <w:r w:rsidR="00B51B70" w:rsidRPr="004E05F3">
        <w:rPr>
          <w:rFonts w:ascii="Book Antiqua" w:hAnsi="Book Antiqua" w:cs="Arial"/>
          <w:sz w:val="24"/>
          <w:szCs w:val="24"/>
          <w:lang w:val="en-US"/>
        </w:rPr>
        <w:t>costimulatory</w:t>
      </w:r>
      <w:proofErr w:type="spellEnd"/>
      <w:r w:rsidR="00B51B70" w:rsidRPr="004E05F3">
        <w:rPr>
          <w:rFonts w:ascii="Book Antiqua" w:hAnsi="Book Antiqua" w:cs="Arial"/>
          <w:sz w:val="24"/>
          <w:szCs w:val="24"/>
          <w:lang w:val="en-US"/>
        </w:rPr>
        <w:t xml:space="preserve"> molecules on APCs compared to the equivalent molecule</w:t>
      </w:r>
      <w:r w:rsidR="00AC290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63825" w:rsidRPr="004E05F3">
        <w:rPr>
          <w:rFonts w:ascii="Book Antiqua" w:hAnsi="Book Antiqua" w:cs="Arial"/>
          <w:sz w:val="24"/>
          <w:szCs w:val="24"/>
          <w:lang w:val="en-US"/>
        </w:rPr>
        <w:t xml:space="preserve">CD28 </w:t>
      </w:r>
      <w:r w:rsidR="00B51B70" w:rsidRPr="004E05F3">
        <w:rPr>
          <w:rFonts w:ascii="Book Antiqua" w:hAnsi="Book Antiqua" w:cs="Arial"/>
          <w:sz w:val="24"/>
          <w:szCs w:val="24"/>
          <w:lang w:val="en-US"/>
        </w:rPr>
        <w:t>and transmits inhibitory s</w:t>
      </w:r>
      <w:r w:rsidR="00BE01D3">
        <w:rPr>
          <w:rFonts w:ascii="Book Antiqua" w:hAnsi="Book Antiqua" w:cs="Arial"/>
          <w:sz w:val="24"/>
          <w:szCs w:val="24"/>
          <w:lang w:val="en-US"/>
        </w:rPr>
        <w:t>ignals, rather than stimulatory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UYW5nPC9BdXRob3I+PFllYXI+MjAwNDwvWWVhcj48UmVj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UYW5nPC9BdXRob3I+PFllYXI+MjAwNDwvWWVhcj48UmVj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0" w:tooltip="Tang, 2004 #64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0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51B70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B51B70" w:rsidRPr="004E05F3">
        <w:rPr>
          <w:rFonts w:ascii="Book Antiqua" w:hAnsi="Book Antiqua"/>
          <w:sz w:val="24"/>
          <w:szCs w:val="24"/>
          <w:lang w:val="en-US"/>
        </w:rPr>
        <w:t xml:space="preserve"> </w:t>
      </w:r>
    </w:p>
    <w:p w14:paraId="4721BC97" w14:textId="6EDE00F4" w:rsidR="002D69D4" w:rsidRPr="004E05F3" w:rsidRDefault="000245BA" w:rsidP="00BE01D3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are generally classified into two main subpopulations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 xml:space="preserve">: natural </w:t>
      </w:r>
      <w:proofErr w:type="spellStart"/>
      <w:r w:rsidR="00CB3AEE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CB3AE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proofErr w:type="spellStart"/>
      <w:r w:rsidR="00CB3AEE" w:rsidRPr="004E05F3">
        <w:rPr>
          <w:rFonts w:ascii="Book Antiqua" w:hAnsi="Book Antiqua" w:cs="Arial"/>
          <w:sz w:val="24"/>
          <w:szCs w:val="24"/>
          <w:lang w:val="en-US"/>
        </w:rPr>
        <w:t>nTreg</w:t>
      </w:r>
      <w:proofErr w:type="spellEnd"/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B3AEE" w:rsidRPr="004E05F3">
        <w:rPr>
          <w:rFonts w:ascii="Book Antiqua" w:hAnsi="Book Antiqua" w:cs="Arial"/>
          <w:sz w:val="24"/>
          <w:szCs w:val="24"/>
          <w:lang w:val="en-US"/>
        </w:rPr>
        <w:t xml:space="preserve"> and induced </w:t>
      </w:r>
      <w:proofErr w:type="spellStart"/>
      <w:r w:rsidR="00CB3AEE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CB3AE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proofErr w:type="spellStart"/>
      <w:r w:rsidR="00CB3AEE" w:rsidRPr="004E05F3">
        <w:rPr>
          <w:rFonts w:ascii="Book Antiqua" w:hAnsi="Book Antiqua" w:cs="Arial"/>
          <w:sz w:val="24"/>
          <w:szCs w:val="24"/>
          <w:lang w:val="en-US"/>
        </w:rPr>
        <w:t>iTreg</w:t>
      </w:r>
      <w:proofErr w:type="spellEnd"/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Zou&lt;/Author&gt;&lt;Year&gt;2006&lt;/Year&gt;&lt;RecNum&gt;65&lt;/RecNum&gt;&lt;DisplayText&gt;(71)&lt;/DisplayText&gt;&lt;record&gt;&lt;rec-number&gt;65&lt;/rec-number&gt;&lt;foreign-keys&gt;&lt;key app="EN" db-id="9sw0xe9z32rfa6exxvxvvv0c5pep02tp0tpw"&gt;65&lt;/key&gt;&lt;/foreign-keys&gt;&lt;ref-type name="Journal Article"&gt;17&lt;/ref-type&gt;&lt;contributors&gt;&lt;authors&gt;&lt;author&gt;Zou, W.&lt;/author&gt;&lt;/authors&gt;&lt;/contributors&gt;&lt;auth-address&gt;Department of Surgery, University of Michigan, 1500 East Medical Center Drive, Ann Arbor, Michigan 48109-0346, USA. wzou@umich.edu&lt;/auth-address&gt;&lt;titles&gt;&lt;title&gt;Regulatory T cells, tumour immunity and immunotherapy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295-307&lt;/pages&gt;&lt;volume&gt;6&lt;/volume&gt;&lt;number&gt;4&lt;/number&gt;&lt;keywords&gt;&lt;keyword&gt;Animals&lt;/keyword&gt;&lt;keyword&gt;Antibodies/pharmacology&lt;/keyword&gt;&lt;keyword&gt;Antigens, Neoplasm/immunology&lt;/keyword&gt;&lt;keyword&gt;CD8-Positive T-Lymphocytes/immunology&lt;/keyword&gt;&lt;keyword&gt;Humans&lt;/keyword&gt;&lt;keyword&gt;Immunotherapy/*methods&lt;/keyword&gt;&lt;keyword&gt;Mice&lt;/keyword&gt;&lt;keyword&gt;Models, Immunological&lt;/keyword&gt;&lt;keyword&gt;Neoplasms/*immunology/therapy&lt;/keyword&gt;&lt;keyword&gt;T-Lymphocytes, Regulatory/drug effects/*immunology&lt;/keyword&gt;&lt;/keywords&gt;&lt;dates&gt;&lt;year&gt;2006&lt;/year&gt;&lt;pub-dates&gt;&lt;date&gt;Apr&lt;/date&gt;&lt;/pub-dates&gt;&lt;/dates&gt;&lt;isbn&gt;1474-1733 (Print)&amp;#xD;1474-1733 (Linking)&lt;/isbn&gt;&lt;accession-num&gt;16557261&lt;/accession-num&gt;&lt;urls&gt;&lt;related-urls&gt;&lt;url&gt;http://www.ncbi.nlm.nih.gov/pubmed/16557261&lt;/url&gt;&lt;/related-urls&gt;&lt;/urls&gt;&lt;electronic-resource-num&gt;10.1038/nri1806&lt;/electronic-resource-num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1" w:tooltip="Zou, 2006 #65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1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B3AEE" w:rsidRPr="004E05F3">
        <w:rPr>
          <w:rFonts w:ascii="Book Antiqua" w:hAnsi="Book Antiqua" w:cs="Arial"/>
          <w:sz w:val="24"/>
          <w:szCs w:val="24"/>
          <w:lang w:val="en-US"/>
        </w:rPr>
        <w:t xml:space="preserve">; the former are found in the thymus and thought to have </w:t>
      </w:r>
      <w:r w:rsidR="00063E6B" w:rsidRPr="004E05F3">
        <w:rPr>
          <w:rFonts w:ascii="Book Antiqua" w:hAnsi="Book Antiqua" w:cs="Arial"/>
          <w:sz w:val="24"/>
          <w:szCs w:val="24"/>
          <w:lang w:val="en-US"/>
        </w:rPr>
        <w:t>T-cell receptors that recognize</w:t>
      </w:r>
      <w:r w:rsidR="00CB3AEE" w:rsidRPr="004E05F3">
        <w:rPr>
          <w:rFonts w:ascii="Book Antiqua" w:hAnsi="Book Antiqua" w:cs="Arial"/>
          <w:sz w:val="24"/>
          <w:szCs w:val="24"/>
          <w:lang w:val="en-US"/>
        </w:rPr>
        <w:t xml:space="preserve"> self-antigens</w:t>
      </w:r>
      <w:r w:rsidR="00B846DC" w:rsidRPr="004E05F3">
        <w:rPr>
          <w:rFonts w:ascii="Book Antiqua" w:hAnsi="Book Antiqua" w:cs="Arial"/>
          <w:sz w:val="24"/>
          <w:szCs w:val="24"/>
          <w:lang w:val="en-US"/>
        </w:rPr>
        <w:t>, therefore</w:t>
      </w:r>
      <w:r w:rsidR="00CB3AEE" w:rsidRPr="004E05F3">
        <w:rPr>
          <w:rFonts w:ascii="Book Antiqua" w:hAnsi="Book Antiqua" w:cs="Arial"/>
          <w:sz w:val="24"/>
          <w:szCs w:val="24"/>
          <w:lang w:val="en-US"/>
        </w:rPr>
        <w:t xml:space="preserve"> important in the prevention of autoimmune disease, the latter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can be induced and differentiate in the periphery, </w:t>
      </w:r>
      <w:r w:rsidRPr="00BE01D3">
        <w:rPr>
          <w:rFonts w:ascii="Book Antiqua" w:hAnsi="Book Antiqua" w:cs="Arial"/>
          <w:i/>
          <w:sz w:val="24"/>
          <w:szCs w:val="24"/>
          <w:lang w:val="en-US"/>
        </w:rPr>
        <w:t>i.e.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upon </w:t>
      </w: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>influence by TGF-β in the t</w:t>
      </w:r>
      <w:r w:rsidR="00BE01D3">
        <w:rPr>
          <w:rFonts w:ascii="Book Antiqua" w:hAnsi="Book Antiqua" w:cs="Arial"/>
          <w:sz w:val="24"/>
          <w:szCs w:val="24"/>
          <w:lang w:val="en-US"/>
        </w:rPr>
        <w:t>umor microenvironment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aGVuPC9BdXRob3I+PFllYXI+MjAwMzwvWWVhcj48UmVj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aGVuPC9BdXRob3I+PFllYXI+MjAwMzwvWWVhcj48UmVj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2" w:tooltip="Chen, 2003 #66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2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500920" w:rsidRPr="004E05F3">
        <w:rPr>
          <w:rFonts w:ascii="Book Antiqua" w:hAnsi="Book Antiqua" w:cs="Arial"/>
          <w:sz w:val="24"/>
          <w:szCs w:val="24"/>
          <w:lang w:val="en-US"/>
        </w:rPr>
        <w:t xml:space="preserve">Several studies have shown that </w:t>
      </w:r>
      <w:proofErr w:type="spellStart"/>
      <w:r w:rsidR="00500920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500920" w:rsidRPr="004E05F3">
        <w:rPr>
          <w:rFonts w:ascii="Book Antiqua" w:hAnsi="Book Antiqua" w:cs="Arial"/>
          <w:sz w:val="24"/>
          <w:szCs w:val="24"/>
          <w:lang w:val="en-US"/>
        </w:rPr>
        <w:t xml:space="preserve"> inhibit the generation of </w:t>
      </w:r>
      <w:r w:rsidR="00BE01D3">
        <w:rPr>
          <w:rFonts w:ascii="Book Antiqua" w:hAnsi="Book Antiqua" w:cs="Arial"/>
          <w:sz w:val="24"/>
          <w:szCs w:val="24"/>
          <w:lang w:val="en-US"/>
        </w:rPr>
        <w:t>immune responses against tumor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Zou&lt;/Author&gt;&lt;Year&gt;2006&lt;/Year&gt;&lt;RecNum&gt;65&lt;/RecNum&gt;&lt;DisplayText&gt;(71)&lt;/DisplayText&gt;&lt;record&gt;&lt;rec-number&gt;65&lt;/rec-number&gt;&lt;foreign-keys&gt;&lt;key app="EN" db-id="9sw0xe9z32rfa6exxvxvvv0c5pep02tp0tpw"&gt;65&lt;/key&gt;&lt;/foreign-keys&gt;&lt;ref-type name="Journal Article"&gt;17&lt;/ref-type&gt;&lt;contributors&gt;&lt;authors&gt;&lt;author&gt;Zou, W.&lt;/author&gt;&lt;/authors&gt;&lt;/contributors&gt;&lt;auth-address&gt;Department of Surgery, University of Michigan, 1500 East Medical Center Drive, Ann Arbor, Michigan 48109-0346, USA. wzou@umich.edu&lt;/auth-address&gt;&lt;titles&gt;&lt;title&gt;Regulatory T cells, tumour immunity and immunotherapy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295-307&lt;/pages&gt;&lt;volume&gt;6&lt;/volume&gt;&lt;number&gt;4&lt;/number&gt;&lt;keywords&gt;&lt;keyword&gt;Animals&lt;/keyword&gt;&lt;keyword&gt;Antibodies/pharmacology&lt;/keyword&gt;&lt;keyword&gt;Antigens, Neoplasm/immunology&lt;/keyword&gt;&lt;keyword&gt;CD8-Positive T-Lymphocytes/immunology&lt;/keyword&gt;&lt;keyword&gt;Humans&lt;/keyword&gt;&lt;keyword&gt;Immunotherapy/*methods&lt;/keyword&gt;&lt;keyword&gt;Mice&lt;/keyword&gt;&lt;keyword&gt;Models, Immunological&lt;/keyword&gt;&lt;keyword&gt;Neoplasms/*immunology/therapy&lt;/keyword&gt;&lt;keyword&gt;T-Lymphocytes, Regulatory/drug effects/*immunology&lt;/keyword&gt;&lt;/keywords&gt;&lt;dates&gt;&lt;year&gt;2006&lt;/year&gt;&lt;pub-dates&gt;&lt;date&gt;Apr&lt;/date&gt;&lt;/pub-dates&gt;&lt;/dates&gt;&lt;isbn&gt;1474-1733 (Print)&amp;#xD;1474-1733 (Linking)&lt;/isbn&gt;&lt;accession-num&gt;16557261&lt;/accession-num&gt;&lt;urls&gt;&lt;related-urls&gt;&lt;url&gt;http://www.ncbi.nlm.nih.gov/pubmed/16557261&lt;/url&gt;&lt;/related-urls&gt;&lt;/urls&gt;&lt;electronic-resource-num&gt;10.1038/nri1806&lt;/electronic-resource-num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1" w:tooltip="Zou, 2006 #65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1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00920" w:rsidRPr="004E05F3">
        <w:rPr>
          <w:rFonts w:ascii="Book Antiqua" w:hAnsi="Book Antiqua" w:cs="Arial"/>
          <w:sz w:val="24"/>
          <w:szCs w:val="24"/>
          <w:lang w:val="en-US"/>
        </w:rPr>
        <w:t xml:space="preserve">, but </w:t>
      </w:r>
      <w:r w:rsidR="000B7355" w:rsidRPr="004E05F3">
        <w:rPr>
          <w:rFonts w:ascii="Book Antiqua" w:hAnsi="Book Antiqua" w:cs="Arial"/>
          <w:sz w:val="24"/>
          <w:szCs w:val="24"/>
          <w:lang w:val="en-US"/>
        </w:rPr>
        <w:t>on the other hand</w:t>
      </w:r>
      <w:r w:rsidR="00500920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0B7355" w:rsidRPr="004E05F3">
        <w:rPr>
          <w:rFonts w:ascii="Book Antiqua" w:hAnsi="Book Antiqua" w:cs="Arial"/>
          <w:sz w:val="24"/>
          <w:szCs w:val="24"/>
          <w:lang w:val="en-US"/>
        </w:rPr>
        <w:t xml:space="preserve"> their depletion </w:t>
      </w:r>
      <w:r w:rsidR="000B7355" w:rsidRPr="004E05F3">
        <w:rPr>
          <w:rFonts w:ascii="Book Antiqua" w:hAnsi="Book Antiqua" w:cs="Arial"/>
          <w:i/>
          <w:sz w:val="24"/>
          <w:szCs w:val="24"/>
          <w:lang w:val="en-US"/>
        </w:rPr>
        <w:t>in vivo</w:t>
      </w:r>
      <w:r w:rsidR="000B7355" w:rsidRPr="004E05F3">
        <w:rPr>
          <w:rFonts w:ascii="Book Antiqua" w:hAnsi="Book Antiqua" w:cs="Arial"/>
          <w:sz w:val="24"/>
          <w:szCs w:val="24"/>
          <w:lang w:val="en-US"/>
        </w:rPr>
        <w:t xml:space="preserve"> facilitates tumor eradication a</w:t>
      </w:r>
      <w:r w:rsidR="00BE01D3">
        <w:rPr>
          <w:rFonts w:ascii="Book Antiqua" w:hAnsi="Book Antiqua" w:cs="Arial"/>
          <w:sz w:val="24"/>
          <w:szCs w:val="24"/>
          <w:lang w:val="en-US"/>
        </w:rPr>
        <w:t>nd enhances-anti-tumor immunity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aGltaXp1PC9BdXRob3I+PFllYXI+MTk5OTwvWWVhcj48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aGltaXp1PC9BdXRob3I+PFllYXI+MTk5OTwvWWVhcj48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3" w:tooltip="Shimizu, 1999 #67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3-75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0B7355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50092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D57D4" w:rsidRPr="004E05F3">
        <w:rPr>
          <w:rFonts w:ascii="Book Antiqua" w:hAnsi="Book Antiqua" w:cs="Arial"/>
          <w:sz w:val="24"/>
          <w:szCs w:val="24"/>
          <w:lang w:val="en-US"/>
        </w:rPr>
        <w:t xml:space="preserve">A summary of the features of </w:t>
      </w:r>
      <w:proofErr w:type="spellStart"/>
      <w:r w:rsidR="00060CD0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2D57D4" w:rsidRPr="004E05F3">
        <w:rPr>
          <w:rFonts w:ascii="Book Antiqua" w:hAnsi="Book Antiqua" w:cs="Arial"/>
          <w:sz w:val="24"/>
          <w:szCs w:val="24"/>
          <w:lang w:val="en-US"/>
        </w:rPr>
        <w:t xml:space="preserve"> is provided in Table 3.</w:t>
      </w:r>
    </w:p>
    <w:p w14:paraId="426395D5" w14:textId="0CF4D3C9" w:rsidR="004828DC" w:rsidRPr="00BE01D3" w:rsidRDefault="00B50808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Our research group was the first to investigate the potential relationship between PD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 xml:space="preserve">T and </w:t>
      </w:r>
      <w:proofErr w:type="spellStart"/>
      <w:r w:rsidR="00CD71F4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CD71F4" w:rsidRPr="004E05F3">
        <w:rPr>
          <w:rFonts w:ascii="Book Antiqua" w:hAnsi="Book Antiqua" w:cs="Arial"/>
          <w:sz w:val="24"/>
          <w:szCs w:val="24"/>
          <w:lang w:val="en-US"/>
        </w:rPr>
        <w:t xml:space="preserve"> and we realized that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play an important and negative role in PDT anti-tumor immunity. We observed that if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are depleted by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 xml:space="preserve"> low-dose cyclophosphamide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>CY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>a traditional cytotoxic cancer drug that at low d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 xml:space="preserve">oses selectively depletes </w:t>
      </w:r>
      <w:proofErr w:type="spellStart"/>
      <w:proofErr w:type="gramStart"/>
      <w:r w:rsidR="00060CD0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proofErr w:type="gramEnd"/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MdXRzaWFrPC9BdXRob3I+PFllYXI+MjAwNTwvWWVhcj48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I4NjItODwvcGFnZXM+PHZvbHVtZT4xMDU8L3ZvbHVtZT48bnVt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MdXRzaWFrPC9BdXRob3I+PFllYXI+MjAwNTwvWWVhcj48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6" w:tooltip="Lutsiak, 2005 #70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6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 xml:space="preserve"> prior </w:t>
      </w:r>
      <w:r w:rsidR="00A43F76" w:rsidRPr="004E05F3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>PDT, the anti-tumor immune responses are potentiated and a memory immunity is generated</w:t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 against metastatic J774 tumor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YXN0YW5vPC9BdXRob3I+PFllYXI+MjAwODwvWWVhcj48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NTQ5NS01MDA8L3BhZ2VzPjx2b2x1bWU+MTA1PC92b2x1bWU+PG51bWJlcj4xNDwv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YXN0YW5vPC9BdXRob3I+PFllYXI+MjAwODwvWWVhcj48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NTQ5NS01MDA8L3BhZ2VzPjx2b2x1bWU+MTA1PC92b2x1bWU+PG51bWJlcj4xNDwv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7" w:tooltip="Castano, 2008 #71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7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>. This effect was not seen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 xml:space="preserve"> when 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>PDT and CY</w:t>
      </w:r>
      <w:r w:rsidR="00465C94" w:rsidRPr="004E05F3">
        <w:rPr>
          <w:rFonts w:ascii="Book Antiqua" w:hAnsi="Book Antiqua" w:cs="Arial"/>
          <w:sz w:val="24"/>
          <w:szCs w:val="24"/>
          <w:lang w:val="en-US"/>
        </w:rPr>
        <w:t xml:space="preserve"> treatments were given separately or when </w:t>
      </w:r>
      <w:r w:rsidR="003D377D" w:rsidRPr="004E05F3">
        <w:rPr>
          <w:rFonts w:ascii="Book Antiqua" w:hAnsi="Book Antiqua" w:cs="Arial"/>
          <w:sz w:val="24"/>
          <w:szCs w:val="24"/>
          <w:lang w:val="en-US"/>
        </w:rPr>
        <w:t xml:space="preserve">PDT </w:t>
      </w:r>
      <w:r w:rsidR="00465C94" w:rsidRPr="004E05F3">
        <w:rPr>
          <w:rFonts w:ascii="Book Antiqua" w:hAnsi="Book Antiqua" w:cs="Arial"/>
          <w:sz w:val="24"/>
          <w:szCs w:val="24"/>
          <w:lang w:val="en-US"/>
        </w:rPr>
        <w:t>was combined with high-dose CY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 xml:space="preserve"> t</w:t>
      </w:r>
      <w:r w:rsidR="00063E6B" w:rsidRPr="004E05F3">
        <w:rPr>
          <w:rFonts w:ascii="Book Antiqua" w:hAnsi="Book Antiqua" w:cs="Arial"/>
          <w:sz w:val="24"/>
          <w:szCs w:val="24"/>
          <w:lang w:val="en-US"/>
        </w:rPr>
        <w:t>h</w:t>
      </w:r>
      <w:r w:rsidR="00933445" w:rsidRPr="004E05F3">
        <w:rPr>
          <w:rFonts w:ascii="Book Antiqua" w:hAnsi="Book Antiqua" w:cs="Arial"/>
          <w:sz w:val="24"/>
          <w:szCs w:val="24"/>
          <w:lang w:val="en-US"/>
        </w:rPr>
        <w:t xml:space="preserve">at destroyed all T-cells not just </w:t>
      </w:r>
      <w:proofErr w:type="spellStart"/>
      <w:r w:rsidR="00060CD0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465C94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Another</w:t>
      </w:r>
      <w:r w:rsidR="00465C94" w:rsidRPr="004E05F3">
        <w:rPr>
          <w:rFonts w:ascii="Book Antiqua" w:hAnsi="Book Antiqua" w:cs="Arial"/>
          <w:sz w:val="24"/>
          <w:szCs w:val="24"/>
          <w:lang w:val="en-US"/>
        </w:rPr>
        <w:t xml:space="preserve"> recently completed study</w:t>
      </w:r>
      <w:r w:rsidR="00C63D2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523B1" w:rsidRPr="004E05F3">
        <w:rPr>
          <w:rFonts w:ascii="Book Antiqua" w:hAnsi="Book Antiqua" w:cs="Arial"/>
          <w:sz w:val="24"/>
          <w:szCs w:val="24"/>
          <w:lang w:val="en-US"/>
        </w:rPr>
        <w:t>involving</w:t>
      </w:r>
      <w:r w:rsidR="00C63D29" w:rsidRPr="004E05F3">
        <w:rPr>
          <w:rFonts w:ascii="Book Antiqua" w:hAnsi="Book Antiqua" w:cs="Arial"/>
          <w:sz w:val="24"/>
          <w:szCs w:val="24"/>
          <w:lang w:val="en-US"/>
        </w:rPr>
        <w:t xml:space="preserve"> the colon adenocarcinoma CT26</w:t>
      </w:r>
      <w:r w:rsidR="00DC0CB5" w:rsidRPr="004E05F3">
        <w:rPr>
          <w:rFonts w:ascii="Book Antiqua" w:hAnsi="Book Antiqua" w:cs="Arial"/>
          <w:sz w:val="24"/>
          <w:szCs w:val="24"/>
          <w:lang w:val="en-US"/>
        </w:rPr>
        <w:t xml:space="preserve"> wild</w:t>
      </w:r>
      <w:r w:rsidR="00C63D29" w:rsidRPr="004E05F3">
        <w:rPr>
          <w:rFonts w:ascii="Book Antiqua" w:hAnsi="Book Antiqua" w:cs="Arial"/>
          <w:sz w:val="24"/>
          <w:szCs w:val="24"/>
          <w:lang w:val="en-US"/>
        </w:rPr>
        <w:t xml:space="preserve">-type tumor model </w:t>
      </w:r>
      <w:r w:rsidR="00465C94" w:rsidRPr="004E05F3">
        <w:rPr>
          <w:rFonts w:ascii="Book Antiqua" w:hAnsi="Book Antiqua" w:cs="Arial"/>
          <w:sz w:val="24"/>
          <w:szCs w:val="24"/>
          <w:lang w:val="en-US"/>
        </w:rPr>
        <w:t>revealed that the combination of PDT with low-dose CY produced a dramatic improvement in long-term survival,</w:t>
      </w:r>
      <w:r w:rsidR="00C63D29" w:rsidRPr="004E05F3">
        <w:rPr>
          <w:rFonts w:ascii="Book Antiqua" w:hAnsi="Book Antiqua" w:cs="Arial"/>
          <w:sz w:val="24"/>
          <w:szCs w:val="24"/>
          <w:lang w:val="en-US"/>
        </w:rPr>
        <w:t xml:space="preserve"> compared with either treatment</w:t>
      </w:r>
      <w:r w:rsidR="00DC0CB5" w:rsidRPr="004E05F3">
        <w:rPr>
          <w:rFonts w:ascii="Book Antiqua" w:hAnsi="Book Antiqua" w:cs="Arial"/>
          <w:sz w:val="24"/>
          <w:szCs w:val="24"/>
          <w:lang w:val="en-US"/>
        </w:rPr>
        <w:t xml:space="preserve"> alone and led the development 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of immune response to</w:t>
      </w:r>
      <w:r w:rsidR="00B846DC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 xml:space="preserve"> mouse </w:t>
      </w:r>
      <w:r w:rsidR="00B846DC" w:rsidRPr="004E05F3">
        <w:rPr>
          <w:rFonts w:ascii="Book Antiqua" w:hAnsi="Book Antiqua" w:cs="Arial"/>
          <w:sz w:val="24"/>
          <w:szCs w:val="24"/>
          <w:lang w:val="en-US"/>
        </w:rPr>
        <w:t>cancer shared/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auto</w:t>
      </w:r>
      <w:r w:rsidR="00B846DC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antigen gp70</w:t>
      </w:r>
      <w:r w:rsidR="00436BEB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36BEB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Reginato&lt;/Author&gt;&lt;Year&gt;2013&lt;/Year&gt;&lt;RecNum&gt;114&lt;/RecNum&gt;&lt;DisplayText&gt;(78)&lt;/DisplayText&gt;&lt;record&gt;&lt;rec-number&gt;114&lt;/rec-number&gt;&lt;foreign-keys&gt;&lt;key app="EN" db-id="9sw0xe9z32rfa6exxvxvvv0c5pep02tp0tpw"&gt;114&lt;/key&gt;&lt;/foreign-keys&gt;&lt;ref-type name="Journal Article"&gt;17&lt;/ref-type&gt;&lt;contributors&gt;&lt;authors&gt;&lt;author&gt;Reginato, E.&lt;/author&gt;&lt;author&gt;Mroz, P.&lt;/author&gt;&lt;author&gt;Chung, H.&lt;/author&gt;&lt;author&gt;Kawakubo, M.&lt;/author&gt;&lt;author&gt;Wolf, P.&lt;/author&gt;&lt;author&gt;Hamblin, M. R.&lt;/author&gt;&lt;/authors&gt;&lt;/contributors&gt;&lt;auth-address&gt;1] Wellman Center for Photomedicine, Massachusetts General Hospital, Boston, MA 02114, USA [2] Department of Dermatology, Medical University of Graz, Graz 8036, Austria.&lt;/auth-address&gt;&lt;titles&gt;&lt;title&gt;Photodynamic therapy plus regulatory T-cell depletion produces immunity against a mouse tumour that expresses a self-antigen&lt;/title&gt;&lt;secondary-title&gt;Br J Cancer&lt;/secondary-title&gt;&lt;alt-title&gt;British journal of cancer&lt;/alt-title&gt;&lt;/titles&gt;&lt;periodical&gt;&lt;full-title&gt;Br J Cancer&lt;/full-title&gt;&lt;/periodical&gt;&lt;pages&gt;2167-74&lt;/pages&gt;&lt;volume&gt;109&lt;/volume&gt;&lt;number&gt;8&lt;/number&gt;&lt;dates&gt;&lt;year&gt;2013&lt;/year&gt;&lt;pub-dates&gt;&lt;date&gt;Oct 15&lt;/date&gt;&lt;/pub-dates&gt;&lt;/dates&gt;&lt;isbn&gt;1532-1827 (Electronic)&amp;#xD;0007-0920 (Linking)&lt;/isbn&gt;&lt;accession-num&gt;24064977&lt;/accession-num&gt;&lt;urls&gt;&lt;related-urls&gt;&lt;url&gt;http://www.ncbi.nlm.nih.gov/pubmed/24064977&lt;/url&gt;&lt;/related-urls&gt;&lt;/urls&gt;&lt;custom2&gt;3798975&lt;/custom2&gt;&lt;electronic-resource-num&gt;10.1038/bjc.2013.580&lt;/electronic-resource-num&gt;&lt;/record&gt;&lt;/Cite&gt;&lt;/EndNote&gt;</w:instrText>
      </w:r>
      <w:r w:rsidR="00436BEB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8" w:tooltip="Reginato, 2013 #114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8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436BEB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DC0CB5" w:rsidRPr="004E05F3">
        <w:rPr>
          <w:rFonts w:ascii="Book Antiqua" w:hAnsi="Book Antiqua" w:cs="Arial"/>
          <w:sz w:val="24"/>
          <w:szCs w:val="24"/>
          <w:lang w:val="en-US"/>
        </w:rPr>
        <w:t xml:space="preserve">. Moreover, 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this combination treatment activated a</w:t>
      </w:r>
      <w:r w:rsidR="00DC0CB5" w:rsidRPr="004E05F3">
        <w:rPr>
          <w:rFonts w:ascii="Book Antiqua" w:hAnsi="Book Antiqua" w:cs="Arial"/>
          <w:sz w:val="24"/>
          <w:szCs w:val="24"/>
          <w:lang w:val="en-US"/>
        </w:rPr>
        <w:t xml:space="preserve"> long-lasting immune memory, 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that</w:t>
      </w:r>
      <w:r w:rsidR="00DC0CB5" w:rsidRPr="004E05F3">
        <w:rPr>
          <w:rFonts w:ascii="Book Antiqua" w:hAnsi="Book Antiqua" w:cs="Arial"/>
          <w:sz w:val="24"/>
          <w:szCs w:val="24"/>
          <w:lang w:val="en-US"/>
        </w:rPr>
        <w:t xml:space="preserve"> could</w:t>
      </w:r>
      <w:r w:rsidR="006523B1" w:rsidRPr="004E05F3">
        <w:rPr>
          <w:rFonts w:ascii="Book Antiqua" w:hAnsi="Book Antiqua" w:cs="Arial"/>
          <w:sz w:val="24"/>
          <w:szCs w:val="24"/>
          <w:lang w:val="en-US"/>
        </w:rPr>
        <w:t xml:space="preserve"> however 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>be uncovered</w:t>
      </w:r>
      <w:r w:rsidR="006523B1" w:rsidRPr="004E05F3">
        <w:rPr>
          <w:rFonts w:ascii="Book Antiqua" w:hAnsi="Book Antiqua" w:cs="Arial"/>
          <w:sz w:val="24"/>
          <w:szCs w:val="24"/>
          <w:lang w:val="en-US"/>
        </w:rPr>
        <w:t xml:space="preserve"> only </w:t>
      </w:r>
      <w:r w:rsidR="00324C43" w:rsidRPr="004E05F3">
        <w:rPr>
          <w:rFonts w:ascii="Book Antiqua" w:hAnsi="Book Antiqua" w:cs="Arial"/>
          <w:sz w:val="24"/>
          <w:szCs w:val="24"/>
          <w:lang w:val="en-US"/>
        </w:rPr>
        <w:t xml:space="preserve">when </w:t>
      </w:r>
      <w:proofErr w:type="spellStart"/>
      <w:r w:rsidR="00324C43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324C43" w:rsidRPr="004E05F3">
        <w:rPr>
          <w:rFonts w:ascii="Book Antiqua" w:hAnsi="Book Antiqua" w:cs="Arial"/>
          <w:sz w:val="24"/>
          <w:szCs w:val="24"/>
          <w:lang w:val="en-US"/>
        </w:rPr>
        <w:t xml:space="preserve"> were depleted again by CY before </w:t>
      </w:r>
      <w:proofErr w:type="spellStart"/>
      <w:r w:rsidR="00324C43" w:rsidRPr="004E05F3">
        <w:rPr>
          <w:rFonts w:ascii="Book Antiqua" w:hAnsi="Book Antiqua" w:cs="Arial"/>
          <w:sz w:val="24"/>
          <w:szCs w:val="24"/>
          <w:lang w:val="en-US"/>
        </w:rPr>
        <w:t>rechallenge</w:t>
      </w:r>
      <w:proofErr w:type="spellEnd"/>
      <w:r w:rsidR="00BE01D3">
        <w:rPr>
          <w:rFonts w:ascii="Book Antiqua" w:hAnsi="Book Antiqua" w:cs="Arial"/>
          <w:sz w:val="24"/>
          <w:szCs w:val="24"/>
          <w:lang w:val="en-US"/>
        </w:rPr>
        <w:t>.</w:t>
      </w:r>
      <w:r w:rsidR="00291B45" w:rsidRPr="004E05F3">
        <w:rPr>
          <w:rFonts w:ascii="Book Antiqua" w:hAnsi="Book Antiqua" w:cs="Arial"/>
          <w:sz w:val="24"/>
          <w:szCs w:val="24"/>
          <w:lang w:val="en-US"/>
        </w:rPr>
        <w:t xml:space="preserve"> These new findings are important, because they emphasizes that one of the most effective approach</w:t>
      </w:r>
      <w:r w:rsidR="003D5FCC" w:rsidRPr="004E05F3">
        <w:rPr>
          <w:rFonts w:ascii="Book Antiqua" w:hAnsi="Book Antiqua" w:cs="Arial"/>
          <w:sz w:val="24"/>
          <w:szCs w:val="24"/>
          <w:lang w:val="en-US"/>
        </w:rPr>
        <w:t>es</w:t>
      </w:r>
      <w:r w:rsidR="00291B45" w:rsidRPr="004E05F3">
        <w:rPr>
          <w:rFonts w:ascii="Book Antiqua" w:hAnsi="Book Antiqua" w:cs="Arial"/>
          <w:sz w:val="24"/>
          <w:szCs w:val="24"/>
          <w:lang w:val="en-US"/>
        </w:rPr>
        <w:t xml:space="preserve"> for optimally improving anti-cancer PDT</w:t>
      </w:r>
      <w:r w:rsidR="00E83EB5" w:rsidRPr="004E05F3">
        <w:rPr>
          <w:rFonts w:ascii="Book Antiqua" w:hAnsi="Book Antiqua" w:cs="Arial"/>
          <w:sz w:val="24"/>
          <w:szCs w:val="24"/>
          <w:lang w:val="en-US"/>
        </w:rPr>
        <w:t xml:space="preserve"> would be</w:t>
      </w:r>
      <w:r w:rsidR="00291B45" w:rsidRPr="004E05F3">
        <w:rPr>
          <w:rFonts w:ascii="Book Antiqua" w:hAnsi="Book Antiqua" w:cs="Arial"/>
          <w:sz w:val="24"/>
          <w:szCs w:val="24"/>
          <w:lang w:val="en-US"/>
        </w:rPr>
        <w:t xml:space="preserve"> b</w:t>
      </w:r>
      <w:r w:rsidR="003D5FCC" w:rsidRPr="004E05F3">
        <w:rPr>
          <w:rFonts w:ascii="Book Antiqua" w:hAnsi="Book Antiqua" w:cs="Arial"/>
          <w:sz w:val="24"/>
          <w:szCs w:val="24"/>
          <w:lang w:val="en-US"/>
        </w:rPr>
        <w:t>y restraining host’s regulatory</w:t>
      </w:r>
      <w:r w:rsidR="00291B45" w:rsidRPr="004E05F3">
        <w:rPr>
          <w:rFonts w:ascii="Book Antiqua" w:hAnsi="Book Antiqua" w:cs="Arial"/>
          <w:sz w:val="24"/>
          <w:szCs w:val="24"/>
          <w:lang w:val="en-US"/>
        </w:rPr>
        <w:t xml:space="preserve"> immune cell populations.</w:t>
      </w:r>
    </w:p>
    <w:p w14:paraId="0177F19C" w14:textId="77777777" w:rsidR="004828DC" w:rsidRPr="004E05F3" w:rsidRDefault="004828DC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717CB05B" w14:textId="42016A54" w:rsidR="00CC30BA" w:rsidRPr="004E05F3" w:rsidRDefault="00BE01D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CLINICAL EVIDENCE FOR THE IMPACT OF THE IMMUNE SYSTEM IN ANTI-CANCER PDT EFFECTS</w:t>
      </w:r>
    </w:p>
    <w:p w14:paraId="57868639" w14:textId="442BF972" w:rsidR="003C77B5" w:rsidRPr="004E05F3" w:rsidRDefault="00D82C67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 first clinical use of PDT for cancer in modern times dates back to the beginning of the 20</w:t>
      </w:r>
      <w:r w:rsidRPr="004E05F3">
        <w:rPr>
          <w:rFonts w:ascii="Book Antiqua" w:hAnsi="Book Antiqua" w:cs="Arial"/>
          <w:sz w:val="24"/>
          <w:szCs w:val="24"/>
          <w:vertAlign w:val="superscript"/>
          <w:lang w:val="en-US"/>
        </w:rPr>
        <w:t>th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century</w:t>
      </w:r>
      <w:r w:rsidR="0023378B" w:rsidRPr="004E05F3">
        <w:rPr>
          <w:rFonts w:ascii="Book Antiqua" w:hAnsi="Book Antiqua" w:cs="Arial"/>
          <w:sz w:val="24"/>
          <w:szCs w:val="24"/>
          <w:lang w:val="en-US"/>
        </w:rPr>
        <w:t xml:space="preserve"> wh</w:t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en von </w:t>
      </w:r>
      <w:proofErr w:type="spellStart"/>
      <w:r w:rsidR="00BE01D3">
        <w:rPr>
          <w:rFonts w:ascii="Book Antiqua" w:hAnsi="Book Antiqua" w:cs="Arial"/>
          <w:sz w:val="24"/>
          <w:szCs w:val="24"/>
          <w:lang w:val="en-US"/>
        </w:rPr>
        <w:t>Tappeiner</w:t>
      </w:r>
      <w:proofErr w:type="spellEnd"/>
      <w:r w:rsidR="00BE01D3">
        <w:rPr>
          <w:rFonts w:ascii="Book Antiqua" w:hAnsi="Book Antiqua" w:cs="Arial"/>
          <w:sz w:val="24"/>
          <w:szCs w:val="24"/>
          <w:lang w:val="en-US"/>
        </w:rPr>
        <w:t xml:space="preserve"> and colleague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Von Tappeiner&lt;/Author&gt;&lt;Year&gt;1903&lt;/Year&gt;&lt;RecNum&gt;85&lt;/RecNum&gt;&lt;DisplayText&gt;(79)&lt;/DisplayText&gt;&lt;record&gt;&lt;rec-number&gt;85&lt;/rec-number&gt;&lt;foreign-keys&gt;&lt;key app="EN" db-id="9sw0xe9z32rfa6exxvxvvv0c5pep02tp0tpw"&gt;85&lt;/key&gt;&lt;/foreign-keys&gt;&lt;ref-type name="Journal Article"&gt;17&lt;/ref-type&gt;&lt;contributors&gt;&lt;authors&gt;&lt;author&gt;Von Tappeiner, H. and A. Jesionek&lt;/author&gt;&lt;/authors&gt;&lt;/contributors&gt;&lt;titles&gt;&lt;title&gt;Therapeutische Versuche mit fluoreszierenden Stoffen&lt;/title&gt;&lt;secondary-title&gt;Muench. Med. Wochenschr&lt;/secondary-title&gt;&lt;/titles&gt;&lt;periodical&gt;&lt;full-title&gt;Muench. Med. Wochenschr&lt;/full-title&gt;&lt;/periodical&gt;&lt;pages&gt;2042–2044&lt;/pages&gt;&lt;volume&gt;47&lt;/volume&gt;&lt;dates&gt;&lt;year&gt;1903&lt;/year&gt;&lt;/dates&gt;&lt;urls&gt;&lt;/urls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79" w:tooltip="Von Tappeiner, 1903 #85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</w:rPr>
          <w:t>79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C393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3378B" w:rsidRPr="004E05F3">
        <w:rPr>
          <w:rFonts w:ascii="Book Antiqua" w:hAnsi="Book Antiqua" w:cs="Arial"/>
          <w:sz w:val="24"/>
          <w:szCs w:val="24"/>
          <w:lang w:val="en-US"/>
        </w:rPr>
        <w:t>used eosin as topical PS combined to sunlight to treat facial basal cell carc</w:t>
      </w:r>
      <w:r w:rsidR="005877BC" w:rsidRPr="004E05F3">
        <w:rPr>
          <w:rFonts w:ascii="Book Antiqua" w:hAnsi="Book Antiqua" w:cs="Arial"/>
          <w:sz w:val="24"/>
          <w:szCs w:val="24"/>
          <w:lang w:val="en-US"/>
        </w:rPr>
        <w:t>inoma. That</w:t>
      </w:r>
      <w:r w:rsidR="00C42EDD" w:rsidRPr="004E05F3">
        <w:rPr>
          <w:rFonts w:ascii="Book Antiqua" w:hAnsi="Book Antiqua" w:cs="Arial"/>
          <w:sz w:val="24"/>
          <w:szCs w:val="24"/>
          <w:lang w:val="en-US"/>
        </w:rPr>
        <w:t xml:space="preserve"> first trial was</w:t>
      </w:r>
      <w:r w:rsidR="0023378B" w:rsidRPr="004E05F3">
        <w:rPr>
          <w:rFonts w:ascii="Book Antiqua" w:hAnsi="Book Antiqua" w:cs="Arial"/>
          <w:sz w:val="24"/>
          <w:szCs w:val="24"/>
          <w:lang w:val="en-US"/>
        </w:rPr>
        <w:t xml:space="preserve"> successful as out of 6 patients, 4 showed complete tumor resolution.</w:t>
      </w:r>
      <w:r w:rsidR="001A7FBA" w:rsidRPr="004E05F3">
        <w:rPr>
          <w:rFonts w:ascii="Book Antiqua" w:hAnsi="Book Antiqua" w:cs="Arial"/>
          <w:sz w:val="24"/>
          <w:szCs w:val="24"/>
          <w:lang w:val="en-US"/>
        </w:rPr>
        <w:t xml:space="preserve"> Many years later, in the 1970s,</w:t>
      </w:r>
      <w:r w:rsidR="001D114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585858" w:rsidRPr="004E05F3">
        <w:rPr>
          <w:rFonts w:ascii="Book Antiqua" w:hAnsi="Book Antiqua" w:cs="Arial"/>
          <w:sz w:val="24"/>
          <w:szCs w:val="24"/>
          <w:lang w:val="en-US"/>
        </w:rPr>
        <w:t>hematoporphyrin</w:t>
      </w:r>
      <w:proofErr w:type="spellEnd"/>
      <w:r w:rsidR="00585858" w:rsidRPr="004E05F3">
        <w:rPr>
          <w:rFonts w:ascii="Book Antiqua" w:hAnsi="Book Antiqua" w:cs="Arial"/>
          <w:sz w:val="24"/>
          <w:szCs w:val="24"/>
          <w:lang w:val="en-US"/>
        </w:rPr>
        <w:t xml:space="preserve"> derivative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1A7FBA" w:rsidRPr="004E05F3">
        <w:rPr>
          <w:rFonts w:ascii="Book Antiqua" w:hAnsi="Book Antiqua" w:cs="Arial"/>
          <w:sz w:val="24"/>
          <w:szCs w:val="24"/>
          <w:lang w:val="en-US"/>
        </w:rPr>
        <w:t>HPD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1A7FBA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81B5C" w:rsidRPr="004E05F3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1D1140" w:rsidRPr="004E05F3">
        <w:rPr>
          <w:rFonts w:ascii="Book Antiqua" w:hAnsi="Book Antiqua" w:cs="Arial"/>
          <w:sz w:val="24"/>
          <w:szCs w:val="24"/>
          <w:lang w:val="en-US"/>
        </w:rPr>
        <w:t xml:space="preserve">light were administered </w:t>
      </w:r>
      <w:r w:rsidR="00B846DC" w:rsidRPr="004E05F3">
        <w:rPr>
          <w:rFonts w:ascii="Book Antiqua" w:hAnsi="Book Antiqua" w:cs="Arial"/>
          <w:sz w:val="24"/>
          <w:szCs w:val="24"/>
          <w:lang w:val="en-US"/>
        </w:rPr>
        <w:t>to the tumor area of</w:t>
      </w:r>
      <w:r w:rsidR="00281B5C" w:rsidRPr="004E05F3">
        <w:rPr>
          <w:rFonts w:ascii="Book Antiqua" w:hAnsi="Book Antiqua" w:cs="Arial"/>
          <w:sz w:val="24"/>
          <w:szCs w:val="24"/>
          <w:lang w:val="en-US"/>
        </w:rPr>
        <w:t xml:space="preserve"> patients with bladder cancer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elly&lt;/Author&gt;&lt;Year&gt;1976&lt;/Year&gt;&lt;RecNum&gt;73&lt;/RecNum&gt;&lt;DisplayText&gt;(80)&lt;/DisplayText&gt;&lt;record&gt;&lt;rec-number&gt;73&lt;/rec-number&gt;&lt;foreign-keys&gt;&lt;key app="EN" db-id="9sw0xe9z32rfa6exxvxvvv0c5pep02tp0tpw"&gt;73&lt;/key&gt;&lt;/foreign-keys&gt;&lt;ref-type name="Journal Article"&gt;17&lt;/ref-type&gt;&lt;contributors&gt;&lt;authors&gt;&lt;author&gt;Kelly, J. F.&lt;/author&gt;&lt;author&gt;Snell, M. E.&lt;/author&gt;&lt;/authors&gt;&lt;/contributors&gt;&lt;titles&gt;&lt;title&gt;Hematoporphyrin derivative: a possible aid in the diagnosis and therapy of carcinoma of the bladder&lt;/title&gt;&lt;secondary-title&gt;J Urol&lt;/secondary-title&gt;&lt;alt-title&gt;The Journal of urology&lt;/alt-title&gt;&lt;/titles&gt;&lt;periodical&gt;&lt;full-title&gt;J Urol&lt;/full-title&gt;&lt;abbr-1&gt;The Journal of urology&lt;/abbr-1&gt;&lt;/periodical&gt;&lt;alt-periodical&gt;&lt;full-title&gt;J Urol&lt;/full-title&gt;&lt;abbr-1&gt;The Journal of urology&lt;/abbr-1&gt;&lt;/alt-periodical&gt;&lt;pages&gt;150-1&lt;/pages&gt;&lt;volume&gt;115&lt;/volume&gt;&lt;number&gt;2&lt;/number&gt;&lt;keywords&gt;&lt;keyword&gt;Hematoporphyrins/*analogs &amp;amp; derivatives/diagnostic use/metabolism/therapeutic use&lt;/keyword&gt;&lt;keyword&gt;Humans&lt;/keyword&gt;&lt;keyword&gt;Light&lt;/keyword&gt;&lt;keyword&gt;Mucous Membrane/metabolism&lt;/keyword&gt;&lt;keyword&gt;*Urinary Bladder Neoplasms/diagnosis/metabolism/therapy&lt;/keyword&gt;&lt;/keywords&gt;&lt;dates&gt;&lt;year&gt;1976&lt;/year&gt;&lt;pub-dates&gt;&lt;date&gt;Feb&lt;/date&gt;&lt;/pub-dates&gt;&lt;/dates&gt;&lt;isbn&gt;0022-5347 (Print)&amp;#xD;0022-5347 (Linking)&lt;/isbn&gt;&lt;accession-num&gt;1249866&lt;/accession-num&gt;&lt;urls&gt;&lt;related-urls&gt;&lt;url&gt;http://www.ncbi.nlm.nih.gov/pubmed/1249866&lt;/url&gt;&lt;/related-urls&gt;&lt;/urls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0" w:tooltip="Kelly, 1976 #73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0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A52BBA" w:rsidRPr="004E05F3">
        <w:rPr>
          <w:rFonts w:ascii="Book Antiqua" w:hAnsi="Book Antiqua" w:cs="Arial"/>
          <w:sz w:val="24"/>
          <w:szCs w:val="24"/>
          <w:lang w:val="en-US"/>
        </w:rPr>
        <w:t xml:space="preserve"> and resulted in</w:t>
      </w:r>
      <w:r w:rsidR="001D1140" w:rsidRPr="004E05F3">
        <w:rPr>
          <w:rFonts w:ascii="Book Antiqua" w:hAnsi="Book Antiqua" w:cs="Arial"/>
          <w:sz w:val="24"/>
          <w:szCs w:val="24"/>
          <w:lang w:val="en-US"/>
        </w:rPr>
        <w:t xml:space="preserve"> positive outcomes</w:t>
      </w:r>
      <w:r w:rsidR="00281B5C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1A7FBA" w:rsidRPr="004E05F3">
        <w:rPr>
          <w:rFonts w:ascii="Book Antiqua" w:hAnsi="Book Antiqua" w:cs="Arial"/>
          <w:sz w:val="24"/>
          <w:szCs w:val="24"/>
          <w:lang w:val="en-US"/>
        </w:rPr>
        <w:t xml:space="preserve">In the same decade Dougherty </w:t>
      </w:r>
      <w:r w:rsidR="001A7FBA" w:rsidRPr="004E05F3">
        <w:rPr>
          <w:rFonts w:ascii="Book Antiqua" w:hAnsi="Book Antiqua" w:cs="Arial"/>
          <w:i/>
          <w:sz w:val="24"/>
          <w:szCs w:val="24"/>
          <w:lang w:val="en-US"/>
        </w:rPr>
        <w:t>et al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Dougherty&lt;/Author&gt;&lt;Year&gt;1978&lt;/Year&gt;&lt;RecNum&gt;86&lt;/RecNum&gt;&lt;DisplayText&gt;(81)&lt;/DisplayText&gt;&lt;record&gt;&lt;rec-number&gt;86&lt;/rec-number&gt;&lt;foreign-keys&gt;&lt;key app="EN" db-id="9sw0xe9z32rfa6exxvxvvv0c5pep02tp0tpw"&gt;86&lt;/key&gt;&lt;/foreign-keys&gt;&lt;ref-type name="Journal Article"&gt;17&lt;/ref-type&gt;&lt;contributors&gt;&lt;authors&gt;&lt;author&gt;Dougherty, T. J.&lt;/author&gt;&lt;author&gt;Kaufman, J. E.&lt;/author&gt;&lt;author&gt;Goldfarb, A.&lt;/author&gt;&lt;author&gt;Weishaupt, K. R.&lt;/author&gt;&lt;author&gt;Boyle, D.&lt;/author&gt;&lt;author&gt;Mittleman, A.&lt;/author&gt;&lt;/authors&gt;&lt;/contributors&gt;&lt;titles&gt;&lt;title&gt;Photoradiation therapy for the treatment of malignant tumors&lt;/title&gt;&lt;secondary-title&gt;Cancer Res&lt;/secondary-title&gt;&lt;alt-title&gt;Cancer research&lt;/alt-title&gt;&lt;/titles&gt;&lt;periodical&gt;&lt;full-title&gt;Cancer Res&lt;/full-title&gt;&lt;/periodical&gt;&lt;pages&gt;2628-35&lt;/pages&gt;&lt;volume&gt;38&lt;/volume&gt;&lt;number&gt;8&lt;/number&gt;&lt;keywords&gt;&lt;keyword&gt;Adult&lt;/keyword&gt;&lt;keyword&gt;Aged&lt;/keyword&gt;&lt;keyword&gt;Breast Neoplasms/drug therapy&lt;/keyword&gt;&lt;keyword&gt;Carcinoma, Basal Cell/drug therapy&lt;/keyword&gt;&lt;keyword&gt;Female&lt;/keyword&gt;&lt;keyword&gt;Hematoporphyrins/administration &amp;amp; dosage/*therapeutic use&lt;/keyword&gt;&lt;keyword&gt;Humans&lt;/keyword&gt;&lt;keyword&gt;Male&lt;/keyword&gt;&lt;keyword&gt;Melanoma/drug therapy&lt;/keyword&gt;&lt;keyword&gt;Middle Aged&lt;/keyword&gt;&lt;keyword&gt;Necrosis&lt;/keyword&gt;&lt;keyword&gt;Neoplasm Metastasis/drug therapy&lt;/keyword&gt;&lt;keyword&gt;Nose Neoplasms/drug therapy&lt;/keyword&gt;&lt;keyword&gt;Photochemotherapy/*methods&lt;/keyword&gt;&lt;keyword&gt;Remission, Spontaneous&lt;/keyword&gt;&lt;keyword&gt;Skin Neoplasms/*drug therapy/pathology&lt;/keyword&gt;&lt;keyword&gt;Soft Tissue Neoplasms/*drug therapy/pathology&lt;/keyword&gt;&lt;keyword&gt;Time Factors&lt;/keyword&gt;&lt;/keywords&gt;&lt;dates&gt;&lt;year&gt;1978&lt;/year&gt;&lt;pub-dates&gt;&lt;date&gt;Aug&lt;/date&gt;&lt;/pub-dates&gt;&lt;/dates&gt;&lt;isbn&gt;0008-5472 (Print)&amp;#xD;0008-5472 (Linking)&lt;/isbn&gt;&lt;accession-num&gt;667856&lt;/accession-num&gt;&lt;urls&gt;&lt;related-urls&gt;&lt;url&gt;http://www.ncbi.nlm.nih.gov/pubmed/667856&lt;/url&gt;&lt;/related-urls&gt;&lt;/urls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1" w:tooltip="Dougherty, 1978 #86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1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A7FBA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6D3D" w:rsidRPr="004E05F3">
        <w:rPr>
          <w:rFonts w:ascii="Book Antiqua" w:hAnsi="Book Antiqua" w:cs="Arial"/>
          <w:sz w:val="24"/>
          <w:szCs w:val="24"/>
          <w:lang w:val="en-US"/>
        </w:rPr>
        <w:t>tested for the first time</w:t>
      </w:r>
      <w:r w:rsidR="001A7FBA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6D3D" w:rsidRPr="004E05F3">
        <w:rPr>
          <w:rFonts w:ascii="Book Antiqua" w:hAnsi="Book Antiqua" w:cs="Arial"/>
          <w:sz w:val="24"/>
          <w:szCs w:val="24"/>
          <w:lang w:val="en-US"/>
        </w:rPr>
        <w:t xml:space="preserve">HPD-PDT in a large series of patients </w:t>
      </w:r>
      <w:r w:rsidR="003C77B5" w:rsidRPr="004E05F3">
        <w:rPr>
          <w:rFonts w:ascii="Book Antiqua" w:hAnsi="Book Antiqua" w:cs="Arial"/>
          <w:sz w:val="24"/>
          <w:szCs w:val="24"/>
          <w:lang w:val="en-US"/>
        </w:rPr>
        <w:t xml:space="preserve">with skin tumors </w:t>
      </w:r>
      <w:r w:rsidR="00486D3D" w:rsidRPr="004E05F3">
        <w:rPr>
          <w:rFonts w:ascii="Book Antiqua" w:hAnsi="Book Antiqua" w:cs="Arial"/>
          <w:sz w:val="24"/>
          <w:szCs w:val="24"/>
          <w:lang w:val="en-US"/>
        </w:rPr>
        <w:t xml:space="preserve">reporting striking results: </w:t>
      </w:r>
      <w:r w:rsidR="00A439FB" w:rsidRPr="004E05F3">
        <w:rPr>
          <w:rFonts w:ascii="Book Antiqua" w:hAnsi="Book Antiqua" w:cs="Arial"/>
          <w:sz w:val="24"/>
          <w:szCs w:val="24"/>
          <w:lang w:val="en-US"/>
        </w:rPr>
        <w:t xml:space="preserve">complete or partial responses were observed </w:t>
      </w:r>
      <w:r w:rsidR="00486D3D" w:rsidRPr="004E05F3">
        <w:rPr>
          <w:rFonts w:ascii="Book Antiqua" w:hAnsi="Book Antiqua" w:cs="Arial"/>
          <w:sz w:val="24"/>
          <w:szCs w:val="24"/>
          <w:lang w:val="en-US"/>
        </w:rPr>
        <w:t xml:space="preserve">in 111 out of 113 </w:t>
      </w:r>
      <w:r w:rsidR="002C3933" w:rsidRPr="004E05F3">
        <w:rPr>
          <w:rFonts w:ascii="Book Antiqua" w:hAnsi="Book Antiqua" w:cs="Arial"/>
          <w:sz w:val="24"/>
          <w:szCs w:val="24"/>
          <w:lang w:val="en-US"/>
        </w:rPr>
        <w:t>patients</w:t>
      </w:r>
      <w:r w:rsidR="00486D3D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25153676" w14:textId="31814FC5" w:rsidR="00585858" w:rsidRPr="00BE01D3" w:rsidRDefault="00615FBD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Since then, over 200 clinical trials for PDT as treatment for a large variety of tumors have </w:t>
      </w:r>
      <w:r w:rsidR="00A52BBA" w:rsidRPr="004E05F3">
        <w:rPr>
          <w:rFonts w:ascii="Book Antiqua" w:hAnsi="Book Antiqua" w:cs="Arial"/>
          <w:sz w:val="24"/>
          <w:szCs w:val="24"/>
          <w:lang w:val="en-US"/>
        </w:rPr>
        <w:t>been carried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 out</w:t>
      </w:r>
      <w:r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DE12E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F0539" w:rsidRPr="004E05F3">
        <w:rPr>
          <w:rFonts w:ascii="Book Antiqua" w:hAnsi="Book Antiqua" w:cs="Arial"/>
          <w:sz w:val="24"/>
          <w:szCs w:val="24"/>
          <w:lang w:val="en-US"/>
        </w:rPr>
        <w:t>Some clinical studies have dem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 xml:space="preserve">onstrated that </w:t>
      </w:r>
      <w:r w:rsidR="00BF0539" w:rsidRPr="004E05F3">
        <w:rPr>
          <w:rFonts w:ascii="Book Antiqua" w:hAnsi="Book Antiqua" w:cs="Arial"/>
          <w:sz w:val="24"/>
          <w:szCs w:val="24"/>
          <w:lang w:val="en-US"/>
        </w:rPr>
        <w:t>PDT efficacy seems to depend on antitumor immunity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 also in patients</w:t>
      </w:r>
      <w:r w:rsidR="00BF0539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BF0539" w:rsidRPr="004E05F3">
        <w:rPr>
          <w:rFonts w:ascii="Book Antiqua" w:hAnsi="Book Antiqua" w:cs="Arial"/>
          <w:sz w:val="24"/>
          <w:szCs w:val="24"/>
          <w:lang w:val="en-US"/>
        </w:rPr>
        <w:t>Dragieva</w:t>
      </w:r>
      <w:proofErr w:type="spellEnd"/>
      <w:r w:rsidR="00BF053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F0539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et </w:t>
      </w:r>
      <w:proofErr w:type="gramStart"/>
      <w:r w:rsidR="00BF0539" w:rsidRPr="004E05F3">
        <w:rPr>
          <w:rFonts w:ascii="Book Antiqua" w:hAnsi="Book Antiqua" w:cs="Arial"/>
          <w:i/>
          <w:sz w:val="24"/>
          <w:szCs w:val="24"/>
          <w:lang w:val="en-US"/>
        </w:rPr>
        <w:t>al</w:t>
      </w:r>
      <w:proofErr w:type="gramEnd"/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EcmFnaWV2YTwvQXV0aG9yPjxZZWFyPjIwMDQ8L1llYXI+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EcmFnaWV2YTwvQXV0aG9yPjxZZWFyPjIwMDQ8L1llYXI+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2" w:tooltip="Dragieva, 2004 #74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2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F0539" w:rsidRPr="004E05F3">
        <w:rPr>
          <w:rFonts w:ascii="Book Antiqua" w:hAnsi="Book Antiqua" w:cs="Arial"/>
          <w:sz w:val="24"/>
          <w:szCs w:val="24"/>
          <w:lang w:val="en-US"/>
        </w:rPr>
        <w:t>published a study comparing the</w:t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 xml:space="preserve"> efficacy of</w:t>
      </w:r>
      <w:r w:rsidR="00BF0539" w:rsidRPr="004E05F3">
        <w:rPr>
          <w:rFonts w:ascii="Book Antiqua" w:hAnsi="Book Antiqua" w:cs="Arial"/>
          <w:sz w:val="24"/>
          <w:szCs w:val="24"/>
          <w:lang w:val="en-US"/>
        </w:rPr>
        <w:t xml:space="preserve"> PDT </w:t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>for</w:t>
      </w:r>
      <w:r w:rsidR="00BF0539" w:rsidRPr="004E05F3">
        <w:rPr>
          <w:rFonts w:ascii="Book Antiqua" w:hAnsi="Book Antiqua" w:cs="Arial"/>
          <w:sz w:val="24"/>
          <w:szCs w:val="24"/>
          <w:lang w:val="en-US"/>
        </w:rPr>
        <w:t xml:space="preserve"> actinic keratosis and Bowen´s disease</w:t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 xml:space="preserve"> in 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 xml:space="preserve">immune-competent patients </w:t>
      </w:r>
      <w:r w:rsidR="0023193D" w:rsidRPr="00BE01D3">
        <w:rPr>
          <w:rFonts w:ascii="Book Antiqua" w:hAnsi="Book Antiqua" w:cs="Arial"/>
          <w:i/>
          <w:sz w:val="24"/>
          <w:szCs w:val="24"/>
          <w:lang w:val="en-US"/>
        </w:rPr>
        <w:t>vs</w:t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 xml:space="preserve"> immune-suppressed transplant patients. The two groups of patients showed comparable initial response, however the immune-suppressed patients had an increased propensity to develop new lesions after the treatment. It has also been shown that patients with </w:t>
      </w:r>
      <w:proofErr w:type="spellStart"/>
      <w:r w:rsidR="006F5D31" w:rsidRPr="004E05F3">
        <w:rPr>
          <w:rFonts w:ascii="Book Antiqua" w:hAnsi="Book Antiqua" w:cs="Arial"/>
          <w:sz w:val="24"/>
          <w:szCs w:val="24"/>
          <w:lang w:val="en-US"/>
        </w:rPr>
        <w:t>vulval</w:t>
      </w:r>
      <w:proofErr w:type="spellEnd"/>
      <w:r w:rsidR="006F5D31" w:rsidRPr="004E05F3">
        <w:rPr>
          <w:rFonts w:ascii="Book Antiqua" w:hAnsi="Book Antiqua" w:cs="Arial"/>
          <w:sz w:val="24"/>
          <w:szCs w:val="24"/>
          <w:lang w:val="en-US"/>
        </w:rPr>
        <w:t xml:space="preserve"> intraepithelial neoplasia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>VIN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6F5D3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60C53" w:rsidRPr="004E05F3">
        <w:rPr>
          <w:rFonts w:ascii="Book Antiqua" w:hAnsi="Book Antiqua" w:cs="Arial"/>
          <w:sz w:val="24"/>
          <w:szCs w:val="24"/>
          <w:lang w:val="en-US"/>
        </w:rPr>
        <w:t xml:space="preserve">expressing </w:t>
      </w:r>
      <w:r w:rsidR="0010655D" w:rsidRPr="004E05F3">
        <w:rPr>
          <w:rFonts w:ascii="Book Antiqua" w:hAnsi="Book Antiqua" w:cs="Arial"/>
          <w:sz w:val="24"/>
          <w:szCs w:val="24"/>
          <w:lang w:val="en-US"/>
        </w:rPr>
        <w:t>MHCI molecules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 xml:space="preserve"> on the tumor cells</w:t>
      </w:r>
      <w:r w:rsidR="00160C53" w:rsidRPr="004E05F3">
        <w:rPr>
          <w:rFonts w:ascii="Book Antiqua" w:hAnsi="Book Antiqua" w:cs="Arial"/>
          <w:sz w:val="24"/>
          <w:szCs w:val="24"/>
          <w:lang w:val="en-US"/>
        </w:rPr>
        <w:t xml:space="preserve"> were more likely to respond to ALA-PDT compared to patients whose tumors ha</w:t>
      </w:r>
      <w:r w:rsidR="00BE01D3">
        <w:rPr>
          <w:rFonts w:ascii="Book Antiqua" w:hAnsi="Book Antiqua" w:cs="Arial"/>
          <w:sz w:val="24"/>
          <w:szCs w:val="24"/>
          <w:lang w:val="en-US"/>
        </w:rPr>
        <w:t>d down-regulated MHCI molecule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BYmRlbC1IYWR5PC9BdXRob3I+PFllYXI+MjAwMTwvWWVh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</w:fldData>
        </w:fldChar>
      </w:r>
      <w:r w:rsidR="006454B9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6454B9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BYmRlbC1IYWR5PC9BdXRob3I+PFllYXI+MjAwMTwvWWVh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</w:fldData>
        </w:fldChar>
      </w:r>
      <w:r w:rsidR="006454B9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6454B9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6454B9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3" w:tooltip="Abdel-Hady, 2001 #75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3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60C53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E909EE" w:rsidRPr="004E05F3">
        <w:rPr>
          <w:rFonts w:ascii="Book Antiqua" w:hAnsi="Book Antiqua" w:cs="Arial"/>
          <w:sz w:val="24"/>
          <w:szCs w:val="24"/>
          <w:lang w:val="en-US"/>
        </w:rPr>
        <w:t xml:space="preserve"> MHCI recognition is critical for activation of CD8+</w:t>
      </w:r>
      <w:r w:rsidR="0022765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E909EE" w:rsidRPr="004E05F3">
        <w:rPr>
          <w:rFonts w:ascii="Book Antiqua" w:hAnsi="Book Antiqua" w:cs="Arial"/>
          <w:sz w:val="24"/>
          <w:szCs w:val="24"/>
          <w:lang w:val="en-US"/>
        </w:rPr>
        <w:t>T cells and the down-regulation of MHCI molecules is one of the mechanisms used by tumors to evade immune recognition in general and PDT-induced immunity in particular.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 xml:space="preserve"> VIN patients who </w:t>
      </w:r>
      <w:r w:rsidR="00134ADA" w:rsidRPr="004E05F3">
        <w:rPr>
          <w:rFonts w:ascii="Book Antiqua" w:hAnsi="Book Antiqua" w:cs="Arial"/>
          <w:sz w:val="24"/>
          <w:szCs w:val="24"/>
          <w:lang w:val="en-US"/>
        </w:rPr>
        <w:t>did not respond</w:t>
      </w:r>
      <w:r w:rsidR="0023193D" w:rsidRPr="004E05F3">
        <w:rPr>
          <w:rFonts w:ascii="Book Antiqua" w:hAnsi="Book Antiqua" w:cs="Arial"/>
          <w:sz w:val="24"/>
          <w:szCs w:val="24"/>
          <w:lang w:val="en-US"/>
        </w:rPr>
        <w:t xml:space="preserve"> to PDT had significantly </w:t>
      </w:r>
      <w:r w:rsidR="00134ADA" w:rsidRPr="004E05F3">
        <w:rPr>
          <w:rFonts w:ascii="Book Antiqua" w:hAnsi="Book Antiqua" w:cs="Arial"/>
          <w:sz w:val="24"/>
          <w:szCs w:val="24"/>
          <w:lang w:val="en-US"/>
        </w:rPr>
        <w:t xml:space="preserve">lower CD8+ T cell infiltration into the treated tumors compared with 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>responders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>, confirming the important role of CD8+ CTLs in PDT efficacy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. The first clinical case of </w:t>
      </w:r>
      <w:r w:rsidR="00C73AEF" w:rsidRPr="004E05F3">
        <w:rPr>
          <w:rFonts w:ascii="Book Antiqua" w:hAnsi="Book Antiqua" w:cs="Arial"/>
          <w:sz w:val="24"/>
          <w:szCs w:val="24"/>
          <w:lang w:val="en-US"/>
        </w:rPr>
        <w:t xml:space="preserve">systemic 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>PDT-immune response</w:t>
      </w:r>
      <w:r w:rsidR="00CD71F4" w:rsidRPr="004E05F3">
        <w:rPr>
          <w:rFonts w:ascii="Book Antiqua" w:hAnsi="Book Antiqua" w:cs="Arial"/>
          <w:sz w:val="24"/>
          <w:szCs w:val="24"/>
          <w:lang w:val="en-US"/>
        </w:rPr>
        <w:t xml:space="preserve"> observed in patients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 has been published in 2007: </w:t>
      </w:r>
      <w:r w:rsidR="00C73AEF" w:rsidRPr="004E05F3">
        <w:rPr>
          <w:rFonts w:ascii="Book Antiqua" w:hAnsi="Book Antiqua" w:cs="Arial"/>
          <w:sz w:val="24"/>
          <w:szCs w:val="24"/>
          <w:lang w:val="en-US"/>
        </w:rPr>
        <w:t xml:space="preserve">PDT of multifocal </w:t>
      </w:r>
      <w:proofErr w:type="spellStart"/>
      <w:r w:rsidR="00C73AEF" w:rsidRPr="004E05F3">
        <w:rPr>
          <w:rFonts w:ascii="Book Antiqua" w:hAnsi="Book Antiqua" w:cs="Arial"/>
          <w:sz w:val="24"/>
          <w:szCs w:val="24"/>
          <w:lang w:val="en-US"/>
        </w:rPr>
        <w:t>angiosarcoma</w:t>
      </w:r>
      <w:proofErr w:type="spellEnd"/>
      <w:r w:rsidR="00C73AEF" w:rsidRPr="004E05F3">
        <w:rPr>
          <w:rFonts w:ascii="Book Antiqua" w:hAnsi="Book Antiqua" w:cs="Arial"/>
          <w:sz w:val="24"/>
          <w:szCs w:val="24"/>
          <w:lang w:val="en-US"/>
        </w:rPr>
        <w:t xml:space="preserve"> of the head and neck locate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>d on the right upper limb of a</w:t>
      </w:r>
      <w:r w:rsidR="00C73AEF" w:rsidRPr="004E05F3">
        <w:rPr>
          <w:rFonts w:ascii="Book Antiqua" w:hAnsi="Book Antiqua" w:cs="Arial"/>
          <w:sz w:val="24"/>
          <w:szCs w:val="24"/>
          <w:lang w:val="en-US"/>
        </w:rPr>
        <w:t xml:space="preserve"> patient, resulted in a spontaneous regression of the untreated 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distant </w:t>
      </w:r>
      <w:r w:rsidR="00C73AEF" w:rsidRPr="004E05F3">
        <w:rPr>
          <w:rFonts w:ascii="Book Antiqua" w:hAnsi="Book Antiqua" w:cs="Arial"/>
          <w:sz w:val="24"/>
          <w:szCs w:val="24"/>
          <w:lang w:val="en-US"/>
        </w:rPr>
        <w:t xml:space="preserve">tumors on the 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contralateral </w:t>
      </w:r>
      <w:r w:rsidR="00C73AEF" w:rsidRPr="004E05F3">
        <w:rPr>
          <w:rFonts w:ascii="Book Antiqua" w:hAnsi="Book Antiqua" w:cs="Arial"/>
          <w:sz w:val="24"/>
          <w:szCs w:val="24"/>
          <w:lang w:val="en-US"/>
        </w:rPr>
        <w:t>left upper limb, accompanied by inc</w:t>
      </w:r>
      <w:r w:rsidR="00BE01D3">
        <w:rPr>
          <w:rFonts w:ascii="Book Antiqua" w:hAnsi="Book Antiqua" w:cs="Arial"/>
          <w:sz w:val="24"/>
          <w:szCs w:val="24"/>
          <w:lang w:val="en-US"/>
        </w:rPr>
        <w:t>reased immune cell infiltration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436BEB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Thong&lt;/Author&gt;&lt;Year&gt;2007&lt;/Year&gt;&lt;RecNum&gt;76&lt;/RecNum&gt;&lt;DisplayText&gt;(84)&lt;/DisplayText&gt;&lt;record&gt;&lt;rec-number&gt;76&lt;/rec-number&gt;&lt;foreign-keys&gt;&lt;key app="EN" db-id="9sw0xe9z32rfa6exxvxvvv0c5pep02tp0tpw"&gt;76&lt;/key&gt;&lt;/foreign-keys&gt;&lt;ref-type name="Journal Article"&gt;17&lt;/ref-type&gt;&lt;contributors&gt;&lt;authors&gt;&lt;author&gt;Thong, P. S.&lt;/author&gt;&lt;author&gt;Ong, K. W.&lt;/author&gt;&lt;author&gt;Goh, N. S.&lt;/author&gt;&lt;author&gt;Kho, K. W.&lt;/author&gt;&lt;author&gt;Manivasager, V.&lt;/author&gt;&lt;author&gt;Bhuvaneswari, R.&lt;/author&gt;&lt;author&gt;Olivo, M.&lt;/author&gt;&lt;author&gt;Soo, K. C.&lt;/author&gt;&lt;/authors&gt;&lt;/contributors&gt;&lt;auth-address&gt;Division of Medical Sciences, National Cancer Centre, Singapore.&lt;/auth-address&gt;&lt;titles&gt;&lt;title&gt;Photodynamic-therapy-activated immune response against distant untreated tumours in recurrent angiosarcoma&lt;/title&gt;&lt;secondary-title&gt;Lancet Oncol&lt;/secondary-title&gt;&lt;/titles&gt;&lt;periodical&gt;&lt;full-title&gt;Lancet Oncol&lt;/full-title&gt;&lt;/periodical&gt;&lt;pages&gt;950-2&lt;/pages&gt;&lt;volume&gt;8&lt;/volume&gt;&lt;number&gt;10&lt;/number&gt;&lt;edition&gt;2007/10/05&lt;/edition&gt;&lt;keywords&gt;&lt;keyword&gt;CD4-Positive T-Lymphocytes/immunology&lt;/keyword&gt;&lt;keyword&gt;CD8-Positive T-Lymphocytes/immunology&lt;/keyword&gt;&lt;keyword&gt;Head and Neck Neoplasms/*drug therapy/immunology&lt;/keyword&gt;&lt;keyword&gt;Hemangiosarcoma/*drug therapy/immunology&lt;/keyword&gt;&lt;keyword&gt;Humans&lt;/keyword&gt;&lt;keyword&gt;Male&lt;/keyword&gt;&lt;keyword&gt;Middle Aged&lt;/keyword&gt;&lt;keyword&gt;Neoplasm Recurrence, Local/*drug therapy&lt;/keyword&gt;&lt;keyword&gt;*Photochemotherapy&lt;/keyword&gt;&lt;/keywords&gt;&lt;dates&gt;&lt;year&gt;2007&lt;/year&gt;&lt;pub-dates&gt;&lt;date&gt;Oct&lt;/date&gt;&lt;/pub-dates&gt;&lt;/dates&gt;&lt;isbn&gt;1470-2045 (Print)&amp;#xD;1470-2045 (Linking)&lt;/isbn&gt;&lt;accession-num&gt;17913664&lt;/accession-num&gt;&lt;urls&gt;&lt;related-urls&gt;&lt;url&gt;http://www.ncbi.nlm.nih.gov/entrez/query.fcgi?cmd=Retrieve&amp;amp;db=PubMed&amp;amp;dopt=Citation&amp;amp;list_uids=17913664&lt;/url&gt;&lt;/related-urls&gt;&lt;/urls&gt;&lt;electronic-resource-num&gt;S1470-2045(07)70318-2 [pii] 10.1016/S1470-2045(07)70318-2&lt;/electronic-resource-num&gt;&lt;language&gt;eng&lt;/language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4" w:tooltip="Thong, 2007 #76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4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73AEF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 Two years later </w:t>
      </w:r>
      <w:proofErr w:type="spellStart"/>
      <w:r w:rsidR="00864BE3" w:rsidRPr="004E05F3">
        <w:rPr>
          <w:rFonts w:ascii="Book Antiqua" w:hAnsi="Book Antiqua" w:cs="Arial"/>
          <w:sz w:val="24"/>
          <w:szCs w:val="24"/>
          <w:lang w:val="en-US"/>
        </w:rPr>
        <w:t>Kabingu</w:t>
      </w:r>
      <w:proofErr w:type="spellEnd"/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64BE3" w:rsidRPr="004E05F3">
        <w:rPr>
          <w:rFonts w:ascii="Book Antiqua" w:hAnsi="Book Antiqua" w:cs="Arial"/>
          <w:i/>
          <w:sz w:val="24"/>
          <w:szCs w:val="24"/>
          <w:lang w:val="en-US"/>
        </w:rPr>
        <w:t>et al</w:t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YWJpbmd1PC9BdXRob3I+PFllYXI+MjAwOTwvWWVhcj48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Q0NjAtNjwvcGFnZXM+PHZvbHVtZT4xNTwvdm9sdW1l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==
</w:fldData>
        </w:fldChar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LYWJpbmd1PC9BdXRob3I+PFllYXI+MjAwOTwvWWVhcj48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Q0NjAtNjwvcGFnZXM+PHZvbHVtZT4xNTwvdm9sdW1l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==
</w:fldData>
        </w:fldChar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BE01D3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5" w:tooltip="Kabingu, 2009 #60" w:history="1">
        <w:r w:rsidR="00BE01D3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5</w:t>
        </w:r>
      </w:hyperlink>
      <w:r w:rsidR="00BE01D3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BE01D3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976F6" w:rsidRPr="004E05F3">
        <w:rPr>
          <w:rFonts w:ascii="Book Antiqua" w:hAnsi="Book Antiqua" w:cs="Arial"/>
          <w:sz w:val="24"/>
          <w:szCs w:val="24"/>
          <w:lang w:val="en-US"/>
        </w:rPr>
        <w:t>found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 that PDT treatment of basal cell carcinoma </w:t>
      </w:r>
      <w:r w:rsidR="00D6324E">
        <w:rPr>
          <w:rFonts w:ascii="Book Antiqua" w:hAnsi="Book Antiqua" w:cs="Arial"/>
          <w:sz w:val="24"/>
          <w:szCs w:val="24"/>
          <w:lang w:val="en-US"/>
        </w:rPr>
        <w:t>[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>BCC</w:t>
      </w:r>
      <w:r w:rsidR="00D6324E">
        <w:rPr>
          <w:rFonts w:ascii="Book Antiqua" w:hAnsi="Book Antiqua" w:cs="Arial"/>
          <w:sz w:val="24"/>
          <w:szCs w:val="24"/>
          <w:lang w:val="en-US"/>
        </w:rPr>
        <w:t>]</w:t>
      </w:r>
      <w:r w:rsidR="00864BE3" w:rsidRPr="004E05F3">
        <w:rPr>
          <w:rFonts w:ascii="Book Antiqua" w:hAnsi="Book Antiqua" w:cs="Arial"/>
          <w:sz w:val="24"/>
          <w:szCs w:val="24"/>
          <w:lang w:val="en-US"/>
        </w:rPr>
        <w:t xml:space="preserve"> lesions</w:t>
      </w:r>
      <w:r w:rsidR="009D2D44" w:rsidRPr="004E05F3">
        <w:rPr>
          <w:rFonts w:ascii="Book Antiqua" w:hAnsi="Book Antiqua" w:cs="Arial"/>
          <w:sz w:val="24"/>
          <w:szCs w:val="24"/>
          <w:lang w:val="en-US"/>
        </w:rPr>
        <w:t xml:space="preserve"> enhanced the </w:t>
      </w:r>
      <w:r w:rsidR="002976F6" w:rsidRPr="004E05F3">
        <w:rPr>
          <w:rFonts w:ascii="Book Antiqua" w:hAnsi="Book Antiqua" w:cs="Arial"/>
          <w:sz w:val="24"/>
          <w:szCs w:val="24"/>
          <w:lang w:val="en-US"/>
        </w:rPr>
        <w:t xml:space="preserve">reactivity of patients lymphocytes against </w:t>
      </w:r>
      <w:r w:rsidR="00D60132" w:rsidRPr="004E05F3">
        <w:rPr>
          <w:rFonts w:ascii="Book Antiqua" w:hAnsi="Book Antiqua" w:cs="Arial"/>
          <w:sz w:val="24"/>
          <w:szCs w:val="24"/>
          <w:lang w:val="en-US"/>
        </w:rPr>
        <w:t xml:space="preserve">Hip1, </w:t>
      </w:r>
      <w:r w:rsidR="002976F6" w:rsidRPr="004E05F3">
        <w:rPr>
          <w:rFonts w:ascii="Book Antiqua" w:hAnsi="Book Antiqua" w:cs="Arial"/>
          <w:sz w:val="24"/>
          <w:szCs w:val="24"/>
          <w:lang w:val="en-US"/>
        </w:rPr>
        <w:t>a</w:t>
      </w:r>
      <w:r w:rsidR="00D60132" w:rsidRPr="004E05F3">
        <w:rPr>
          <w:rFonts w:ascii="Book Antiqua" w:hAnsi="Book Antiqua" w:cs="Arial"/>
          <w:sz w:val="24"/>
          <w:szCs w:val="24"/>
          <w:lang w:val="en-US"/>
        </w:rPr>
        <w:t xml:space="preserve"> known</w:t>
      </w:r>
      <w:r w:rsidR="002976F6" w:rsidRPr="004E05F3">
        <w:rPr>
          <w:rFonts w:ascii="Book Antiqua" w:hAnsi="Book Antiqua" w:cs="Arial"/>
          <w:sz w:val="24"/>
          <w:szCs w:val="24"/>
          <w:lang w:val="en-US"/>
        </w:rPr>
        <w:t xml:space="preserve"> BCC-associated </w:t>
      </w:r>
      <w:r w:rsidR="00AA5F6C" w:rsidRPr="004E05F3">
        <w:rPr>
          <w:rFonts w:ascii="Book Antiqua" w:hAnsi="Book Antiqua" w:cs="Arial"/>
          <w:sz w:val="24"/>
          <w:szCs w:val="24"/>
          <w:lang w:val="en-US"/>
        </w:rPr>
        <w:t>TA</w:t>
      </w:r>
      <w:r w:rsidR="002976F6" w:rsidRPr="004E05F3">
        <w:rPr>
          <w:rFonts w:ascii="Book Antiqua" w:hAnsi="Book Antiqua" w:cs="Arial"/>
          <w:sz w:val="24"/>
          <w:szCs w:val="24"/>
          <w:lang w:val="en-US"/>
        </w:rPr>
        <w:t>, as seen by increased secretion of IFN-γ</w:t>
      </w:r>
      <w:r w:rsidR="00AA5F6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by patients lymphocytes </w:t>
      </w:r>
      <w:r w:rsidR="00AA5F6C" w:rsidRPr="004E05F3">
        <w:rPr>
          <w:rFonts w:ascii="Book Antiqua" w:hAnsi="Book Antiqua" w:cs="Arial"/>
          <w:sz w:val="24"/>
          <w:szCs w:val="24"/>
          <w:lang w:val="en-US"/>
        </w:rPr>
        <w:t>following incubation with the TA derived peptide.</w:t>
      </w:r>
    </w:p>
    <w:p w14:paraId="39D70DAE" w14:textId="77777777" w:rsidR="00585858" w:rsidRPr="004E05F3" w:rsidRDefault="00585858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0A34AAA0" w14:textId="6C01E0C1" w:rsidR="000E30BA" w:rsidRPr="004E05F3" w:rsidRDefault="00BE01D3" w:rsidP="004E05F3">
      <w:pPr>
        <w:spacing w:after="0" w:line="360" w:lineRule="auto"/>
        <w:jc w:val="both"/>
        <w:rPr>
          <w:rFonts w:ascii="Book Antiqua" w:hAnsi="Book Antiqua" w:cs="Arial"/>
          <w:b/>
          <w:color w:val="FF0000"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PDT FOR INFECTIONS</w:t>
      </w:r>
    </w:p>
    <w:p w14:paraId="21826A82" w14:textId="48DE0C90" w:rsidR="00C43CF4" w:rsidRPr="004E05F3" w:rsidRDefault="00C83548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Although PDT was discovered in the field of microbiology over 100 years ago</w: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7B117E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Hamblin&lt;/Author&gt;&lt;Year&gt;2008&lt;/Year&gt;&lt;RecNum&gt;128&lt;/RecNum&gt;&lt;DisplayText&gt;(85)&lt;/DisplayText&gt;&lt;record&gt;&lt;rec-number&gt;128&lt;/rec-number&gt;&lt;foreign-keys&gt;&lt;key app="EN" db-id="9sw0xe9z32rfa6exxvxvvv0c5pep02tp0tpw"&gt;128&lt;/key&gt;&lt;/foreign-keys&gt;&lt;ref-type name="Electronic Book"&gt;44&lt;/ref-type&gt;&lt;contributors&gt;&lt;authors&gt;&lt;author&gt;Hamblin, M. R.&lt;/author&gt;&lt;author&gt;Mroz, P.&lt;/author&gt;&lt;/authors&gt;&lt;secondary-authors&gt;&lt;author&gt;MR Hamblin&lt;/author&gt;&lt;author&gt;P Mroz&lt;/author&gt;&lt;/secondary-authors&gt;&lt;/contributors&gt;&lt;titles&gt;&lt;title&gt;History of PDT - the first hundred years, in Advances in photodynamic therapy: basic, translational an clinical&lt;/title&gt;&lt;/titles&gt;&lt;pages&gt;1-12&lt;/pages&gt;&lt;dates&gt;&lt;year&gt;2008&lt;/year&gt;&lt;/dates&gt;&lt;pub-location&gt;Norwood, MA&lt;/pub-location&gt;&lt;publisher&gt;Artech House&lt;/publisher&gt;&lt;urls&gt;&lt;/urls&gt;&lt;/record&gt;&lt;/Cite&gt;&lt;/EndNote&gt;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5" w:tooltip="Hamblin, 2008 #128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5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>up to now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PDT has been </w:t>
      </w:r>
      <w:r w:rsidR="0080310E" w:rsidRPr="004E05F3">
        <w:rPr>
          <w:rFonts w:ascii="Book Antiqua" w:hAnsi="Book Antiqua" w:cs="Arial"/>
          <w:sz w:val="24"/>
          <w:szCs w:val="24"/>
          <w:lang w:val="en-US"/>
        </w:rPr>
        <w:t xml:space="preserve">studied and applied 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mainly </w:t>
      </w:r>
      <w:r w:rsidR="00536FB8" w:rsidRPr="004E05F3">
        <w:rPr>
          <w:rFonts w:ascii="Book Antiqua" w:hAnsi="Book Antiqua" w:cs="Arial"/>
          <w:sz w:val="24"/>
          <w:szCs w:val="24"/>
          <w:lang w:val="en-US"/>
        </w:rPr>
        <w:t>a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0310E" w:rsidRPr="004E05F3">
        <w:rPr>
          <w:rFonts w:ascii="Book Antiqua" w:hAnsi="Book Antiqua" w:cs="Arial"/>
          <w:sz w:val="24"/>
          <w:szCs w:val="24"/>
          <w:lang w:val="en-US"/>
        </w:rPr>
        <w:t>anticancer treatment. The di</w:t>
      </w:r>
      <w:r w:rsidR="00E00398" w:rsidRPr="004E05F3">
        <w:rPr>
          <w:rFonts w:ascii="Book Antiqua" w:hAnsi="Book Antiqua" w:cs="Arial"/>
          <w:sz w:val="24"/>
          <w:szCs w:val="24"/>
          <w:lang w:val="en-US"/>
        </w:rPr>
        <w:t>scovery of antibiotics in 1940s</w:t>
      </w:r>
      <w:r w:rsidR="0080310E" w:rsidRPr="004E05F3">
        <w:rPr>
          <w:rFonts w:ascii="Book Antiqua" w:hAnsi="Book Antiqua" w:cs="Arial"/>
          <w:sz w:val="24"/>
          <w:szCs w:val="24"/>
          <w:lang w:val="en-US"/>
        </w:rPr>
        <w:t xml:space="preserve"> revolutionized the treatment of infectious disease, limiting the development of other potential alternative anti-microbial treatment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80310E" w:rsidRPr="004E05F3">
        <w:rPr>
          <w:rFonts w:ascii="Book Antiqua" w:hAnsi="Book Antiqua" w:cs="Arial"/>
          <w:sz w:val="24"/>
          <w:szCs w:val="24"/>
          <w:lang w:val="en-US"/>
        </w:rPr>
        <w:t xml:space="preserve"> like PDT. However, the recent worldwide increase of resistance 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>to antibiotic</w:t>
      </w:r>
      <w:r w:rsidR="00F61FE3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0310E" w:rsidRPr="004E05F3">
        <w:rPr>
          <w:rFonts w:ascii="Book Antiqua" w:hAnsi="Book Antiqua" w:cs="Arial"/>
          <w:sz w:val="24"/>
          <w:szCs w:val="24"/>
          <w:lang w:val="en-US"/>
        </w:rPr>
        <w:t xml:space="preserve">has strongly </w:t>
      </w:r>
      <w:r w:rsidR="00536FB8" w:rsidRPr="004E05F3">
        <w:rPr>
          <w:rFonts w:ascii="Book Antiqua" w:hAnsi="Book Antiqua" w:cs="Arial"/>
          <w:sz w:val="24"/>
          <w:szCs w:val="24"/>
          <w:lang w:val="en-US"/>
        </w:rPr>
        <w:t>enhanced</w:t>
      </w:r>
      <w:r w:rsidR="0080310E" w:rsidRPr="004E05F3">
        <w:rPr>
          <w:rFonts w:ascii="Book Antiqua" w:hAnsi="Book Antiqua" w:cs="Arial"/>
          <w:sz w:val="24"/>
          <w:szCs w:val="24"/>
          <w:lang w:val="en-US"/>
        </w:rPr>
        <w:t xml:space="preserve"> the interest</w:t>
      </w:r>
      <w:r w:rsidR="00A9711F" w:rsidRPr="004E05F3">
        <w:rPr>
          <w:rFonts w:ascii="Book Antiqua" w:hAnsi="Book Antiqua" w:cs="Arial"/>
          <w:sz w:val="24"/>
          <w:szCs w:val="24"/>
          <w:lang w:val="en-US"/>
        </w:rPr>
        <w:t xml:space="preserve"> in 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>alternative</w:t>
      </w:r>
      <w:r w:rsidR="00A9711F" w:rsidRPr="004E05F3">
        <w:rPr>
          <w:rFonts w:ascii="Book Antiqua" w:hAnsi="Book Antiqua" w:cs="Arial"/>
          <w:sz w:val="24"/>
          <w:szCs w:val="24"/>
          <w:lang w:val="en-US"/>
        </w:rPr>
        <w:t xml:space="preserve"> therapeutic strategies for the treatment o</w:t>
      </w:r>
      <w:r w:rsidR="001B78B2" w:rsidRPr="004E05F3">
        <w:rPr>
          <w:rFonts w:ascii="Book Antiqua" w:hAnsi="Book Antiqua" w:cs="Arial"/>
          <w:sz w:val="24"/>
          <w:szCs w:val="24"/>
          <w:lang w:val="en-US"/>
        </w:rPr>
        <w:t>f infections. PDT is capable of killing</w:t>
      </w:r>
      <w:r w:rsidR="00A9711F" w:rsidRPr="004E05F3">
        <w:rPr>
          <w:rFonts w:ascii="Book Antiqua" w:hAnsi="Book Antiqua" w:cs="Arial"/>
          <w:sz w:val="24"/>
          <w:szCs w:val="24"/>
          <w:lang w:val="en-US"/>
        </w:rPr>
        <w:t xml:space="preserve"> a large variety of pathogens such as bacteria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, parasitic protozoa, fungi, yeasts 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and viruses. </w:t>
      </w:r>
      <w:r w:rsidR="00100B03" w:rsidRPr="004E05F3">
        <w:rPr>
          <w:rFonts w:ascii="Book Antiqua" w:hAnsi="Book Antiqua" w:cs="Arial"/>
          <w:sz w:val="24"/>
          <w:szCs w:val="24"/>
          <w:lang w:val="en-US"/>
        </w:rPr>
        <w:t>Furthermore, PDT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 does not induce resistance itself and it is a non-invasive method. PDT is</w:t>
      </w:r>
      <w:r w:rsidR="006C5BB5" w:rsidRPr="004E05F3">
        <w:rPr>
          <w:rFonts w:ascii="Book Antiqua" w:hAnsi="Book Antiqua" w:cs="Arial"/>
          <w:sz w:val="24"/>
          <w:szCs w:val="24"/>
          <w:lang w:val="en-US"/>
        </w:rPr>
        <w:t xml:space="preserve"> more effective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 in </w:t>
      </w:r>
      <w:r w:rsidR="006C5BB5" w:rsidRPr="004E05F3">
        <w:rPr>
          <w:rFonts w:ascii="Book Antiqua" w:hAnsi="Book Antiqua" w:cs="Arial"/>
          <w:sz w:val="24"/>
          <w:szCs w:val="24"/>
          <w:lang w:val="en-US"/>
        </w:rPr>
        <w:t xml:space="preserve">inactivating 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Gram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>+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36FB8" w:rsidRPr="004E05F3">
        <w:rPr>
          <w:rFonts w:ascii="Book Antiqua" w:hAnsi="Book Antiqua" w:cs="Arial"/>
          <w:sz w:val="24"/>
          <w:szCs w:val="24"/>
          <w:lang w:val="en-US"/>
        </w:rPr>
        <w:t xml:space="preserve"> bacteria compared to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 Gram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310DC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C5BB5" w:rsidRPr="004E05F3">
        <w:rPr>
          <w:rFonts w:ascii="Book Antiqua" w:hAnsi="Book Antiqua" w:cs="Arial"/>
          <w:sz w:val="24"/>
          <w:szCs w:val="24"/>
          <w:lang w:val="en-US"/>
        </w:rPr>
        <w:t xml:space="preserve">due to the 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 xml:space="preserve">different </w:t>
      </w:r>
      <w:r w:rsidR="00BE01D3">
        <w:rPr>
          <w:rFonts w:ascii="Book Antiqua" w:hAnsi="Book Antiqua" w:cs="Arial"/>
          <w:sz w:val="24"/>
          <w:szCs w:val="24"/>
          <w:lang w:val="en-US"/>
        </w:rPr>
        <w:t>structure of the cell wall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Nitzan&lt;/Author&gt;&lt;Year&gt;1992&lt;/Year&gt;&lt;RecNum&gt;77&lt;/RecNum&gt;&lt;DisplayText&gt;(86)&lt;/DisplayText&gt;&lt;record&gt;&lt;rec-number&gt;77&lt;/rec-number&gt;&lt;foreign-keys&gt;&lt;key app="EN" db-id="9sw0xe9z32rfa6exxvxvvv0c5pep02tp0tpw"&gt;77&lt;/key&gt;&lt;/foreign-keys&gt;&lt;ref-type name="Journal Article"&gt;17&lt;/ref-type&gt;&lt;contributors&gt;&lt;authors&gt;&lt;author&gt;Nitzan, Y.&lt;/author&gt;&lt;author&gt;Gutterman, M.&lt;/author&gt;&lt;author&gt;Malik, Z.&lt;/author&gt;&lt;author&gt;Ehrenberg, B.&lt;/author&gt;&lt;/authors&gt;&lt;/contributors&gt;&lt;auth-address&gt;Department of Life Sciences, Bar-Ilan University, Ramat-Gan, Israel.&lt;/auth-address&gt;&lt;titles&gt;&lt;title&gt;Inactivation of gram-negative bacteria by photosensitized porphyrins&lt;/title&gt;&lt;secondary-title&gt;Photochem Photobiol&lt;/secondary-title&gt;&lt;alt-title&gt;Photochemistry and photobiology&lt;/alt-title&gt;&lt;/titles&gt;&lt;periodical&gt;&lt;full-title&gt;Photochem Photobiol&lt;/full-title&gt;&lt;abbr-1&gt;Photochemistry and photobiology&lt;/abbr-1&gt;&lt;/periodical&gt;&lt;alt-periodical&gt;&lt;full-title&gt;Photochem Photobiol&lt;/full-title&gt;&lt;abbr-1&gt;Photochemistry and photobiology&lt;/abbr-1&gt;&lt;/alt-periodical&gt;&lt;pages&gt;89-96&lt;/pages&gt;&lt;volume&gt;55&lt;/volume&gt;&lt;number&gt;1&lt;/number&gt;&lt;keywords&gt;&lt;keyword&gt;Cell Wall/drug effects/radiation effects/ultrastructure&lt;/keyword&gt;&lt;keyword&gt;Deuteroporphyrins/*pharmacology&lt;/keyword&gt;&lt;keyword&gt;Escherichia coli/*drug effects/growth &amp;amp; development/radiation effects&lt;/keyword&gt;&lt;keyword&gt;Hematoporphyrin Derivative&lt;/keyword&gt;&lt;keyword&gt;Hematoporphyrins/*pharmacology&lt;/keyword&gt;&lt;keyword&gt;Kinetics&lt;/keyword&gt;&lt;keyword&gt;Light&lt;/keyword&gt;&lt;keyword&gt;Pseudomonas aeruginosa/*drug effects/growth &amp;amp; development/radiation effects&lt;/keyword&gt;&lt;keyword&gt;Radiation-Sensitizing Agents/*pharmacology&lt;/keyword&gt;&lt;/keywords&gt;&lt;dates&gt;&lt;year&gt;1992&lt;/year&gt;&lt;pub-dates&gt;&lt;date&gt;Jan&lt;/date&gt;&lt;/pub-dates&gt;&lt;/dates&gt;&lt;isbn&gt;0031-8655 (Print)&amp;#xD;0031-8655 (Linking)&lt;/isbn&gt;&lt;accession-num&gt;1534909&lt;/accession-num&gt;&lt;urls&gt;&lt;related-urls&gt;&lt;url&gt;http://www.ncbi.nlm.nih.gov/pubmed/1534909&lt;/url&gt;&lt;/related-urls&gt;&lt;/urls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6" w:tooltip="Nitzan, 1992 #77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6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6C5BB5" w:rsidRPr="004E05F3">
        <w:rPr>
          <w:rFonts w:ascii="Book Antiqua" w:hAnsi="Book Antiqua" w:cs="Arial"/>
          <w:sz w:val="24"/>
          <w:szCs w:val="24"/>
          <w:lang w:val="en-US"/>
        </w:rPr>
        <w:t xml:space="preserve">. The membrane of Gram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6C5BB5" w:rsidRPr="004E05F3">
        <w:rPr>
          <w:rFonts w:ascii="Book Antiqua" w:hAnsi="Book Antiqua" w:cs="Arial"/>
          <w:sz w:val="24"/>
          <w:szCs w:val="24"/>
          <w:lang w:val="en-US"/>
        </w:rPr>
        <w:t>+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6C5BB5" w:rsidRPr="004E05F3">
        <w:rPr>
          <w:rFonts w:ascii="Book Antiqua" w:hAnsi="Book Antiqua" w:cs="Arial"/>
          <w:sz w:val="24"/>
          <w:szCs w:val="24"/>
          <w:lang w:val="en-US"/>
        </w:rPr>
        <w:t xml:space="preserve"> bacteria is surrounded by a permeable layer of peptidoglycan and </w:t>
      </w:r>
      <w:proofErr w:type="spellStart"/>
      <w:r w:rsidR="006C5BB5" w:rsidRPr="004E05F3">
        <w:rPr>
          <w:rFonts w:ascii="Book Antiqua" w:hAnsi="Book Antiqua" w:cs="Arial"/>
          <w:sz w:val="24"/>
          <w:szCs w:val="24"/>
          <w:lang w:val="en-US"/>
        </w:rPr>
        <w:t>lipotechoic</w:t>
      </w:r>
      <w:proofErr w:type="spellEnd"/>
      <w:r w:rsidR="006C5BB5" w:rsidRPr="004E05F3">
        <w:rPr>
          <w:rFonts w:ascii="Book Antiqua" w:hAnsi="Book Antiqua" w:cs="Arial"/>
          <w:sz w:val="24"/>
          <w:szCs w:val="24"/>
          <w:lang w:val="en-US"/>
        </w:rPr>
        <w:t xml:space="preserve"> acid that allows the PS to pass</w:t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 through it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Malik&lt;/Author&gt;&lt;Year&gt;1992&lt;/Year&gt;&lt;RecNum&gt;78&lt;/RecNum&gt;&lt;DisplayText&gt;(87)&lt;/DisplayText&gt;&lt;record&gt;&lt;rec-number&gt;78&lt;/rec-number&gt;&lt;foreign-keys&gt;&lt;key app="EN" db-id="9sw0xe9z32rfa6exxvxvvv0c5pep02tp0tpw"&gt;78&lt;/key&gt;&lt;/foreign-keys&gt;&lt;ref-type name="Journal Article"&gt;17&lt;/ref-type&gt;&lt;contributors&gt;&lt;authors&gt;&lt;author&gt;Malik, Z.&lt;/author&gt;&lt;author&gt;Ladan, H.&lt;/author&gt;&lt;author&gt;Nitzan, Y.&lt;/author&gt;&lt;/authors&gt;&lt;/contributors&gt;&lt;auth-address&gt;Health Sciences Research Center, Bar-Ilan University, Ramat-Gan, Israel 52900.&lt;/auth-address&gt;&lt;titles&gt;&lt;title&gt;Photodynamic inactivation of Gram-negative bacteria: problems and possible solutions&lt;/title&gt;&lt;secondary-title&gt;J Photochem Photobiol B&lt;/secondary-title&gt;&lt;alt-title&gt;Journal of photochemistry and photobiology. B, Biology&lt;/alt-title&gt;&lt;/titles&gt;&lt;periodical&gt;&lt;full-title&gt;J Photochem Photobiol B&lt;/full-title&gt;&lt;/periodical&gt;&lt;pages&gt;262-6&lt;/pages&gt;&lt;volume&gt;14&lt;/volume&gt;&lt;number&gt;3&lt;/number&gt;&lt;keywords&gt;&lt;keyword&gt;Cell Membrane/drug effects/physiology/radiation effects&lt;/keyword&gt;&lt;keyword&gt;Escherichia coli/drug effects/physiology/radiation effects&lt;/keyword&gt;&lt;keyword&gt;Gram-Negative Bacteria/*drug effects/physiology/radiation effects&lt;/keyword&gt;&lt;keyword&gt;Light&lt;/keyword&gt;&lt;keyword&gt;Pseudomonas aeruginosa/drug effects/physiology/radiation effects&lt;/keyword&gt;&lt;keyword&gt;Radiation-Sensitizing Agents/*pharmacology&lt;/keyword&gt;&lt;/keywords&gt;&lt;dates&gt;&lt;year&gt;1992&lt;/year&gt;&lt;pub-dates&gt;&lt;date&gt;Jul 15&lt;/date&gt;&lt;/pub-dates&gt;&lt;/dates&gt;&lt;isbn&gt;1011-1344 (Print)&amp;#xD;1011-1344 (Linking)&lt;/isbn&gt;&lt;accession-num&gt;1432395&lt;/accession-num&gt;&lt;urls&gt;&lt;related-urls&gt;&lt;url&gt;http://www.ncbi.nlm.nih.gov/pubmed/1432395&lt;/url&gt;&lt;/related-urls&gt;&lt;/urls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7" w:tooltip="Malik, 1992 #78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7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365EFE" w:rsidRPr="004E05F3">
        <w:rPr>
          <w:rFonts w:ascii="Book Antiqua" w:hAnsi="Book Antiqua" w:cs="Arial"/>
          <w:sz w:val="24"/>
          <w:szCs w:val="24"/>
          <w:lang w:val="en-US"/>
        </w:rPr>
        <w:t xml:space="preserve">. Gram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365EFE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22765A">
        <w:rPr>
          <w:rFonts w:ascii="Book Antiqua" w:hAnsi="Book Antiqua" w:cs="Arial"/>
          <w:sz w:val="24"/>
          <w:szCs w:val="24"/>
          <w:lang w:val="en-US" w:eastAsia="zh-CN"/>
        </w:rPr>
        <w:t xml:space="preserve"> </w:t>
      </w:r>
      <w:r w:rsidR="00365EFE" w:rsidRPr="004E05F3">
        <w:rPr>
          <w:rFonts w:ascii="Book Antiqua" w:hAnsi="Book Antiqua" w:cs="Arial"/>
          <w:sz w:val="24"/>
          <w:szCs w:val="24"/>
          <w:lang w:val="en-US"/>
        </w:rPr>
        <w:t xml:space="preserve">species have an inner cytoplasmic membrane and an outer membrane, 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 xml:space="preserve">which are </w:t>
      </w:r>
      <w:r w:rsidR="00365EFE" w:rsidRPr="004E05F3">
        <w:rPr>
          <w:rFonts w:ascii="Book Antiqua" w:hAnsi="Book Antiqua" w:cs="Arial"/>
          <w:sz w:val="24"/>
          <w:szCs w:val="24"/>
          <w:lang w:val="en-US"/>
        </w:rPr>
        <w:t xml:space="preserve">separated by a peptidoglycan-containing </w:t>
      </w:r>
      <w:proofErr w:type="spellStart"/>
      <w:r w:rsidR="00365EFE" w:rsidRPr="004E05F3">
        <w:rPr>
          <w:rFonts w:ascii="Book Antiqua" w:hAnsi="Book Antiqua" w:cs="Arial"/>
          <w:sz w:val="24"/>
          <w:szCs w:val="24"/>
          <w:lang w:val="en-US"/>
        </w:rPr>
        <w:t>periplasm</w:t>
      </w:r>
      <w:proofErr w:type="spellEnd"/>
      <w:r w:rsidR="00365EFE" w:rsidRPr="004E05F3">
        <w:rPr>
          <w:rFonts w:ascii="Book Antiqua" w:hAnsi="Book Antiqua" w:cs="Arial"/>
          <w:sz w:val="24"/>
          <w:szCs w:val="24"/>
          <w:lang w:val="en-US"/>
        </w:rPr>
        <w:t xml:space="preserve">. The outer </w:t>
      </w:r>
      <w:r w:rsidR="00D0537D" w:rsidRPr="004E05F3">
        <w:rPr>
          <w:rFonts w:ascii="Book Antiqua" w:hAnsi="Book Antiqua" w:cs="Arial"/>
          <w:sz w:val="24"/>
          <w:szCs w:val="24"/>
          <w:lang w:val="en-US"/>
        </w:rPr>
        <w:t xml:space="preserve">membrane constitutes a 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permeability </w:t>
      </w:r>
      <w:r w:rsidR="00D0537D" w:rsidRPr="004E05F3">
        <w:rPr>
          <w:rFonts w:ascii="Book Antiqua" w:hAnsi="Book Antiqua" w:cs="Arial"/>
          <w:sz w:val="24"/>
          <w:szCs w:val="24"/>
          <w:lang w:val="en-US"/>
        </w:rPr>
        <w:t>barrier betwe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>en the cell and its environment,</w:t>
      </w:r>
      <w:r w:rsidR="00D0537D" w:rsidRPr="004E05F3">
        <w:rPr>
          <w:rFonts w:ascii="Book Antiqua" w:hAnsi="Book Antiqua" w:cs="Arial"/>
          <w:sz w:val="24"/>
          <w:szCs w:val="24"/>
          <w:lang w:val="en-US"/>
        </w:rPr>
        <w:t xml:space="preserve"> limiting the PS penetration. Fungal cell walls have a moderately thick layer of chitin and </w:t>
      </w:r>
      <w:r w:rsidR="006A5D2B" w:rsidRPr="004E05F3">
        <w:rPr>
          <w:rFonts w:ascii="Book Antiqua" w:hAnsi="Book Antiqua" w:cs="Arial"/>
          <w:sz w:val="24"/>
          <w:szCs w:val="24"/>
          <w:lang w:val="en-US"/>
        </w:rPr>
        <w:t>β-</w:t>
      </w:r>
      <w:proofErr w:type="spellStart"/>
      <w:r w:rsidR="006A5D2B" w:rsidRPr="004E05F3">
        <w:rPr>
          <w:rFonts w:ascii="Book Antiqua" w:hAnsi="Book Antiqua" w:cs="Arial"/>
          <w:sz w:val="24"/>
          <w:szCs w:val="24"/>
          <w:lang w:val="en-US"/>
        </w:rPr>
        <w:t>glucan</w:t>
      </w:r>
      <w:proofErr w:type="spellEnd"/>
      <w:r w:rsidR="006A5D2B" w:rsidRPr="004E05F3">
        <w:rPr>
          <w:rFonts w:ascii="Book Antiqua" w:hAnsi="Book Antiqua" w:cs="Arial"/>
          <w:sz w:val="24"/>
          <w:szCs w:val="24"/>
          <w:lang w:val="en-US"/>
        </w:rPr>
        <w:t xml:space="preserve"> that result</w:t>
      </w:r>
      <w:r w:rsidR="00D0537D" w:rsidRPr="004E05F3">
        <w:rPr>
          <w:rFonts w:ascii="Book Antiqua" w:hAnsi="Book Antiqua" w:cs="Arial"/>
          <w:sz w:val="24"/>
          <w:szCs w:val="24"/>
          <w:lang w:val="en-US"/>
        </w:rPr>
        <w:t xml:space="preserve"> in a </w:t>
      </w:r>
      <w:r w:rsidR="006A5D2B" w:rsidRPr="004E05F3">
        <w:rPr>
          <w:rFonts w:ascii="Book Antiqua" w:hAnsi="Book Antiqua" w:cs="Arial"/>
          <w:sz w:val="24"/>
          <w:szCs w:val="24"/>
          <w:lang w:val="en-US"/>
        </w:rPr>
        <w:t xml:space="preserve">barrier with </w:t>
      </w:r>
      <w:r w:rsidR="00D0537D" w:rsidRPr="004E05F3">
        <w:rPr>
          <w:rFonts w:ascii="Book Antiqua" w:hAnsi="Book Antiqua" w:cs="Arial"/>
          <w:sz w:val="24"/>
          <w:szCs w:val="24"/>
          <w:lang w:val="en-US"/>
        </w:rPr>
        <w:t>moderate permeability</w:t>
      </w:r>
      <w:r w:rsidR="006A5D2B" w:rsidRPr="004E05F3">
        <w:rPr>
          <w:rFonts w:ascii="Book Antiqua" w:hAnsi="Book Antiqua" w:cs="Arial"/>
          <w:sz w:val="24"/>
          <w:szCs w:val="24"/>
          <w:lang w:val="en-US"/>
        </w:rPr>
        <w:t xml:space="preserve">. Several </w:t>
      </w:r>
      <w:r w:rsidR="006A5D2B" w:rsidRPr="004E05F3">
        <w:rPr>
          <w:rFonts w:ascii="Book Antiqua" w:hAnsi="Book Antiqua" w:cs="Arial"/>
          <w:i/>
          <w:sz w:val="24"/>
          <w:szCs w:val="24"/>
          <w:lang w:val="en-US"/>
        </w:rPr>
        <w:t>in vitro</w:t>
      </w:r>
      <w:r w:rsidR="006A5D2B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6A5D2B" w:rsidRPr="004E05F3">
        <w:rPr>
          <w:rFonts w:ascii="Book Antiqua" w:hAnsi="Book Antiqua" w:cs="Arial"/>
          <w:i/>
          <w:sz w:val="24"/>
          <w:szCs w:val="24"/>
          <w:lang w:val="en-US"/>
        </w:rPr>
        <w:t>in vivo</w:t>
      </w:r>
      <w:r w:rsidR="006A5D2B" w:rsidRPr="004E05F3">
        <w:rPr>
          <w:rFonts w:ascii="Book Antiqua" w:hAnsi="Book Antiqua" w:cs="Arial"/>
          <w:sz w:val="24"/>
          <w:szCs w:val="24"/>
          <w:lang w:val="en-US"/>
        </w:rPr>
        <w:t xml:space="preserve"> studies have been carried out to verify the efficacy of PDT </w:t>
      </w:r>
      <w:r w:rsidR="009E21EB" w:rsidRPr="004E05F3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 xml:space="preserve">viral infections, </w:t>
      </w:r>
      <w:r w:rsidR="009E21EB" w:rsidRPr="004E05F3">
        <w:rPr>
          <w:rFonts w:ascii="Book Antiqua" w:hAnsi="Book Antiqua" w:cs="Arial"/>
          <w:sz w:val="24"/>
          <w:szCs w:val="24"/>
          <w:lang w:val="en-US"/>
        </w:rPr>
        <w:t xml:space="preserve">soft tissues infections, oral and dental infections </w:t>
      </w:r>
      <w:r w:rsidR="006A5D2B" w:rsidRPr="004E05F3">
        <w:rPr>
          <w:rFonts w:ascii="Book Antiqua" w:hAnsi="Book Antiqua" w:cs="Arial"/>
          <w:sz w:val="24"/>
          <w:szCs w:val="24"/>
          <w:lang w:val="en-US"/>
        </w:rPr>
        <w:t>produced by different strains of bacteria.</w:t>
      </w:r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 PDT has been shown to work efficiently against </w:t>
      </w:r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>Escherichia coli</w:t>
      </w:r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>Pseudomonas</w:t>
      </w:r>
      <w:r w:rsidR="009E21EB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 </w:t>
      </w:r>
      <w:proofErr w:type="spellStart"/>
      <w:r w:rsidR="009E21EB" w:rsidRPr="004E05F3">
        <w:rPr>
          <w:rFonts w:ascii="Book Antiqua" w:hAnsi="Book Antiqua" w:cs="Arial"/>
          <w:i/>
          <w:sz w:val="24"/>
          <w:szCs w:val="24"/>
          <w:lang w:val="en-US"/>
        </w:rPr>
        <w:t>aeruginosa</w:t>
      </w:r>
      <w:proofErr w:type="spellEnd"/>
      <w:r w:rsidR="009E21EB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 </w:t>
      </w:r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 in excisional wound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IYW1ibGluPC9BdXRob3I+PFllYXI+MjAwMzwvWWVhcj48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IYW1ibGluPC9BdXRob3I+PFllYXI+MjAwMzwvWWVhcj48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8" w:tooltip="Hamblin, 2003 #79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8</w:t>
        </w:r>
      </w:hyperlink>
      <w:r w:rsidR="00BE01D3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89" w:tooltip="Hamblin, 2002 #80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9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 and against </w:t>
      </w:r>
      <w:proofErr w:type="spellStart"/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>Acinetobacter</w:t>
      </w:r>
      <w:proofErr w:type="spellEnd"/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 </w:t>
      </w:r>
      <w:proofErr w:type="spellStart"/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>baumannii</w:t>
      </w:r>
      <w:proofErr w:type="spellEnd"/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E21EB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Staphylococcus </w:t>
      </w:r>
      <w:proofErr w:type="spellStart"/>
      <w:r w:rsidR="00BB07DF" w:rsidRPr="004E05F3">
        <w:rPr>
          <w:rFonts w:ascii="Book Antiqua" w:hAnsi="Book Antiqua" w:cs="Arial"/>
          <w:i/>
          <w:sz w:val="24"/>
          <w:szCs w:val="24"/>
          <w:lang w:val="en-US"/>
        </w:rPr>
        <w:t>aureus</w:t>
      </w:r>
      <w:proofErr w:type="spellEnd"/>
      <w:r w:rsidR="00BB07DF" w:rsidRPr="004E05F3">
        <w:rPr>
          <w:rFonts w:ascii="Book Antiqua" w:hAnsi="Book Antiqua" w:cs="Arial"/>
          <w:sz w:val="24"/>
          <w:szCs w:val="24"/>
          <w:lang w:val="en-US"/>
        </w:rPr>
        <w:t xml:space="preserve"> in burn infection</w:t>
      </w:r>
      <w:r w:rsidR="00BE01D3">
        <w:rPr>
          <w:rFonts w:ascii="Book Antiqua" w:hAnsi="Book Antiqua" w:cs="Arial"/>
          <w:sz w:val="24"/>
          <w:szCs w:val="24"/>
          <w:lang w:val="en-US"/>
        </w:rPr>
        <w:t>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A5PC9ZZWFyPjxSZWNO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A5PC9ZZWFyPjxSZWNO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0" w:tooltip="Dai, 2009 #81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0</w:t>
        </w:r>
      </w:hyperlink>
      <w:r w:rsidR="00BE01D3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91" w:tooltip="Lambrechts, 2005 #82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1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9E21EB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C41F15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233CC16A" w14:textId="3B9E4863" w:rsidR="00C43CF4" w:rsidRPr="004E05F3" w:rsidRDefault="00C43CF4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There are reports of PDT </w:t>
      </w:r>
      <w:r w:rsidR="00E43505" w:rsidRPr="004E05F3">
        <w:rPr>
          <w:rFonts w:ascii="Book Antiqua" w:hAnsi="Book Antiqua" w:cs="Arial"/>
          <w:sz w:val="24"/>
          <w:szCs w:val="24"/>
          <w:lang w:val="en-US"/>
        </w:rPr>
        <w:t>on its</w:t>
      </w:r>
      <w:r w:rsidR="00624D7B" w:rsidRPr="004E05F3">
        <w:rPr>
          <w:rFonts w:ascii="Book Antiqua" w:hAnsi="Book Antiqua" w:cs="Arial"/>
          <w:sz w:val="24"/>
          <w:szCs w:val="24"/>
          <w:lang w:val="en-US"/>
        </w:rPr>
        <w:t xml:space="preserve"> effects </w:t>
      </w:r>
      <w:r w:rsidR="00E43505" w:rsidRPr="004E05F3">
        <w:rPr>
          <w:rFonts w:ascii="Book Antiqua" w:hAnsi="Book Antiqua" w:cs="Arial"/>
          <w:sz w:val="24"/>
          <w:szCs w:val="24"/>
          <w:lang w:val="en-US"/>
        </w:rPr>
        <w:t xml:space="preserve">on certain </w:t>
      </w:r>
      <w:r w:rsidRPr="004E05F3">
        <w:rPr>
          <w:rFonts w:ascii="Book Antiqua" w:hAnsi="Book Antiqua" w:cs="Arial"/>
          <w:sz w:val="24"/>
          <w:szCs w:val="24"/>
          <w:lang w:val="en-US"/>
        </w:rPr>
        <w:t>species of fungus</w:t>
      </w:r>
      <w:r w:rsidR="00E43505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including both filamentous fungi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proofErr w:type="spellStart"/>
      <w:r w:rsidRPr="004E05F3">
        <w:rPr>
          <w:rFonts w:ascii="Book Antiqua" w:hAnsi="Book Antiqua" w:cs="Arial"/>
          <w:i/>
          <w:sz w:val="24"/>
          <w:szCs w:val="24"/>
          <w:lang w:val="en-US"/>
        </w:rPr>
        <w:t>Tricophyton</w:t>
      </w:r>
      <w:proofErr w:type="spellEnd"/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bWlqczwvQXV0aG9yPjxZZWFyPjIwMDQ8L1llYXI+PFJl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TbWlqczwvQXV0aG9yPjxZZWFyPjIwMDQ8L1llYXI+PFJl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2" w:tooltip="Smijs, 2004 #116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2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Pr="004E05F3">
        <w:rPr>
          <w:rFonts w:ascii="Book Antiqua" w:hAnsi="Book Antiqua" w:cs="Arial"/>
          <w:i/>
          <w:sz w:val="24"/>
          <w:szCs w:val="24"/>
          <w:lang w:val="en-US"/>
        </w:rPr>
        <w:t>Aspergillus</w:t>
      </w:r>
      <w:proofErr w:type="spellEnd"/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Friedberg&lt;/Author&gt;&lt;Year&gt;2001&lt;/Year&gt;&lt;RecNum&gt;117&lt;/RecNum&gt;&lt;DisplayText&gt;(93)&lt;/DisplayText&gt;&lt;record&gt;&lt;rec-number&gt;117&lt;/rec-number&gt;&lt;foreign-keys&gt;&lt;key app="EN" db-id="9sw0xe9z32rfa6exxvxvvv0c5pep02tp0tpw"&gt;117&lt;/key&gt;&lt;/foreign-keys&gt;&lt;ref-type name="Journal Article"&gt;17&lt;/ref-type&gt;&lt;contributors&gt;&lt;authors&gt;&lt;author&gt;Friedberg, J. S.&lt;/author&gt;&lt;author&gt;Skema, C.&lt;/author&gt;&lt;author&gt;Baum, E. D.&lt;/author&gt;&lt;author&gt;Burdick, J.&lt;/author&gt;&lt;author&gt;Vinogradov, S. A.&lt;/author&gt;&lt;author&gt;Wilson, D. F.&lt;/author&gt;&lt;author&gt;Horan, A. D.&lt;/author&gt;&lt;author&gt;Nachamkin, I.&lt;/author&gt;&lt;/authors&gt;&lt;/contributors&gt;&lt;auth-address&gt;Department of Surgery, School of Medicine, University of Pennsylvania, Philadelphia, PA 19104, USA. joseph.friedberg@mail.TJU.edu&lt;/auth-address&gt;&lt;titles&gt;&lt;title&gt;In vitro effects of photodynamic therapy on Aspergillus fumigatus&lt;/title&gt;&lt;secondary-title&gt;J Antimicrob Chemother&lt;/secondary-title&gt;&lt;alt-title&gt;The Journal of antimicrobial chemotherapy&lt;/alt-title&gt;&lt;/titles&gt;&lt;periodical&gt;&lt;full-title&gt;J Antimicrob Chemother&lt;/full-title&gt;&lt;abbr-1&gt;The Journal of antimicrobial chemotherapy&lt;/abbr-1&gt;&lt;/periodical&gt;&lt;alt-periodical&gt;&lt;full-title&gt;J Antimicrob Chemother&lt;/full-title&gt;&lt;abbr-1&gt;The Journal of antimicrobial chemotherapy&lt;/abbr-1&gt;&lt;/alt-periodical&gt;&lt;pages&gt;105-7&lt;/pages&gt;&lt;volume&gt;48&lt;/volume&gt;&lt;number&gt;1&lt;/number&gt;&lt;keywords&gt;&lt;keyword&gt;Aspergillus fumigatus/*drug effects&lt;/keyword&gt;&lt;keyword&gt;*Photochemotherapy&lt;/keyword&gt;&lt;/keywords&gt;&lt;dates&gt;&lt;year&gt;2001&lt;/year&gt;&lt;pub-dates&gt;&lt;date&gt;Jul&lt;/date&gt;&lt;/pub-dates&gt;&lt;/dates&gt;&lt;isbn&gt;0305-7453 (Print)&amp;#xD;0305-7453 (Linking)&lt;/isbn&gt;&lt;accession-num&gt;11418518&lt;/accession-num&gt;&lt;urls&gt;&lt;related-urls&gt;&lt;url&gt;http://www.ncbi.nlm.nih.gov/pubmed/11418518&lt;/url&gt;&lt;/related-urls&gt;&lt;/urls&gt;&lt;/record&gt;&lt;/Cite&gt;&lt;/EndNote&gt;</w:instrTex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3" w:tooltip="Friedberg, 2001 #117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3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nd yeasts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BE01D3">
        <w:rPr>
          <w:rFonts w:ascii="Book Antiqua" w:hAnsi="Book Antiqua" w:cs="Arial"/>
          <w:i/>
          <w:sz w:val="24"/>
          <w:szCs w:val="24"/>
          <w:lang w:val="en-US"/>
        </w:rPr>
        <w:t>Saccharomyces</w: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Paardekooper&lt;/Author&gt;&lt;Year&gt;1995&lt;/Year&gt;&lt;RecNum&gt;118&lt;/RecNum&gt;&lt;DisplayText&gt;(94)&lt;/DisplayText&gt;&lt;record&gt;&lt;rec-number&gt;118&lt;/rec-number&gt;&lt;foreign-keys&gt;&lt;key app="EN" db-id="9sw0xe9z32rfa6exxvxvvv0c5pep02tp0tpw"&gt;118&lt;/key&gt;&lt;/foreign-keys&gt;&lt;ref-type name="Journal Article"&gt;17&lt;/ref-type&gt;&lt;contributors&gt;&lt;authors&gt;&lt;author&gt;Paardekooper, M.&lt;/author&gt;&lt;author&gt;De Bruijne, A. W.&lt;/author&gt;&lt;author&gt;Van Steveninck, J.&lt;/author&gt;&lt;author&gt;Van den Broek, P. J.&lt;/author&gt;&lt;/authors&gt;&lt;/contributors&gt;&lt;auth-address&gt;Department of Medical Biochemistry, Sylvius Laboratory, Leiden, The Netherlands.&lt;/auth-address&gt;&lt;titles&gt;&lt;title&gt;Intracellular damage in yeast cells caused by photodynamic treatment with toluidine blue&lt;/title&gt;&lt;secondary-title&gt;Photochem Photobiol&lt;/secondary-title&gt;&lt;alt-title&gt;Photochemistry and photobiology&lt;/alt-title&gt;&lt;/titles&gt;&lt;periodical&gt;&lt;full-title&gt;Photochem Photobiol&lt;/full-title&gt;&lt;abbr-1&gt;Photochemistry and photobiology&lt;/abbr-1&gt;&lt;/periodical&gt;&lt;alt-periodical&gt;&lt;full-title&gt;Photochem Photobiol&lt;/full-title&gt;&lt;abbr-1&gt;Photochemistry and photobiology&lt;/abbr-1&gt;&lt;/alt-periodical&gt;&lt;pages&gt;84-9&lt;/pages&gt;&lt;volume&gt;61&lt;/volume&gt;&lt;number&gt;1&lt;/number&gt;&lt;keywords&gt;&lt;keyword&gt;Cell Membrane/drug effects/radiation effects&lt;/keyword&gt;&lt;keyword&gt;Electron Transport Complex IV/antagonists &amp;amp; inhibitors&lt;/keyword&gt;&lt;keyword&gt;Glucosephosphate Dehydrogenase/antagonists &amp;amp; inhibitors&lt;/keyword&gt;&lt;keyword&gt;Hexokinase/antagonists &amp;amp; inhibitors&lt;/keyword&gt;&lt;keyword&gt;*Infrared Rays&lt;/keyword&gt;&lt;keyword&gt;Kluyveromyces/*drug effects/enzymology/*radiation effects&lt;/keyword&gt;&lt;keyword&gt;Models, Biological&lt;/keyword&gt;&lt;keyword&gt;*Photochemotherapy&lt;/keyword&gt;&lt;keyword&gt;Tolonium Chloride/*pharmacology&lt;/keyword&gt;&lt;/keywords&gt;&lt;dates&gt;&lt;year&gt;1995&lt;/year&gt;&lt;pub-dates&gt;&lt;date&gt;Jan&lt;/date&gt;&lt;/pub-dates&gt;&lt;/dates&gt;&lt;isbn&gt;0031-8655 (Print)&amp;#xD;0031-8655 (Linking)&lt;/isbn&gt;&lt;accession-num&gt;7899497&lt;/accession-num&gt;&lt;urls&gt;&lt;related-urls&gt;&lt;url&gt;http://www.ncbi.nlm.nih.gov/pubmed/7899497&lt;/url&gt;&lt;/related-urls&gt;&lt;/urls&gt;&lt;/record&gt;&lt;/Cite&gt;&lt;/EndNote&gt;</w:instrTex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4" w:tooltip="Paardekooper, 1995 #118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4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Candida </w:t>
      </w:r>
      <w:proofErr w:type="spellStart"/>
      <w:r w:rsidRPr="004E05F3">
        <w:rPr>
          <w:rFonts w:ascii="Book Antiqua" w:hAnsi="Book Antiqua" w:cs="Arial"/>
          <w:i/>
          <w:sz w:val="24"/>
          <w:szCs w:val="24"/>
          <w:lang w:val="en-US"/>
        </w:rPr>
        <w:t>albicans</w:t>
      </w:r>
      <w:proofErr w:type="spellEnd"/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aGFicmllci1Sb3NlbGxvPC9BdXRob3I+PFllYXI+MjAw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=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DaGFicmllci1Sb3NlbGxvPC9BdXRob3I+PFllYXI+MjAw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=
</w:fldData>
        </w:fldCha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5" w:tooltip="Chabrier-Rosello, 2005 #119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5</w:t>
        </w:r>
      </w:hyperlink>
      <w:r w:rsidR="00BE01D3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96" w:tooltip="Lambrechts, 2005 #120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6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. Also several types of virus have </w:t>
      </w:r>
      <w:r w:rsidR="005072ED" w:rsidRPr="004E05F3">
        <w:rPr>
          <w:rFonts w:ascii="Book Antiqua" w:hAnsi="Book Antiqua" w:cs="Arial"/>
          <w:sz w:val="24"/>
          <w:szCs w:val="24"/>
          <w:lang w:val="en-US"/>
        </w:rPr>
        <w:t>been tested for</w:t>
      </w:r>
      <w:r w:rsidR="00E43505" w:rsidRPr="004E05F3">
        <w:rPr>
          <w:rFonts w:ascii="Book Antiqua" w:hAnsi="Book Antiqua" w:cs="Arial"/>
          <w:sz w:val="24"/>
          <w:szCs w:val="24"/>
          <w:lang w:val="en-US"/>
        </w:rPr>
        <w:t xml:space="preserve"> the affection by</w:t>
      </w:r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 PDT,</w:t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 including herpes viruses HSV-1</w:t>
      </w:r>
      <w:r w:rsidR="00FA6B62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Muller-Breitkreutz&lt;/Author&gt;&lt;Year&gt;1997&lt;/Year&gt;&lt;RecNum&gt;121&lt;/RecNum&gt;&lt;DisplayText&gt;(97)&lt;/DisplayText&gt;&lt;record&gt;&lt;rec-number&gt;121&lt;/rec-number&gt;&lt;foreign-keys&gt;&lt;key app="EN" db-id="9sw0xe9z32rfa6exxvxvvv0c5pep02tp0tpw"&gt;121&lt;/key&gt;&lt;/foreign-keys&gt;&lt;ref-type name="Journal Article"&gt;17&lt;/ref-type&gt;&lt;contributors&gt;&lt;authors&gt;&lt;author&gt;Muller-Breitkreutz, K.&lt;/author&gt;&lt;author&gt;Mohr, H.&lt;/author&gt;&lt;/authors&gt;&lt;/contributors&gt;&lt;auth-address&gt;DRK-Blutspendedienst Niedersachsen, Springe, Germany.&lt;/auth-address&gt;&lt;titles&gt;&lt;title&gt;Infection cycle of herpes viruses after photodynamic treatment with methylene blue and light&lt;/title&gt;&lt;secondary-title&gt;Beitr Infusionsther Transfusionsmed&lt;/secondary-title&gt;&lt;alt-title&gt;Beitrage zur Infusionstherapie und Transfusionsmedizin = Contributions to infusion therapy and transfusion medicine&lt;/alt-title&gt;&lt;/titles&gt;&lt;periodical&gt;&lt;full-title&gt;Beitr Infusionsther Transfusionsmed&lt;/full-title&gt;&lt;abbr-1&gt;Beitrage zur Infusionstherapie und Transfusionsmedizin = Contributions to infusion therapy and transfusion medicine&lt;/abbr-1&gt;&lt;/periodical&gt;&lt;alt-periodical&gt;&lt;full-title&gt;Beitr Infusionsther Transfusionsmed&lt;/full-title&gt;&lt;abbr-1&gt;Beitrage zur Infusionstherapie und Transfusionsmedizin = Contributions to infusion therapy and transfusion medicine&lt;/abbr-1&gt;&lt;/alt-periodical&gt;&lt;pages&gt;37-42&lt;/pages&gt;&lt;volume&gt;34&lt;/volume&gt;&lt;keywords&gt;&lt;keyword&gt;Animals&lt;/keyword&gt;&lt;keyword&gt;Cercopithecus aethiops&lt;/keyword&gt;&lt;keyword&gt;DNA Replication/drug effects&lt;/keyword&gt;&lt;keyword&gt;Herpesvirus 1, Human/*drug effects&lt;/keyword&gt;&lt;keyword&gt;Humans&lt;/keyword&gt;&lt;keyword&gt;Methylene Blue/*pharmacology&lt;/keyword&gt;&lt;keyword&gt;*Photochemotherapy&lt;/keyword&gt;&lt;keyword&gt;Photosensitizing Agents/*pharmacology&lt;/keyword&gt;&lt;keyword&gt;Vero Cells&lt;/keyword&gt;&lt;keyword&gt;Virus Cultivation&lt;/keyword&gt;&lt;keyword&gt;Virus Replication/drug effects&lt;/keyword&gt;&lt;/keywords&gt;&lt;dates&gt;&lt;year&gt;1997&lt;/year&gt;&lt;/dates&gt;&lt;isbn&gt;1023-2028 (Print)&amp;#xD;1023-2028 (Linking)&lt;/isbn&gt;&lt;accession-num&gt;9356656&lt;/accession-num&gt;&lt;urls&gt;&lt;related-urls&gt;&lt;url&gt;http://www.ncbi.nlm.nih.gov/pubmed/9356656&lt;/url&gt;&lt;/related-urls&gt;&lt;/urls&gt;&lt;/record&gt;&lt;/Cite&gt;&lt;/EndNote&gt;</w:instrText>
      </w:r>
      <w:r w:rsidR="00FA6B62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7" w:tooltip="Muller-Breitkreutz, 1997 #121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7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FA6B62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A6B6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FA6B62" w:rsidRPr="004E05F3">
        <w:rPr>
          <w:rFonts w:ascii="Book Antiqua" w:hAnsi="Book Antiqua" w:cs="Arial"/>
          <w:sz w:val="24"/>
          <w:szCs w:val="24"/>
          <w:lang w:val="en-US"/>
        </w:rPr>
        <w:t>P</w:t>
      </w:r>
      <w:r w:rsidR="00B35F88" w:rsidRPr="004E05F3">
        <w:rPr>
          <w:rFonts w:ascii="Book Antiqua" w:hAnsi="Book Antiqua" w:cs="Arial"/>
          <w:sz w:val="24"/>
          <w:szCs w:val="24"/>
          <w:lang w:val="en-US"/>
        </w:rPr>
        <w:t>DT by methylene blue and light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B35F88" w:rsidRPr="004E05F3">
        <w:rPr>
          <w:rFonts w:ascii="Book Antiqua" w:hAnsi="Book Antiqua" w:cs="Arial"/>
          <w:sz w:val="24"/>
          <w:szCs w:val="24"/>
          <w:lang w:val="en-US"/>
        </w:rPr>
        <w:t>, enveloped</w:t>
      </w:r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 RNA viruses from two different families, </w:t>
      </w:r>
      <w:proofErr w:type="spellStart"/>
      <w:r w:rsidR="005072ED" w:rsidRPr="004E05F3">
        <w:rPr>
          <w:rFonts w:ascii="Book Antiqua" w:hAnsi="Book Antiqua" w:cs="Arial"/>
          <w:sz w:val="24"/>
          <w:szCs w:val="24"/>
          <w:lang w:val="en-US"/>
        </w:rPr>
        <w:t>Semliki</w:t>
      </w:r>
      <w:proofErr w:type="spellEnd"/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 Forest Virus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SFV, </w:t>
      </w:r>
      <w:proofErr w:type="spellStart"/>
      <w:r w:rsidR="005072ED" w:rsidRPr="004E05F3">
        <w:rPr>
          <w:rFonts w:ascii="Book Antiqua" w:hAnsi="Book Antiqua" w:cs="Arial"/>
          <w:i/>
          <w:sz w:val="24"/>
          <w:szCs w:val="24"/>
          <w:lang w:val="en-US"/>
        </w:rPr>
        <w:t>Togaviridae</w:t>
      </w:r>
      <w:proofErr w:type="spellEnd"/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="005072ED" w:rsidRPr="004E05F3">
        <w:rPr>
          <w:rFonts w:ascii="Book Antiqua" w:hAnsi="Book Antiqua" w:cs="Arial"/>
          <w:sz w:val="24"/>
          <w:szCs w:val="24"/>
          <w:lang w:val="en-US"/>
        </w:rPr>
        <w:t>vescicular</w:t>
      </w:r>
      <w:proofErr w:type="spellEnd"/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 stomatitis virus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072ED" w:rsidRPr="004E05F3">
        <w:rPr>
          <w:rFonts w:ascii="Book Antiqua" w:hAnsi="Book Antiqua" w:cs="Arial"/>
          <w:sz w:val="24"/>
          <w:szCs w:val="24"/>
          <w:lang w:val="en-US"/>
        </w:rPr>
        <w:t xml:space="preserve">VSV, </w:t>
      </w:r>
      <w:proofErr w:type="spellStart"/>
      <w:r w:rsidR="005072ED" w:rsidRPr="004E05F3">
        <w:rPr>
          <w:rFonts w:ascii="Book Antiqua" w:hAnsi="Book Antiqua" w:cs="Arial"/>
          <w:i/>
          <w:sz w:val="24"/>
          <w:szCs w:val="24"/>
          <w:lang w:val="en-US"/>
        </w:rPr>
        <w:t>Rhabdoviridae</w:t>
      </w:r>
      <w:proofErr w:type="spellEnd"/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FA6B6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FA6B62" w:rsidRPr="004E05F3">
        <w:rPr>
          <w:rFonts w:ascii="Book Antiqua" w:hAnsi="Book Antiqua" w:cs="Arial"/>
          <w:sz w:val="24"/>
          <w:szCs w:val="24"/>
          <w:lang w:val="en-US"/>
        </w:rPr>
        <w:t>PDT by buckminsterfullerene and light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F5249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asermann&lt;/Author&gt;&lt;Year&gt;1997&lt;/Year&gt;&lt;RecNum&gt;122&lt;/RecNum&gt;&lt;DisplayText&gt;(98)&lt;/DisplayText&gt;&lt;record&gt;&lt;rec-number&gt;122&lt;/rec-number&gt;&lt;foreign-keys&gt;&lt;key app="EN" db-id="9sw0xe9z32rfa6exxvxvvv0c5pep02tp0tpw"&gt;122&lt;/key&gt;&lt;/foreign-keys&gt;&lt;ref-type name="Journal Article"&gt;17&lt;/ref-type&gt;&lt;contributors&gt;&lt;authors&gt;&lt;author&gt;Kasermann, F.&lt;/author&gt;&lt;author&gt;Kempf, C.&lt;/author&gt;&lt;/authors&gt;&lt;/contributors&gt;&lt;auth-address&gt;Department of Chemistry and Biochemistry, University of Bern, Switzerland.&lt;/auth-address&gt;&lt;titles&gt;&lt;title&gt;Photodynamic inactivation of enveloped viruses by buckminsterfullerene&lt;/title&gt;&lt;secondary-title&gt;Antiviral Res&lt;/secondary-title&gt;&lt;alt-title&gt;Antiviral research&lt;/alt-title&gt;&lt;/titles&gt;&lt;periodical&gt;&lt;full-title&gt;Antiviral Res&lt;/full-title&gt;&lt;abbr-1&gt;Antiviral research&lt;/abbr-1&gt;&lt;/periodical&gt;&lt;alt-periodical&gt;&lt;full-title&gt;Antiviral Res&lt;/full-title&gt;&lt;abbr-1&gt;Antiviral research&lt;/abbr-1&gt;&lt;/alt-periodical&gt;&lt;pages&gt;65-70&lt;/pages&gt;&lt;volume&gt;34&lt;/volume&gt;&lt;number&gt;1&lt;/number&gt;&lt;keywords&gt;&lt;keyword&gt;Aedes&lt;/keyword&gt;&lt;keyword&gt;Animals&lt;/keyword&gt;&lt;keyword&gt;Antiviral Agents/*pharmacology&lt;/keyword&gt;&lt;keyword&gt;Carbon/*pharmacology&lt;/keyword&gt;&lt;keyword&gt;Cell Line&lt;/keyword&gt;&lt;keyword&gt;Cercopithecus aethiops&lt;/keyword&gt;&lt;keyword&gt;*Fullerenes&lt;/keyword&gt;&lt;keyword&gt;Photosensitizing Agents/*pharmacology&lt;/keyword&gt;&lt;keyword&gt;Semliki forest virus/*drug effects/radiation effects&lt;/keyword&gt;&lt;keyword&gt;Vero Cells&lt;/keyword&gt;&lt;keyword&gt;Vesicular stomatitis Indiana virus/*drug effects/radiation effects&lt;/keyword&gt;&lt;/keywords&gt;&lt;dates&gt;&lt;year&gt;1997&lt;/year&gt;&lt;pub-dates&gt;&lt;date&gt;Mar&lt;/date&gt;&lt;/pub-dates&gt;&lt;/dates&gt;&lt;isbn&gt;0166-3542 (Print)&amp;#xD;0166-3542 (Linking)&lt;/isbn&gt;&lt;accession-num&gt;9107386&lt;/accession-num&gt;&lt;urls&gt;&lt;related-urls&gt;&lt;url&gt;http://www.ncbi.nlm.nih.gov/pubmed/9107386&lt;/url&gt;&lt;/related-urls&gt;&lt;/urls&gt;&lt;/record&gt;&lt;/Cite&gt;&lt;/EndNote&gt;</w:instrText>
      </w:r>
      <w:r w:rsidR="00F5249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8" w:tooltip="Kasermann, 1997 #122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8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F5249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BE01D3">
        <w:rPr>
          <w:rFonts w:ascii="Book Antiqua" w:hAnsi="Book Antiqua" w:cs="Arial"/>
          <w:sz w:val="24"/>
          <w:szCs w:val="24"/>
          <w:lang w:val="en-US"/>
        </w:rPr>
        <w:t xml:space="preserve"> and others</w:t>
      </w:r>
      <w:r w:rsidR="00B35F88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Vatansever&lt;/Author&gt;&lt;Year&gt;2013&lt;/Year&gt;&lt;RecNum&gt;127&lt;/RecNum&gt;&lt;DisplayText&gt;(99)&lt;/DisplayText&gt;&lt;record&gt;&lt;rec-number&gt;127&lt;/rec-number&gt;&lt;foreign-keys&gt;&lt;key app="EN" db-id="9sw0xe9z32rfa6exxvxvvv0c5pep02tp0tpw"&gt;127&lt;/key&gt;&lt;/foreign-keys&gt;&lt;ref-type name="Journal Article"&gt;17&lt;/ref-type&gt;&lt;contributors&gt;&lt;authors&gt;&lt;author&gt;Vatansever, F.&lt;/author&gt;&lt;author&gt;Ferraresi, C.&lt;/author&gt;&lt;author&gt;Victor Pires de Sousa, M.&lt;/author&gt;&lt;author&gt;Yin, R.&lt;/author&gt;&lt;author&gt;Rineh, A.&lt;/author&gt;&lt;author&gt;Sharma, S. K.&lt;/author&gt;&lt;author&gt;Hamblin, M. R.&lt;/author&gt;&lt;/authors&gt;&lt;/contributors&gt;&lt;titles&gt;&lt;title&gt;Can biowarfare agents be defeated with light?&lt;/title&gt;&lt;secondary-title&gt;Virulence&lt;/secondary-title&gt;&lt;/titles&gt;&lt;periodical&gt;&lt;full-title&gt;Virulence&lt;/full-title&gt;&lt;/periodical&gt;&lt;pages&gt;796-825&lt;/pages&gt;&lt;volume&gt;4&lt;/volume&gt;&lt;number&gt;8&lt;/number&gt;&lt;edition&gt;25 Sept 2013&lt;/edition&gt;&lt;dates&gt;&lt;year&gt;2013&lt;/year&gt;&lt;/dates&gt;&lt;accession-num&gt;24067444&lt;/accession-num&gt;&lt;urls&gt;&lt;/urls&gt;&lt;/record&gt;&lt;/Cite&gt;&lt;/EndNote&gt;</w:instrText>
      </w:r>
      <w:r w:rsidR="00B35F88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9" w:tooltip="Vatansever, 2013 #127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9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B35F88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FA6B62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38926BD2" w14:textId="6F081505" w:rsidR="00B51B70" w:rsidRPr="00BE01D3" w:rsidRDefault="00C41F15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Some clinical trials for PDT have been carried out for dental, gastric and dermatolog</w:t>
      </w:r>
      <w:r w:rsidR="00B60249" w:rsidRPr="004E05F3">
        <w:rPr>
          <w:rFonts w:ascii="Book Antiqua" w:hAnsi="Book Antiqua" w:cs="Arial"/>
          <w:sz w:val="24"/>
          <w:szCs w:val="24"/>
          <w:lang w:val="en-US"/>
        </w:rPr>
        <w:t>ical infections such as acne as well a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rosacea</w:t>
      </w:r>
      <w:r w:rsidR="00B60249" w:rsidRPr="004E05F3">
        <w:rPr>
          <w:rFonts w:ascii="Book Antiqua" w:hAnsi="Book Antiqua" w:cs="Arial"/>
          <w:sz w:val="24"/>
          <w:szCs w:val="24"/>
          <w:lang w:val="en-US"/>
        </w:rPr>
        <w:t>, a condition in which microbes may play a role in the pathogenesis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Kharkwal&lt;/Author&gt;&lt;Year&gt;2011&lt;/Year&gt;&lt;RecNum&gt;83&lt;/RecNum&gt;&lt;DisplayText&gt;(100)&lt;/DisplayText&gt;&lt;record&gt;&lt;rec-number&gt;83&lt;/rec-number&gt;&lt;foreign-keys&gt;&lt;key app="EN" db-id="9sw0xe9z32rfa6exxvxvvv0c5pep02tp0tpw"&gt;83&lt;/key&gt;&lt;/foreign-keys&gt;&lt;ref-type name="Journal Article"&gt;17&lt;/ref-type&gt;&lt;contributors&gt;&lt;authors&gt;&lt;author&gt;Kharkwal, G. B.&lt;/author&gt;&lt;author&gt;Sharma, S. K.&lt;/author&gt;&lt;author&gt;Huang, Y. Y.&lt;/author&gt;&lt;author&gt;Dai, T.&lt;/author&gt;&lt;author&gt;Hamblin, M. R.&lt;/author&gt;&lt;/authors&gt;&lt;/contributors&gt;&lt;auth-address&gt;Wellman Center for Photomedicine, Massachusetts General Hospital, Boston, Massachusetts, USA.&lt;/auth-address&gt;&lt;titles&gt;&lt;title&gt;Photodynamic therapy for infections: clinical applications&lt;/title&gt;&lt;secondary-title&gt;Lasers Surg Med&lt;/secondary-title&gt;&lt;alt-title&gt;Lasers in surgery and medicine&lt;/alt-title&gt;&lt;/titles&gt;&lt;periodical&gt;&lt;full-title&gt;Lasers Surg Med&lt;/full-title&gt;&lt;/periodical&gt;&lt;pages&gt;755-67&lt;/pages&gt;&lt;volume&gt;43&lt;/volume&gt;&lt;number&gt;7&lt;/number&gt;&lt;keywords&gt;&lt;keyword&gt;Dental Caries/drug therapy&lt;/keyword&gt;&lt;keyword&gt;Humans&lt;/keyword&gt;&lt;keyword&gt;Infection/*drug therapy&lt;/keyword&gt;&lt;keyword&gt;Papillomavirus Infections/drug therapy&lt;/keyword&gt;&lt;keyword&gt;Periodontitis/drug therapy&lt;/keyword&gt;&lt;keyword&gt;*Photochemotherapy&lt;/keyword&gt;&lt;keyword&gt;Photosensitizing Agents/*therapeutic use&lt;/keyword&gt;&lt;keyword&gt;Skin Diseases, Bacterial/drug therapy&lt;/keyword&gt;&lt;keyword&gt;Stomach Ulcer/drug therapy&lt;/keyword&gt;&lt;/keywords&gt;&lt;dates&gt;&lt;year&gt;2011&lt;/year&gt;&lt;pub-dates&gt;&lt;date&gt;Sep&lt;/date&gt;&lt;/pub-dates&gt;&lt;/dates&gt;&lt;isbn&gt;1096-9101 (Electronic)&amp;#xD;0196-8092 (Linking)&lt;/isbn&gt;&lt;accession-num&gt;22057503&lt;/accession-num&gt;&lt;urls&gt;&lt;related-urls&gt;&lt;url&gt;http://www.ncbi.nlm.nih.gov/pubmed/22057503&lt;/url&gt;&lt;/related-urls&gt;&lt;/urls&gt;&lt;custom2&gt;3449167&lt;/custom2&gt;&lt;electronic-resource-num&gt;10.1002/lsm.21080&lt;/electronic-resource-num&gt;&lt;/record&gt;&lt;/Cite&gt;&lt;/EndNote&gt;</w:instrTex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0" w:tooltip="Kharkwal, 2011 #83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0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643F2C55" w14:textId="77777777" w:rsidR="00433613" w:rsidRPr="004E05F3" w:rsidRDefault="00433613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14:paraId="669498EF" w14:textId="465AD189" w:rsidR="004F7A03" w:rsidRPr="004E05F3" w:rsidRDefault="00BE01D3" w:rsidP="004E05F3">
      <w:pPr>
        <w:spacing w:after="0" w:line="360" w:lineRule="auto"/>
        <w:jc w:val="both"/>
        <w:rPr>
          <w:rFonts w:ascii="Book Antiqua" w:hAnsi="Book Antiqua" w:cs="Arial"/>
          <w:b/>
          <w:color w:val="FF0000"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 xml:space="preserve">IMMUNE RESPONSES IN ANTI-BACTERIAL PDT </w:t>
      </w:r>
    </w:p>
    <w:p w14:paraId="6DBC03C7" w14:textId="2E801318" w:rsidR="00B51B70" w:rsidRPr="004E05F3" w:rsidRDefault="004F7A03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While the immune stimulating effects of PDT have been widely studied in cancer models, </w:t>
      </w:r>
      <w:r w:rsidR="0045655D" w:rsidRPr="004E05F3">
        <w:rPr>
          <w:rFonts w:ascii="Book Antiqua" w:hAnsi="Book Antiqua" w:cs="Arial"/>
          <w:sz w:val="24"/>
          <w:szCs w:val="24"/>
          <w:lang w:val="en-US"/>
        </w:rPr>
        <w:t xml:space="preserve">little </w:t>
      </w:r>
      <w:r w:rsidR="00536FB8" w:rsidRPr="004E05F3">
        <w:rPr>
          <w:rFonts w:ascii="Book Antiqua" w:hAnsi="Book Antiqua" w:cs="Arial"/>
          <w:sz w:val="24"/>
          <w:szCs w:val="24"/>
          <w:lang w:val="en-US"/>
        </w:rPr>
        <w:t xml:space="preserve">is known about 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the immunological effects of PDT </w:t>
      </w:r>
      <w:r w:rsidR="0045655D" w:rsidRPr="004E05F3">
        <w:rPr>
          <w:rFonts w:ascii="Book Antiqua" w:hAnsi="Book Antiqua" w:cs="Arial"/>
          <w:sz w:val="24"/>
          <w:szCs w:val="24"/>
          <w:lang w:val="en-US"/>
        </w:rPr>
        <w:t>in</w:t>
      </w:r>
      <w:r w:rsidR="00536FB8" w:rsidRPr="004E05F3">
        <w:rPr>
          <w:rFonts w:ascii="Book Antiqua" w:hAnsi="Book Antiqua" w:cs="Arial"/>
          <w:sz w:val="24"/>
          <w:szCs w:val="24"/>
          <w:lang w:val="en-US"/>
        </w:rPr>
        <w:t xml:space="preserve"> bacterial infections. 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A recent study published by Tanaka </w:t>
      </w:r>
      <w:r w:rsidR="005E2F51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et </w:t>
      </w:r>
      <w:proofErr w:type="gramStart"/>
      <w:r w:rsidR="005E2F51" w:rsidRPr="004E05F3">
        <w:rPr>
          <w:rFonts w:ascii="Book Antiqua" w:hAnsi="Book Antiqua" w:cs="Arial"/>
          <w:i/>
          <w:sz w:val="24"/>
          <w:szCs w:val="24"/>
          <w:lang w:val="en-US"/>
        </w:rPr>
        <w:t>al</w:t>
      </w:r>
      <w:proofErr w:type="gramEnd"/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UYW5ha2E8L0F1dGhvcj48WWVhcj4yMDEyPC9ZZWFyPjxS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M5ODIz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UYW5ha2E8L0F1dGhvcj48WWVhcj4yMDEyPC9ZZWFyPjxS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M5ODIz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</w:fldData>
        </w:fldCha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401C4A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" w:tooltip="Tanaka, 2012 #9" w:history="1">
        <w:r w:rsidR="006454B9" w:rsidRPr="00BE01D3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</w:t>
        </w:r>
      </w:hyperlink>
      <w:r w:rsidR="00D6324E" w:rsidRPr="00BE01D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5E2F51" w:rsidRPr="00BE01D3">
        <w:rPr>
          <w:rFonts w:ascii="Book Antiqua" w:hAnsi="Book Antiqua" w:cs="Arial"/>
          <w:sz w:val="24"/>
          <w:szCs w:val="24"/>
          <w:vertAlign w:val="superscript"/>
          <w:lang w:val="en-US"/>
        </w:rPr>
        <w:t xml:space="preserve"> 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>convincingly demonstrated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 for the first time that </w:t>
      </w:r>
      <w:r w:rsidR="005E2F51" w:rsidRPr="004E05F3">
        <w:rPr>
          <w:rFonts w:ascii="Book Antiqua" w:hAnsi="Book Antiqua" w:cs="Arial"/>
          <w:i/>
          <w:sz w:val="24"/>
          <w:szCs w:val="24"/>
          <w:lang w:val="en-US"/>
        </w:rPr>
        <w:t>in vivo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 PDT can</w:t>
      </w:r>
      <w:r w:rsidR="0045655D" w:rsidRPr="004E05F3">
        <w:rPr>
          <w:rFonts w:ascii="Book Antiqua" w:hAnsi="Book Antiqua" w:cs="Arial"/>
          <w:sz w:val="24"/>
          <w:szCs w:val="24"/>
          <w:lang w:val="en-US"/>
        </w:rPr>
        <w:t xml:space="preserve"> stimulate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 an innate immune response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. They used a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 xml:space="preserve"> mouse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 xml:space="preserve"> model of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bacterial arthritis</w:t>
      </w:r>
      <w:r w:rsidR="00310F71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5E2F51" w:rsidRPr="004E05F3">
        <w:rPr>
          <w:rFonts w:ascii="Book Antiqua" w:hAnsi="Book Antiqua" w:cs="Arial"/>
          <w:i/>
          <w:sz w:val="24"/>
          <w:szCs w:val="24"/>
          <w:lang w:val="en-US"/>
        </w:rPr>
        <w:t xml:space="preserve">Staphylococcus </w:t>
      </w:r>
      <w:proofErr w:type="spellStart"/>
      <w:r w:rsidR="005E2F51" w:rsidRPr="004E05F3">
        <w:rPr>
          <w:rFonts w:ascii="Book Antiqua" w:hAnsi="Book Antiqua" w:cs="Arial"/>
          <w:i/>
          <w:sz w:val="24"/>
          <w:szCs w:val="24"/>
          <w:lang w:val="en-US"/>
        </w:rPr>
        <w:t>aureus</w:t>
      </w:r>
      <w:proofErr w:type="spellEnd"/>
      <w:r w:rsidR="009A720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>infect</w:t>
      </w:r>
      <w:r w:rsidR="009A720F" w:rsidRPr="004E05F3">
        <w:rPr>
          <w:rFonts w:ascii="Book Antiqua" w:hAnsi="Book Antiqua" w:cs="Arial"/>
          <w:sz w:val="24"/>
          <w:szCs w:val="24"/>
          <w:lang w:val="en-US"/>
        </w:rPr>
        <w:t>ion in the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 knee</w:t>
      </w:r>
      <w:r w:rsidR="009A720F" w:rsidRPr="004E05F3">
        <w:rPr>
          <w:rFonts w:ascii="Book Antiqua" w:hAnsi="Book Antiqua" w:cs="Arial"/>
          <w:sz w:val="24"/>
          <w:szCs w:val="24"/>
          <w:lang w:val="en-US"/>
        </w:rPr>
        <w:t xml:space="preserve"> joint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 xml:space="preserve"> and observed a 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>strong infiltration of neutrophils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 xml:space="preserve"> in the 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PDT</w:t>
      </w:r>
      <w:r w:rsidR="0045655D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5E3375" w:rsidRPr="004E05F3">
        <w:rPr>
          <w:rFonts w:ascii="Book Antiqua" w:hAnsi="Book Antiqua" w:cs="Arial"/>
          <w:sz w:val="24"/>
          <w:szCs w:val="24"/>
          <w:lang w:val="en-US"/>
        </w:rPr>
        <w:t>treated area. In order to</w:t>
      </w:r>
      <w:r w:rsidR="005E2F51" w:rsidRPr="004E05F3">
        <w:rPr>
          <w:rFonts w:ascii="Book Antiqua" w:hAnsi="Book Antiqua" w:cs="Arial"/>
          <w:sz w:val="24"/>
          <w:szCs w:val="24"/>
          <w:lang w:val="en-US"/>
        </w:rPr>
        <w:t xml:space="preserve"> investi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 xml:space="preserve">gate the role of neutrophils in the 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PDT-mediated bacteria inactivation, they administered anti-GR-1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>anti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>neutrophil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 xml:space="preserve"> antibody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 xml:space="preserve"> as well as antibodies to several pro-inflammatory mediators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The</w:t>
      </w:r>
      <w:r w:rsidR="007D435E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>administration</w:t>
      </w:r>
      <w:r w:rsidR="007D435E" w:rsidRPr="004E05F3">
        <w:rPr>
          <w:rFonts w:ascii="Book Antiqua" w:hAnsi="Book Antiqua" w:cs="Arial"/>
          <w:sz w:val="24"/>
          <w:szCs w:val="24"/>
          <w:lang w:val="en-US"/>
        </w:rPr>
        <w:t xml:space="preserve"> of such antibodies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 xml:space="preserve"> resulted in loss of the therapeutic effect of PDT</w:t>
      </w:r>
      <w:r w:rsidR="0045655D" w:rsidRPr="004E05F3">
        <w:rPr>
          <w:rFonts w:ascii="Book Antiqua" w:hAnsi="Book Antiqua" w:cs="Arial"/>
          <w:sz w:val="24"/>
          <w:szCs w:val="24"/>
          <w:lang w:val="en-US"/>
        </w:rPr>
        <w:t>. This suggests</w:t>
      </w:r>
      <w:r w:rsidR="00C861B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 xml:space="preserve">that </w:t>
      </w:r>
      <w:r w:rsidR="007D435E" w:rsidRPr="004E05F3">
        <w:rPr>
          <w:rFonts w:ascii="Book Antiqua" w:hAnsi="Book Antiqua" w:cs="Arial"/>
          <w:sz w:val="24"/>
          <w:szCs w:val="24"/>
          <w:lang w:val="en-US"/>
        </w:rPr>
        <w:t>not only killing of bacteria</w:t>
      </w:r>
      <w:r w:rsidR="00C861B1" w:rsidRPr="004E05F3">
        <w:rPr>
          <w:rFonts w:ascii="Book Antiqua" w:hAnsi="Book Antiqua" w:cs="Arial"/>
          <w:sz w:val="24"/>
          <w:szCs w:val="24"/>
          <w:lang w:val="en-US"/>
        </w:rPr>
        <w:t xml:space="preserve">, but also 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>attraction and accumulation of neutrop</w:t>
      </w:r>
      <w:r w:rsidR="009A720F" w:rsidRPr="004E05F3">
        <w:rPr>
          <w:rFonts w:ascii="Book Antiqua" w:hAnsi="Book Antiqua" w:cs="Arial"/>
          <w:sz w:val="24"/>
          <w:szCs w:val="24"/>
          <w:lang w:val="en-US"/>
        </w:rPr>
        <w:t>hils into the infected regions we</w:t>
      </w:r>
      <w:r w:rsidR="00892919" w:rsidRPr="004E05F3">
        <w:rPr>
          <w:rFonts w:ascii="Book Antiqua" w:hAnsi="Book Antiqua" w:cs="Arial"/>
          <w:sz w:val="24"/>
          <w:szCs w:val="24"/>
          <w:lang w:val="en-US"/>
        </w:rPr>
        <w:t xml:space="preserve">re 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required</w:t>
      </w:r>
      <w:r w:rsidR="001445C6" w:rsidRPr="004E05F3">
        <w:rPr>
          <w:rFonts w:ascii="Book Antiqua" w:hAnsi="Book Antiqua" w:cs="Arial"/>
          <w:sz w:val="24"/>
          <w:szCs w:val="24"/>
          <w:lang w:val="en-US"/>
        </w:rPr>
        <w:t xml:space="preserve"> mechanisms to achieve</w:t>
      </w:r>
      <w:r w:rsidR="00C861B1" w:rsidRPr="004E05F3">
        <w:rPr>
          <w:rFonts w:ascii="Book Antiqua" w:hAnsi="Book Antiqua" w:cs="Arial"/>
          <w:sz w:val="24"/>
          <w:szCs w:val="24"/>
          <w:lang w:val="en-US"/>
        </w:rPr>
        <w:t xml:space="preserve"> PDT-mediated </w:t>
      </w:r>
      <w:r w:rsidR="0045655D" w:rsidRPr="004E05F3">
        <w:rPr>
          <w:rFonts w:ascii="Book Antiqua" w:hAnsi="Book Antiqua" w:cs="Arial"/>
          <w:sz w:val="24"/>
          <w:szCs w:val="24"/>
          <w:lang w:val="en-US"/>
        </w:rPr>
        <w:t xml:space="preserve">clearance </w:t>
      </w:r>
      <w:r w:rsidR="00C861B1" w:rsidRPr="004E05F3">
        <w:rPr>
          <w:rFonts w:ascii="Book Antiqua" w:hAnsi="Book Antiqua" w:cs="Arial"/>
          <w:sz w:val="24"/>
          <w:szCs w:val="24"/>
          <w:lang w:val="en-US"/>
        </w:rPr>
        <w:t>of bacterial infections. Additionally, PDT was tested also as a preventive</w:t>
      </w:r>
      <w:r w:rsidR="00865A10" w:rsidRPr="004E05F3">
        <w:rPr>
          <w:rFonts w:ascii="Book Antiqua" w:hAnsi="Book Antiqua" w:cs="Arial"/>
          <w:sz w:val="24"/>
          <w:szCs w:val="24"/>
          <w:lang w:val="en-US"/>
        </w:rPr>
        <w:t xml:space="preserve"> therapeutic approach and delivered prior </w:t>
      </w:r>
      <w:r w:rsidR="009A720F" w:rsidRPr="004E05F3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865A10" w:rsidRPr="004E05F3">
        <w:rPr>
          <w:rFonts w:ascii="Book Antiqua" w:hAnsi="Book Antiqua" w:cs="Arial"/>
          <w:sz w:val="24"/>
          <w:szCs w:val="24"/>
          <w:lang w:val="en-US"/>
        </w:rPr>
        <w:t>the</w:t>
      </w:r>
      <w:r w:rsidR="00C861B1" w:rsidRPr="004E05F3">
        <w:rPr>
          <w:rFonts w:ascii="Book Antiqua" w:hAnsi="Book Antiqua" w:cs="Arial"/>
          <w:sz w:val="24"/>
          <w:szCs w:val="24"/>
          <w:lang w:val="en-US"/>
        </w:rPr>
        <w:t xml:space="preserve"> bacterial inoculation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 xml:space="preserve"> into the knee</w:t>
      </w:r>
      <w:r w:rsidR="006E2598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PDT-mediated infiltration of neutrophils prevent</w:t>
      </w:r>
      <w:r w:rsidR="00FC2CD3" w:rsidRPr="004E05F3">
        <w:rPr>
          <w:rFonts w:ascii="Book Antiqua" w:hAnsi="Book Antiqua" w:cs="Arial"/>
          <w:sz w:val="24"/>
          <w:szCs w:val="24"/>
          <w:lang w:val="en-US"/>
        </w:rPr>
        <w:t>ed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 xml:space="preserve"> the </w:t>
      </w:r>
      <w:r w:rsidR="009A720F" w:rsidRPr="004E05F3">
        <w:rPr>
          <w:rFonts w:ascii="Book Antiqua" w:hAnsi="Book Antiqua" w:cs="Arial"/>
          <w:sz w:val="24"/>
          <w:szCs w:val="24"/>
          <w:lang w:val="en-US"/>
        </w:rPr>
        <w:t xml:space="preserve">subsequent inoculation of </w:t>
      </w:r>
      <w:r w:rsidR="00310F71" w:rsidRPr="004E05F3">
        <w:rPr>
          <w:rFonts w:ascii="Book Antiqua" w:hAnsi="Book Antiqua" w:cs="Arial"/>
          <w:sz w:val="24"/>
          <w:szCs w:val="24"/>
          <w:lang w:val="en-US"/>
        </w:rPr>
        <w:t>bacteria f</w:t>
      </w:r>
      <w:r w:rsidR="006E2598" w:rsidRPr="004E05F3">
        <w:rPr>
          <w:rFonts w:ascii="Book Antiqua" w:hAnsi="Book Antiqua" w:cs="Arial"/>
          <w:sz w:val="24"/>
          <w:szCs w:val="24"/>
          <w:lang w:val="en-US"/>
        </w:rPr>
        <w:t>rom establishing the infection and aga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 xml:space="preserve">in, such 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 xml:space="preserve">an 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>effect was abrogated when</w:t>
      </w:r>
      <w:r w:rsidR="006E2598" w:rsidRPr="004E05F3">
        <w:rPr>
          <w:rFonts w:ascii="Book Antiqua" w:hAnsi="Book Antiqua" w:cs="Arial"/>
          <w:sz w:val="24"/>
          <w:szCs w:val="24"/>
          <w:lang w:val="en-US"/>
        </w:rPr>
        <w:t xml:space="preserve"> antibodies against GR-1</w:t>
      </w:r>
      <w:r w:rsidR="003310F4" w:rsidRPr="004E05F3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="003310F4" w:rsidRPr="004E05F3">
        <w:rPr>
          <w:rFonts w:ascii="Book Antiqua" w:hAnsi="Book Antiqua" w:cs="Arial"/>
          <w:sz w:val="24"/>
          <w:szCs w:val="24"/>
          <w:lang w:val="en-US"/>
        </w:rPr>
        <w:t>proinflammatory</w:t>
      </w:r>
      <w:proofErr w:type="spellEnd"/>
      <w:r w:rsidR="003310F4" w:rsidRPr="004E05F3">
        <w:rPr>
          <w:rFonts w:ascii="Book Antiqua" w:hAnsi="Book Antiqua" w:cs="Arial"/>
          <w:sz w:val="24"/>
          <w:szCs w:val="24"/>
          <w:lang w:val="en-US"/>
        </w:rPr>
        <w:t xml:space="preserve"> mediators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 xml:space="preserve"> were administered</w:t>
      </w:r>
      <w:r w:rsidR="003310F4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EB18E8" w:rsidRPr="004E05F3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273114" w:rsidRPr="004E05F3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EB18E8" w:rsidRPr="004E05F3">
        <w:rPr>
          <w:rFonts w:ascii="Book Antiqua" w:hAnsi="Book Antiqua" w:cs="Arial"/>
          <w:sz w:val="24"/>
          <w:szCs w:val="24"/>
          <w:lang w:val="en-US"/>
        </w:rPr>
        <w:t xml:space="preserve">best of our knowledge, this is the first demonstration of a protective innate immune response against a microbial pathogen being induced by PDT. </w:t>
      </w:r>
      <w:r w:rsidR="003310F4" w:rsidRPr="004E05F3">
        <w:rPr>
          <w:rFonts w:ascii="Book Antiqua" w:hAnsi="Book Antiqua" w:cs="Arial"/>
          <w:sz w:val="24"/>
          <w:szCs w:val="24"/>
          <w:lang w:val="en-US"/>
        </w:rPr>
        <w:t>It is well known that bacterial phag</w:t>
      </w:r>
      <w:r w:rsidR="00CF4A49" w:rsidRPr="004E05F3">
        <w:rPr>
          <w:rFonts w:ascii="Book Antiqua" w:hAnsi="Book Antiqua" w:cs="Arial"/>
          <w:sz w:val="24"/>
          <w:szCs w:val="24"/>
          <w:lang w:val="en-US"/>
        </w:rPr>
        <w:t>ocytosis by innate immune cells</w:t>
      </w:r>
      <w:r w:rsidR="003310F4" w:rsidRPr="004E05F3">
        <w:rPr>
          <w:rFonts w:ascii="Book Antiqua" w:hAnsi="Book Antiqua" w:cs="Arial"/>
          <w:sz w:val="24"/>
          <w:szCs w:val="24"/>
          <w:lang w:val="en-US"/>
        </w:rPr>
        <w:t xml:space="preserve"> such as neutrophils, plays a crucial role in the elimination of invading bacteria and</w:t>
      </w:r>
      <w:r w:rsidR="00273114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3310F4" w:rsidRPr="004E05F3">
        <w:rPr>
          <w:rFonts w:ascii="Book Antiqua" w:hAnsi="Book Antiqua" w:cs="Arial"/>
          <w:sz w:val="24"/>
          <w:szCs w:val="24"/>
          <w:lang w:val="en-US"/>
        </w:rPr>
        <w:t xml:space="preserve"> therefore, malfunction of the phagocytic immune system renders the host more susceptible to bacterial infections</w:t>
      </w:r>
      <w:r w:rsidR="00273114" w:rsidRPr="004E05F3">
        <w:rPr>
          <w:rFonts w:ascii="Book Antiqua" w:hAnsi="Book Antiqua" w:cs="Arial"/>
          <w:sz w:val="24"/>
          <w:szCs w:val="24"/>
          <w:lang w:val="en-US"/>
        </w:rPr>
        <w:t>. H</w:t>
      </w:r>
      <w:r w:rsidR="002953E6" w:rsidRPr="004E05F3">
        <w:rPr>
          <w:rFonts w:ascii="Book Antiqua" w:hAnsi="Book Antiqua" w:cs="Arial"/>
          <w:sz w:val="24"/>
          <w:szCs w:val="24"/>
          <w:lang w:val="en-US"/>
        </w:rPr>
        <w:t>ence, it would be desirable</w:t>
      </w:r>
      <w:r w:rsidR="00AE67CF" w:rsidRPr="004E05F3">
        <w:rPr>
          <w:rFonts w:ascii="Book Antiqua" w:hAnsi="Book Antiqua" w:cs="Arial"/>
          <w:sz w:val="24"/>
          <w:szCs w:val="24"/>
          <w:lang w:val="en-US"/>
        </w:rPr>
        <w:t xml:space="preserve"> to apply an antimicrobial </w:t>
      </w:r>
      <w:r w:rsidR="003310F4" w:rsidRPr="004E05F3">
        <w:rPr>
          <w:rFonts w:ascii="Book Antiqua" w:hAnsi="Book Antiqua" w:cs="Arial"/>
          <w:sz w:val="24"/>
          <w:szCs w:val="24"/>
          <w:lang w:val="en-US"/>
        </w:rPr>
        <w:t xml:space="preserve">PDT regimen </w:t>
      </w:r>
      <w:r w:rsidR="00EC0063" w:rsidRPr="004E05F3">
        <w:rPr>
          <w:rFonts w:ascii="Book Antiqua" w:hAnsi="Book Antiqua" w:cs="Arial"/>
          <w:sz w:val="24"/>
          <w:szCs w:val="24"/>
          <w:lang w:val="en-US"/>
        </w:rPr>
        <w:t>that causes</w:t>
      </w:r>
      <w:r w:rsidR="00AE67CF" w:rsidRPr="004E05F3">
        <w:rPr>
          <w:rFonts w:ascii="Book Antiqua" w:hAnsi="Book Antiqua" w:cs="Arial"/>
          <w:sz w:val="24"/>
          <w:szCs w:val="24"/>
          <w:lang w:val="en-US"/>
        </w:rPr>
        <w:t xml:space="preserve"> direct </w:t>
      </w:r>
      <w:proofErr w:type="spellStart"/>
      <w:r w:rsidR="00AE67CF" w:rsidRPr="004E05F3">
        <w:rPr>
          <w:rFonts w:ascii="Book Antiqua" w:hAnsi="Book Antiqua" w:cs="Arial"/>
          <w:sz w:val="24"/>
          <w:szCs w:val="24"/>
          <w:lang w:val="en-US"/>
        </w:rPr>
        <w:t>photoinactivation</w:t>
      </w:r>
      <w:proofErr w:type="spellEnd"/>
      <w:r w:rsidR="00AE67CF" w:rsidRPr="004E05F3">
        <w:rPr>
          <w:rFonts w:ascii="Book Antiqua" w:hAnsi="Book Antiqua" w:cs="Arial"/>
          <w:sz w:val="24"/>
          <w:szCs w:val="24"/>
          <w:lang w:val="en-US"/>
        </w:rPr>
        <w:t xml:space="preserve"> of bacteria, but</w:t>
      </w:r>
      <w:r w:rsidR="00EB18E8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E67CF" w:rsidRPr="004E05F3">
        <w:rPr>
          <w:rFonts w:ascii="Book Antiqua" w:hAnsi="Book Antiqua" w:cs="Arial"/>
          <w:sz w:val="24"/>
          <w:szCs w:val="24"/>
          <w:lang w:val="en-US"/>
        </w:rPr>
        <w:t xml:space="preserve">at the same time </w:t>
      </w:r>
      <w:r w:rsidR="001445C6" w:rsidRPr="004E05F3">
        <w:rPr>
          <w:rFonts w:ascii="Book Antiqua" w:hAnsi="Book Antiqua" w:cs="Arial"/>
          <w:sz w:val="24"/>
          <w:szCs w:val="24"/>
          <w:lang w:val="en-US"/>
        </w:rPr>
        <w:t xml:space="preserve">that </w:t>
      </w:r>
      <w:r w:rsidR="00EB18E8" w:rsidRPr="004E05F3">
        <w:rPr>
          <w:rFonts w:ascii="Book Antiqua" w:hAnsi="Book Antiqua" w:cs="Arial"/>
          <w:sz w:val="24"/>
          <w:szCs w:val="24"/>
          <w:lang w:val="en-US"/>
        </w:rPr>
        <w:t xml:space="preserve">can minimize </w:t>
      </w:r>
      <w:r w:rsidR="00AE67CF" w:rsidRPr="004E05F3">
        <w:rPr>
          <w:rFonts w:ascii="Book Antiqua" w:hAnsi="Book Antiqua" w:cs="Arial"/>
          <w:sz w:val="24"/>
          <w:szCs w:val="24"/>
          <w:lang w:val="en-US"/>
        </w:rPr>
        <w:t xml:space="preserve">the damage to </w:t>
      </w:r>
      <w:r w:rsidR="00CA1484" w:rsidRPr="004E05F3">
        <w:rPr>
          <w:rFonts w:ascii="Book Antiqua" w:hAnsi="Book Antiqua" w:cs="Arial"/>
          <w:sz w:val="24"/>
          <w:szCs w:val="24"/>
          <w:lang w:val="en-US"/>
        </w:rPr>
        <w:t xml:space="preserve">the host´s </w:t>
      </w:r>
      <w:r w:rsidR="00AE67CF" w:rsidRPr="004E05F3">
        <w:rPr>
          <w:rFonts w:ascii="Book Antiqua" w:hAnsi="Book Antiqua" w:cs="Arial"/>
          <w:sz w:val="24"/>
          <w:szCs w:val="24"/>
          <w:lang w:val="en-US"/>
        </w:rPr>
        <w:t>neutrophils.</w:t>
      </w:r>
      <w:r w:rsidR="00EB18E8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60E9EC44" w14:textId="7666D68A" w:rsidR="00A661EB" w:rsidRPr="004E05F3" w:rsidRDefault="001445C6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As </w:t>
      </w:r>
      <w:r w:rsidR="00DC75E1" w:rsidRPr="004E05F3">
        <w:rPr>
          <w:rFonts w:ascii="Book Antiqua" w:hAnsi="Book Antiqua" w:cs="Arial"/>
          <w:sz w:val="24"/>
          <w:szCs w:val="24"/>
          <w:lang w:val="en-US"/>
        </w:rPr>
        <w:t>described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above, </w:t>
      </w:r>
      <w:r w:rsidR="0069258E" w:rsidRPr="004E05F3">
        <w:rPr>
          <w:rFonts w:ascii="Book Antiqua" w:hAnsi="Book Antiqua" w:cs="Arial"/>
          <w:sz w:val="24"/>
          <w:szCs w:val="24"/>
          <w:lang w:val="en-US"/>
        </w:rPr>
        <w:t xml:space="preserve">evidence indicated </w:t>
      </w:r>
      <w:r w:rsidRPr="004E05F3">
        <w:rPr>
          <w:rFonts w:ascii="Book Antiqua" w:hAnsi="Book Antiqua" w:cs="Arial"/>
          <w:sz w:val="24"/>
          <w:szCs w:val="24"/>
          <w:lang w:val="en-US"/>
        </w:rPr>
        <w:t>that PDT of cancer triggers the activation of both innate and adaptive arms of the immune system, while the early results from the bacterial infectio</w:t>
      </w:r>
      <w:r w:rsidR="00DC75E1" w:rsidRPr="004E05F3">
        <w:rPr>
          <w:rFonts w:ascii="Book Antiqua" w:hAnsi="Book Antiqua" w:cs="Arial"/>
          <w:sz w:val="24"/>
          <w:szCs w:val="24"/>
          <w:lang w:val="en-US"/>
        </w:rPr>
        <w:t xml:space="preserve">n models suggest that PDT is capable 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>of stimulating</w:t>
      </w:r>
      <w:r w:rsidR="00DC75E1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DC75E1" w:rsidRPr="004E05F3">
        <w:rPr>
          <w:rFonts w:ascii="Book Antiqua" w:hAnsi="Book Antiqua" w:cs="Arial"/>
          <w:sz w:val="24"/>
          <w:szCs w:val="24"/>
          <w:lang w:val="en-US"/>
        </w:rPr>
        <w:t>at least</w:t>
      </w:r>
      <w:r w:rsidR="00BE01D3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he innate immune system. The biggest difference, how</w:t>
      </w:r>
      <w:r w:rsidR="00933233" w:rsidRPr="004E05F3">
        <w:rPr>
          <w:rFonts w:ascii="Book Antiqua" w:hAnsi="Book Antiqua" w:cs="Arial"/>
          <w:sz w:val="24"/>
          <w:szCs w:val="24"/>
          <w:lang w:val="en-US"/>
        </w:rPr>
        <w:t>ever, could be in the sti</w:t>
      </w:r>
      <w:r w:rsidR="0069258E" w:rsidRPr="004E05F3">
        <w:rPr>
          <w:rFonts w:ascii="Book Antiqua" w:hAnsi="Book Antiqua" w:cs="Arial"/>
          <w:sz w:val="24"/>
          <w:szCs w:val="24"/>
          <w:lang w:val="en-US"/>
        </w:rPr>
        <w:t>mulation of T- and B-cell-</w:t>
      </w:r>
      <w:r w:rsidR="005802F2" w:rsidRPr="004E05F3">
        <w:rPr>
          <w:rFonts w:ascii="Book Antiqua" w:hAnsi="Book Antiqua" w:cs="Arial"/>
          <w:sz w:val="24"/>
          <w:szCs w:val="24"/>
          <w:lang w:val="en-US"/>
        </w:rPr>
        <w:t xml:space="preserve">mediated </w:t>
      </w:r>
      <w:r w:rsidR="00933233" w:rsidRPr="004E05F3">
        <w:rPr>
          <w:rFonts w:ascii="Book Antiqua" w:hAnsi="Book Antiqua" w:cs="Arial"/>
          <w:sz w:val="24"/>
          <w:szCs w:val="24"/>
          <w:lang w:val="en-US"/>
        </w:rPr>
        <w:t>adaptive immune response</w:t>
      </w:r>
      <w:r w:rsidR="00A661EB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933233" w:rsidRPr="004E05F3">
        <w:rPr>
          <w:rFonts w:ascii="Book Antiqua" w:hAnsi="Book Antiqua" w:cs="Arial"/>
          <w:sz w:val="24"/>
          <w:szCs w:val="24"/>
          <w:lang w:val="en-US"/>
        </w:rPr>
        <w:t xml:space="preserve">. As antibodies produced by B cells are generally the most effective component of the immune response against bacterial infection, B cells </w:t>
      </w:r>
      <w:r w:rsidR="005802F2" w:rsidRPr="004E05F3">
        <w:rPr>
          <w:rFonts w:ascii="Book Antiqua" w:hAnsi="Book Antiqua" w:cs="Arial"/>
          <w:sz w:val="24"/>
          <w:szCs w:val="24"/>
          <w:lang w:val="en-US"/>
        </w:rPr>
        <w:t>are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 expected to </w:t>
      </w:r>
      <w:r w:rsidR="005802F2" w:rsidRPr="004E05F3">
        <w:rPr>
          <w:rFonts w:ascii="Book Antiqua" w:hAnsi="Book Antiqua" w:cs="Arial"/>
          <w:sz w:val="24"/>
          <w:szCs w:val="24"/>
          <w:lang w:val="en-US"/>
        </w:rPr>
        <w:t>be the main actors</w:t>
      </w:r>
      <w:r w:rsidR="00933233" w:rsidRPr="004E05F3">
        <w:rPr>
          <w:rFonts w:ascii="Book Antiqua" w:hAnsi="Book Antiqua" w:cs="Arial"/>
          <w:sz w:val="24"/>
          <w:szCs w:val="24"/>
          <w:lang w:val="en-US"/>
        </w:rPr>
        <w:t xml:space="preserve"> in</w:t>
      </w:r>
      <w:r w:rsidR="005802F2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933233" w:rsidRPr="004E05F3">
        <w:rPr>
          <w:rFonts w:ascii="Book Antiqua" w:hAnsi="Book Antiqua" w:cs="Arial"/>
          <w:sz w:val="24"/>
          <w:szCs w:val="24"/>
          <w:lang w:val="en-US"/>
        </w:rPr>
        <w:t xml:space="preserve"> post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>-</w:t>
      </w:r>
      <w:r w:rsidR="0069258E" w:rsidRPr="004E05F3">
        <w:rPr>
          <w:rFonts w:ascii="Book Antiqua" w:hAnsi="Book Antiqua" w:cs="Arial"/>
          <w:sz w:val="24"/>
          <w:szCs w:val="24"/>
          <w:lang w:val="en-US"/>
        </w:rPr>
        <w:t>PDT immune response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 towards bacteria</w:t>
      </w:r>
      <w:r w:rsidR="00392B13" w:rsidRPr="004E05F3">
        <w:rPr>
          <w:rFonts w:ascii="Book Antiqua" w:hAnsi="Book Antiqua" w:cs="Arial"/>
          <w:sz w:val="24"/>
          <w:szCs w:val="24"/>
          <w:lang w:val="en-US"/>
        </w:rPr>
        <w:t>. However</w:t>
      </w:r>
      <w:r w:rsidR="006F428F" w:rsidRPr="004E05F3">
        <w:rPr>
          <w:rFonts w:ascii="Book Antiqua" w:hAnsi="Book Antiqua" w:cs="Arial"/>
          <w:sz w:val="24"/>
          <w:szCs w:val="24"/>
          <w:lang w:val="en-US"/>
        </w:rPr>
        <w:t>, to the best of our knowledge,</w:t>
      </w:r>
      <w:r w:rsidR="00392B1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661EB" w:rsidRPr="004E05F3">
        <w:rPr>
          <w:rFonts w:ascii="Book Antiqua" w:hAnsi="Book Antiqua" w:cs="Arial"/>
          <w:sz w:val="24"/>
          <w:szCs w:val="24"/>
          <w:lang w:val="en-US"/>
        </w:rPr>
        <w:t>nothing is known</w:t>
      </w:r>
      <w:r w:rsidR="00392B13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F428F" w:rsidRPr="004E05F3">
        <w:rPr>
          <w:rFonts w:ascii="Book Antiqua" w:hAnsi="Book Antiqua" w:cs="Arial"/>
          <w:sz w:val="24"/>
          <w:szCs w:val="24"/>
          <w:lang w:val="en-US"/>
        </w:rPr>
        <w:t xml:space="preserve">yet </w:t>
      </w:r>
      <w:r w:rsidR="00392B13" w:rsidRPr="004E05F3">
        <w:rPr>
          <w:rFonts w:ascii="Book Antiqua" w:hAnsi="Book Antiqua" w:cs="Arial"/>
          <w:sz w:val="24"/>
          <w:szCs w:val="24"/>
          <w:lang w:val="en-US"/>
        </w:rPr>
        <w:t>about humoral responses induced by PDT against bacterial infection</w:t>
      </w:r>
      <w:r w:rsidR="00A661EB"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0919DA07" w14:textId="77777777" w:rsidR="001445C6" w:rsidRPr="004E05F3" w:rsidRDefault="00933233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On the other side, </w:t>
      </w:r>
      <w:r w:rsidR="00417DDF" w:rsidRPr="004E05F3">
        <w:rPr>
          <w:rFonts w:ascii="Book Antiqua" w:hAnsi="Book Antiqua" w:cs="Arial"/>
          <w:sz w:val="24"/>
          <w:szCs w:val="24"/>
          <w:lang w:val="en-US"/>
        </w:rPr>
        <w:t xml:space="preserve">while 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>th</w:t>
      </w:r>
      <w:r w:rsidR="00662F91" w:rsidRPr="004E05F3">
        <w:rPr>
          <w:rFonts w:ascii="Book Antiqua" w:hAnsi="Book Antiqua" w:cs="Arial"/>
          <w:sz w:val="24"/>
          <w:szCs w:val="24"/>
          <w:lang w:val="en-US"/>
        </w:rPr>
        <w:t xml:space="preserve">e involvement of B cells in 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PDT-induced antitumor immunity still </w:t>
      </w:r>
      <w:r w:rsidR="0069258E" w:rsidRPr="004E05F3">
        <w:rPr>
          <w:rFonts w:ascii="Book Antiqua" w:hAnsi="Book Antiqua" w:cs="Arial"/>
          <w:sz w:val="24"/>
          <w:szCs w:val="24"/>
          <w:lang w:val="en-US"/>
        </w:rPr>
        <w:t>needs more investigation</w:t>
      </w:r>
      <w:r w:rsidR="00662F91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 it is widely </w:t>
      </w:r>
      <w:r w:rsidR="0033241F" w:rsidRPr="004E05F3">
        <w:rPr>
          <w:rFonts w:ascii="Book Antiqua" w:hAnsi="Book Antiqua" w:cs="Arial"/>
          <w:sz w:val="24"/>
          <w:szCs w:val="24"/>
          <w:lang w:val="en-US"/>
        </w:rPr>
        <w:t>accepted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 that the</w:t>
      </w:r>
      <w:r w:rsidR="0033241F" w:rsidRPr="004E05F3">
        <w:rPr>
          <w:rFonts w:ascii="Book Antiqua" w:hAnsi="Book Antiqua" w:cs="Arial"/>
          <w:sz w:val="24"/>
          <w:szCs w:val="24"/>
          <w:lang w:val="en-US"/>
        </w:rPr>
        <w:t xml:space="preserve"> activation of T cell responses play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 a pivotal role in PDT-mediated immunity towards treated tumors.</w:t>
      </w:r>
    </w:p>
    <w:p w14:paraId="5ADE9A95" w14:textId="77777777" w:rsidR="001600D4" w:rsidRPr="004E05F3" w:rsidRDefault="001600D4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14:paraId="28DD2909" w14:textId="4E28C265" w:rsidR="00B51B70" w:rsidRPr="004E05F3" w:rsidRDefault="00BE01D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CONCLUSION</w:t>
      </w:r>
    </w:p>
    <w:p w14:paraId="477C0F1E" w14:textId="77777777" w:rsidR="00574D6C" w:rsidRPr="004E05F3" w:rsidRDefault="00047DC7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>Several studies in pre-clinical and clinical settings have dem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>onstrated that PDT is capable of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pronouncedly activa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>ting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both the innate and adaptive arms of the immune system. </w:t>
      </w:r>
      <w:r w:rsidR="00D72FFE" w:rsidRPr="004E05F3">
        <w:rPr>
          <w:rFonts w:ascii="Book Antiqua" w:hAnsi="Book Antiqua" w:cs="Arial"/>
          <w:sz w:val="24"/>
          <w:szCs w:val="24"/>
          <w:lang w:val="en-US"/>
        </w:rPr>
        <w:t xml:space="preserve">Such </w:t>
      </w:r>
      <w:r w:rsidR="001600D4" w:rsidRPr="004E05F3">
        <w:rPr>
          <w:rFonts w:ascii="Book Antiqua" w:hAnsi="Book Antiqua" w:cs="Arial"/>
          <w:sz w:val="24"/>
          <w:szCs w:val="24"/>
          <w:lang w:val="en-US"/>
        </w:rPr>
        <w:t>effects on the immune system appear to be</w:t>
      </w:r>
      <w:r w:rsidR="00681ADA" w:rsidRPr="004E05F3">
        <w:rPr>
          <w:rFonts w:ascii="Book Antiqua" w:hAnsi="Book Antiqua" w:cs="Arial"/>
          <w:sz w:val="24"/>
          <w:szCs w:val="24"/>
          <w:lang w:val="en-US"/>
        </w:rPr>
        <w:t xml:space="preserve"> PDT regimen </w:t>
      </w:r>
      <w:r w:rsidR="00D72FFE" w:rsidRPr="004E05F3">
        <w:rPr>
          <w:rFonts w:ascii="Book Antiqua" w:hAnsi="Book Antiqua" w:cs="Arial"/>
          <w:sz w:val="24"/>
          <w:szCs w:val="24"/>
          <w:lang w:val="en-US"/>
        </w:rPr>
        <w:t xml:space="preserve">dependent and strictly linked to the degree of inflammation </w:t>
      </w:r>
      <w:r w:rsidR="00574D6C" w:rsidRPr="004E05F3">
        <w:rPr>
          <w:rFonts w:ascii="Book Antiqua" w:hAnsi="Book Antiqua" w:cs="Arial"/>
          <w:sz w:val="24"/>
          <w:szCs w:val="24"/>
          <w:lang w:val="en-US"/>
        </w:rPr>
        <w:t>induced by PDT.</w:t>
      </w:r>
    </w:p>
    <w:p w14:paraId="7D5CCB5C" w14:textId="5D71F9F7" w:rsidR="00A717DD" w:rsidRPr="004E05F3" w:rsidRDefault="00D72FFE" w:rsidP="00BE01D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It has been speculated that PDT regimens causing a high degree of acute inflammation are better at immune activation compared to those in which the acute inflammation is lower. </w:t>
      </w:r>
      <w:r w:rsidR="00574D6C" w:rsidRPr="004E05F3">
        <w:rPr>
          <w:rFonts w:ascii="Book Antiqua" w:hAnsi="Book Antiqua" w:cs="Arial"/>
          <w:sz w:val="24"/>
          <w:szCs w:val="24"/>
          <w:lang w:val="en-US"/>
        </w:rPr>
        <w:t>However,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 xml:space="preserve"> increase in inflammatory mediators could promote tumor cell growth</w:t>
      </w:r>
      <w:r w:rsidR="001600D4" w:rsidRPr="004E05F3">
        <w:rPr>
          <w:rFonts w:ascii="Book Antiqua" w:hAnsi="Book Antiqua" w:cs="Arial"/>
          <w:sz w:val="24"/>
          <w:szCs w:val="24"/>
          <w:lang w:val="en-US"/>
        </w:rPr>
        <w:t xml:space="preserve"> in certain circu</w:t>
      </w:r>
      <w:r w:rsidR="00884507" w:rsidRPr="004E05F3">
        <w:rPr>
          <w:rFonts w:ascii="Book Antiqua" w:hAnsi="Book Antiqua" w:cs="Arial"/>
          <w:sz w:val="24"/>
          <w:szCs w:val="24"/>
          <w:lang w:val="en-US"/>
        </w:rPr>
        <w:t>m</w:t>
      </w:r>
      <w:r w:rsidR="001600D4" w:rsidRPr="004E05F3">
        <w:rPr>
          <w:rFonts w:ascii="Book Antiqua" w:hAnsi="Book Antiqua" w:cs="Arial"/>
          <w:sz w:val="24"/>
          <w:szCs w:val="24"/>
          <w:lang w:val="en-US"/>
        </w:rPr>
        <w:t>stances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Sgambato&lt;/Author&gt;&lt;Year&gt;2010&lt;/Year&gt;&lt;RecNum&gt;84&lt;/RecNum&gt;&lt;DisplayText&gt;(101)&lt;/DisplayText&gt;&lt;record&gt;&lt;rec-number&gt;84&lt;/rec-number&gt;&lt;foreign-keys&gt;&lt;key app="EN" db-id="9sw0xe9z32rfa6exxvxvvv0c5pep02tp0tpw"&gt;84&lt;/key&gt;&lt;/foreign-keys&gt;&lt;ref-type name="Journal Article"&gt;17&lt;/ref-type&gt;&lt;contributors&gt;&lt;authors&gt;&lt;author&gt;Sgambato, A.&lt;/author&gt;&lt;author&gt;Cittadini, A.&lt;/author&gt;&lt;/authors&gt;&lt;/contributors&gt;&lt;auth-address&gt;&amp;quot;Giovanni XXIII&amp;quot; Cancer Research Center, Institute of General Pathology, Catholic University of the Sacred Hearth, Rome, Italy. asgambato@rm.unicatt.it&lt;/auth-address&gt;&lt;titles&gt;&lt;title&gt;Inflammation and cancer: a multifaceted link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263-8&lt;/pages&gt;&lt;volume&gt;14&lt;/volume&gt;&lt;number&gt;4&lt;/number&gt;&lt;keywords&gt;&lt;keyword&gt;Animals&lt;/keyword&gt;&lt;keyword&gt;Chronic Disease&lt;/keyword&gt;&lt;keyword&gt;Humans&lt;/keyword&gt;&lt;keyword&gt;Inflammation/complications/etiology/*pathology&lt;/keyword&gt;&lt;keyword&gt;Neoplasms/complications/etiology/*pathology&lt;/keyword&gt;&lt;/keywords&gt;&lt;dates&gt;&lt;year&gt;2010&lt;/year&gt;&lt;pub-dates&gt;&lt;date&gt;Apr&lt;/date&gt;&lt;/pub-dates&gt;&lt;/dates&gt;&lt;isbn&gt;1128-3602 (Print)&amp;#xD;1128-3602 (Linking)&lt;/isbn&gt;&lt;accession-num&gt;20496533&lt;/accession-num&gt;&lt;urls&gt;&lt;related-urls&gt;&lt;url&gt;http://www.ncbi.nlm.nih.gov/pubmed/20496533&lt;/url&gt;&lt;/related-urls&gt;&lt;/urls&gt;&lt;/record&gt;&lt;/Cite&gt;&lt;/EndNote&gt;</w:instrTex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1" w:tooltip="Sgambato, 2010 #84" w:history="1">
        <w:r w:rsidR="006454B9" w:rsidRPr="00853F6D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1</w:t>
        </w:r>
      </w:hyperlink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6150F9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00273" w:rsidRPr="004E05F3">
        <w:rPr>
          <w:rFonts w:ascii="Book Antiqua" w:hAnsi="Book Antiqua" w:cs="Arial"/>
          <w:sz w:val="24"/>
          <w:szCs w:val="24"/>
          <w:lang w:val="en-US"/>
        </w:rPr>
        <w:t>Moreover,</w:t>
      </w:r>
      <w:r w:rsidR="00C07A6F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 xml:space="preserve">PDT has been linked also to immunosuppressive effects. Such immunosuppressive effects have been </w:t>
      </w:r>
      <w:r w:rsidR="000574DC" w:rsidRPr="004E05F3">
        <w:rPr>
          <w:rFonts w:ascii="Book Antiqua" w:hAnsi="Book Antiqua" w:cs="Arial"/>
          <w:sz w:val="24"/>
          <w:szCs w:val="24"/>
          <w:lang w:val="en-US"/>
        </w:rPr>
        <w:t xml:space="preserve">established </w:t>
      </w:r>
      <w:r w:rsidR="00DB26CA" w:rsidRPr="004E05F3">
        <w:rPr>
          <w:rFonts w:ascii="Book Antiqua" w:hAnsi="Book Antiqua" w:cs="Arial"/>
          <w:sz w:val="24"/>
          <w:szCs w:val="24"/>
          <w:lang w:val="en-US"/>
        </w:rPr>
        <w:t xml:space="preserve">in model of 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>suppression</w:t>
      </w:r>
      <w:r w:rsidR="00DB26CA" w:rsidRPr="004E05F3">
        <w:rPr>
          <w:rFonts w:ascii="Book Antiqua" w:hAnsi="Book Antiqua" w:cs="Arial"/>
          <w:sz w:val="24"/>
          <w:szCs w:val="24"/>
          <w:lang w:val="en-US"/>
        </w:rPr>
        <w:t xml:space="preserve"> of induction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 xml:space="preserve"> of </w:t>
      </w:r>
      <w:r w:rsidR="00C07A6F" w:rsidRPr="004E05F3">
        <w:rPr>
          <w:rFonts w:ascii="Book Antiqua" w:hAnsi="Book Antiqua" w:cs="Arial"/>
          <w:sz w:val="24"/>
          <w:szCs w:val="24"/>
          <w:lang w:val="en-US"/>
        </w:rPr>
        <w:t>cont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 xml:space="preserve">act hypersensitivity 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>CHS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D2419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D24197" w:rsidRPr="00853F6D">
        <w:rPr>
          <w:rFonts w:ascii="Book Antiqua" w:hAnsi="Book Antiqua" w:cs="Arial"/>
          <w:i/>
          <w:sz w:val="24"/>
          <w:szCs w:val="24"/>
          <w:lang w:val="en-US"/>
        </w:rPr>
        <w:t>i.e.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D24197" w:rsidRPr="004E05F3">
        <w:rPr>
          <w:rFonts w:ascii="Book Antiqua" w:hAnsi="Book Antiqua" w:cs="Arial"/>
          <w:sz w:val="24"/>
          <w:szCs w:val="24"/>
          <w:lang w:val="en-US"/>
        </w:rPr>
        <w:t xml:space="preserve"> afferent immune response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D213BC" w:rsidRPr="004E05F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851482" w:rsidRPr="004E05F3">
        <w:rPr>
          <w:rFonts w:ascii="Book Antiqua" w:hAnsi="Book Antiqua" w:cs="Arial"/>
          <w:sz w:val="24"/>
          <w:szCs w:val="24"/>
          <w:lang w:val="en-US"/>
        </w:rPr>
        <w:t>which</w:t>
      </w:r>
      <w:r w:rsidR="00420C6B" w:rsidRPr="004E05F3">
        <w:rPr>
          <w:rFonts w:ascii="Book Antiqua" w:hAnsi="Book Antiqua" w:cs="Arial"/>
          <w:sz w:val="24"/>
          <w:szCs w:val="24"/>
          <w:lang w:val="en-US"/>
        </w:rPr>
        <w:t xml:space="preserve"> involves the application of a </w:t>
      </w:r>
      <w:proofErr w:type="spellStart"/>
      <w:r w:rsidR="00420C6B" w:rsidRPr="004E05F3">
        <w:rPr>
          <w:rFonts w:ascii="Book Antiqua" w:hAnsi="Book Antiqua" w:cs="Arial"/>
          <w:sz w:val="24"/>
          <w:szCs w:val="24"/>
          <w:lang w:val="en-US"/>
        </w:rPr>
        <w:t>hapten</w:t>
      </w:r>
      <w:proofErr w:type="spellEnd"/>
      <w:r w:rsidR="00420C6B" w:rsidRPr="004E05F3">
        <w:rPr>
          <w:rFonts w:ascii="Book Antiqua" w:hAnsi="Book Antiqua" w:cs="Arial"/>
          <w:sz w:val="24"/>
          <w:szCs w:val="24"/>
          <w:lang w:val="en-US"/>
        </w:rPr>
        <w:t xml:space="preserve"> to the skin, followed by re-challenge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Mroz&lt;/Author&gt;&lt;Year&gt;2011&lt;/Year&gt;&lt;RecNum&gt;96&lt;/RecNum&gt;&lt;DisplayText&gt;(102)&lt;/DisplayText&gt;&lt;record&gt;&lt;rec-number&gt;96&lt;/rec-number&gt;&lt;foreign-keys&gt;&lt;key app="EN" db-id="9sw0xe9z32rfa6exxvxvvv0c5pep02tp0tpw"&gt;96&lt;/key&gt;&lt;/foreign-keys&gt;&lt;ref-type name="Journal Article"&gt;17&lt;/ref-type&gt;&lt;contributors&gt;&lt;authors&gt;&lt;author&gt;Mroz, P.&lt;/author&gt;&lt;author&gt;Hamblin, M. R.&lt;/author&gt;&lt;/authors&gt;&lt;/contributors&gt;&lt;auth-address&gt;Wellman Center for Photomedicine, Massachusetts General Hospital, Boston, MA, USA. pmroz@partners.org&lt;/auth-address&gt;&lt;titles&gt;&lt;title&gt;The immunosuppressive side of PDT&lt;/title&gt;&lt;secondary-title&gt;Photochem Photobiol Sci&lt;/secondary-title&gt;&lt;alt-title&gt;Photochemical &amp;amp; photobiological sciences : Official journal of the European Photochemistry Association and the European Society for Photobiology&lt;/alt-title&gt;&lt;/titles&gt;&lt;periodical&gt;&lt;full-title&gt;Photochem Photobiol Sci&lt;/full-title&gt;&lt;/periodical&gt;&lt;pages&gt;751-8&lt;/pages&gt;&lt;volume&gt;10&lt;/volume&gt;&lt;number&gt;5&lt;/number&gt;&lt;keywords&gt;&lt;keyword&gt;Animals&lt;/keyword&gt;&lt;keyword&gt;Dermatitis, Contact/immunology&lt;/keyword&gt;&lt;keyword&gt;*Immune Tolerance&lt;/keyword&gt;&lt;keyword&gt;Immunosuppressive Agents/chemistry/therapeutic use&lt;/keyword&gt;&lt;keyword&gt;Mice&lt;/keyword&gt;&lt;keyword&gt;Neoplasms/drug therapy&lt;/keyword&gt;&lt;keyword&gt;*Photochemotherapy&lt;/keyword&gt;&lt;keyword&gt;Skin Transplantation/immunology&lt;/keyword&gt;&lt;/keywords&gt;&lt;dates&gt;&lt;year&gt;2011&lt;/year&gt;&lt;pub-dates&gt;&lt;date&gt;May&lt;/date&gt;&lt;/pub-dates&gt;&lt;/dates&gt;&lt;isbn&gt;1474-9092 (Electronic)&amp;#xD;1474-905X (Linking)&lt;/isbn&gt;&lt;accession-num&gt;21437314&lt;/accession-num&gt;&lt;urls&gt;&lt;related-urls&gt;&lt;url&gt;http://www.ncbi.nlm.nih.gov/pubmed/21437314&lt;/url&gt;&lt;/related-urls&gt;&lt;/urls&gt;&lt;custom2&gt;3441049&lt;/custom2&gt;&lt;electronic-resource-num&gt;10.1039/c0pp00345j&lt;/electronic-resource-num&gt;&lt;/record&gt;&lt;/Cite&gt;&lt;/EndNote&gt;</w:instrTex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2" w:tooltip="Mroz, 2011 #96" w:history="1">
        <w:r w:rsidR="006454B9" w:rsidRPr="00853F6D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2</w:t>
        </w:r>
      </w:hyperlink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1E69AE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F669E6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420C6B" w:rsidRPr="004E05F3">
        <w:rPr>
          <w:rFonts w:ascii="Book Antiqua" w:hAnsi="Book Antiqua" w:cs="Arial"/>
          <w:sz w:val="24"/>
          <w:szCs w:val="24"/>
          <w:lang w:val="en-US"/>
        </w:rPr>
        <w:t xml:space="preserve">suppression 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>of delayed-type hypersensitivity</w:t>
      </w:r>
      <w:r w:rsidR="0060099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proofErr w:type="spellStart"/>
      <w:r w:rsidR="0060099D" w:rsidRPr="004E05F3">
        <w:rPr>
          <w:rFonts w:ascii="Book Antiqua" w:hAnsi="Book Antiqua" w:cs="Arial"/>
          <w:sz w:val="24"/>
          <w:szCs w:val="24"/>
          <w:lang w:val="en-US"/>
        </w:rPr>
        <w:t>Mantoux</w:t>
      </w:r>
      <w:proofErr w:type="spellEnd"/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60099D" w:rsidRPr="004E05F3">
        <w:rPr>
          <w:rFonts w:ascii="Book Antiqua" w:hAnsi="Book Antiqua" w:cs="Arial"/>
          <w:sz w:val="24"/>
          <w:szCs w:val="24"/>
          <w:lang w:val="en-US"/>
        </w:rPr>
        <w:t xml:space="preserve"> reactions</w:t>
      </w:r>
      <w:r w:rsidR="00D24197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(</w:t>
      </w:r>
      <w:r w:rsidR="00D24197" w:rsidRPr="00853F6D">
        <w:rPr>
          <w:rFonts w:ascii="Book Antiqua" w:hAnsi="Book Antiqua" w:cs="Arial"/>
          <w:i/>
          <w:sz w:val="24"/>
          <w:szCs w:val="24"/>
          <w:lang w:val="en-US"/>
        </w:rPr>
        <w:t>i.e.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,</w:t>
      </w:r>
      <w:r w:rsidR="00D24197" w:rsidRPr="004E05F3">
        <w:rPr>
          <w:rFonts w:ascii="Book Antiqua" w:hAnsi="Book Antiqua" w:cs="Arial"/>
          <w:sz w:val="24"/>
          <w:szCs w:val="24"/>
          <w:lang w:val="en-US"/>
        </w:rPr>
        <w:t xml:space="preserve"> efferent immune response</w:t>
      </w:r>
      <w:r w:rsidR="00853F6D">
        <w:rPr>
          <w:rFonts w:ascii="Book Antiqua" w:hAnsi="Book Antiqua" w:cs="Arial" w:hint="eastAsia"/>
          <w:sz w:val="24"/>
          <w:szCs w:val="24"/>
          <w:lang w:val="en-US" w:eastAsia="zh-CN"/>
        </w:rPr>
        <w:t>)</w:t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B26CA" w:rsidRPr="004E05F3">
        <w:rPr>
          <w:rFonts w:ascii="Book Antiqua" w:hAnsi="Book Antiqua" w:cs="Arial"/>
          <w:sz w:val="24"/>
          <w:szCs w:val="24"/>
          <w:lang w:val="en-US"/>
        </w:rPr>
        <w:t xml:space="preserve">for instance in </w:t>
      </w:r>
      <w:r w:rsidR="005E579D" w:rsidRPr="004E05F3">
        <w:rPr>
          <w:rFonts w:ascii="Book Antiqua" w:hAnsi="Book Antiqua" w:cs="Arial"/>
          <w:sz w:val="24"/>
          <w:szCs w:val="24"/>
          <w:lang w:val="en-US"/>
        </w:rPr>
        <w:t xml:space="preserve">healthy </w:t>
      </w:r>
      <w:proofErr w:type="spellStart"/>
      <w:r w:rsidR="005E579D" w:rsidRPr="004E05F3">
        <w:rPr>
          <w:rFonts w:ascii="Book Antiqua" w:hAnsi="Book Antiqua" w:cs="Arial"/>
          <w:sz w:val="24"/>
          <w:szCs w:val="24"/>
          <w:lang w:val="en-US"/>
        </w:rPr>
        <w:t>Mantoux</w:t>
      </w:r>
      <w:proofErr w:type="spellEnd"/>
      <w:r w:rsidR="005E579D" w:rsidRPr="004E05F3">
        <w:rPr>
          <w:rFonts w:ascii="Book Antiqua" w:hAnsi="Book Antiqua" w:cs="Arial"/>
          <w:sz w:val="24"/>
          <w:szCs w:val="24"/>
          <w:lang w:val="en-US"/>
        </w:rPr>
        <w:t>-positive volunteers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YXR0aGV3czwvQXV0aG9yPjxZZWFyPjIwMTA8L1llYXI+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</w:fldData>
        </w:fldChar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NYXR0aGV3czwvQXV0aG9yPjxZZWFyPjIwMTA8L1llYXI+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</w:fldData>
        </w:fldChar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3" w:tooltip="Matthews, 2010 #98" w:history="1">
        <w:r w:rsidR="006454B9" w:rsidRPr="00853F6D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3</w:t>
        </w:r>
      </w:hyperlink>
      <w:r w:rsidR="00853F6D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04" w:tooltip="Thanos, 2012 #102" w:history="1">
        <w:r w:rsidR="006454B9" w:rsidRPr="00853F6D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4</w:t>
        </w:r>
      </w:hyperlink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650634" w:rsidRPr="004E05F3">
        <w:rPr>
          <w:rFonts w:ascii="Book Antiqua" w:hAnsi="Book Antiqua" w:cs="Arial"/>
          <w:sz w:val="24"/>
          <w:szCs w:val="24"/>
          <w:lang w:val="en-US"/>
        </w:rPr>
        <w:t>.</w:t>
      </w:r>
      <w:r w:rsidR="00AB472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91B5A" w:rsidRPr="004E05F3">
        <w:rPr>
          <w:rFonts w:ascii="Book Antiqua" w:hAnsi="Book Antiqua" w:cs="Arial"/>
          <w:sz w:val="24"/>
          <w:szCs w:val="24"/>
          <w:lang w:val="en-US"/>
        </w:rPr>
        <w:t>In particular, s</w:t>
      </w:r>
      <w:r w:rsidR="00AB4720" w:rsidRPr="004E05F3">
        <w:rPr>
          <w:rFonts w:ascii="Book Antiqua" w:hAnsi="Book Antiqua" w:cs="Arial"/>
          <w:sz w:val="24"/>
          <w:szCs w:val="24"/>
          <w:lang w:val="en-US"/>
        </w:rPr>
        <w:t>uch</w:t>
      </w:r>
      <w:r w:rsidR="00736BB7" w:rsidRPr="004E05F3">
        <w:rPr>
          <w:rFonts w:ascii="Book Antiqua" w:hAnsi="Book Antiqua" w:cs="Arial"/>
          <w:sz w:val="24"/>
          <w:szCs w:val="24"/>
          <w:lang w:val="en-US"/>
        </w:rPr>
        <w:t xml:space="preserve"> immunosuppressive responses</w:t>
      </w:r>
      <w:r w:rsidR="00504BB0" w:rsidRPr="004E05F3">
        <w:rPr>
          <w:rFonts w:ascii="Book Antiqua" w:hAnsi="Book Antiqua" w:cs="Arial"/>
          <w:sz w:val="24"/>
          <w:szCs w:val="24"/>
          <w:lang w:val="en-US"/>
        </w:rPr>
        <w:t xml:space="preserve"> seem</w:t>
      </w:r>
      <w:r w:rsidR="00A717DD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669E6" w:rsidRPr="004E05F3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736BB7" w:rsidRPr="004E05F3">
        <w:rPr>
          <w:rFonts w:ascii="Book Antiqua" w:hAnsi="Book Antiqua" w:cs="Arial"/>
          <w:sz w:val="24"/>
          <w:szCs w:val="24"/>
          <w:lang w:val="en-US"/>
        </w:rPr>
        <w:t xml:space="preserve">be </w:t>
      </w:r>
      <w:r w:rsidR="00F63D1B" w:rsidRPr="004E05F3">
        <w:rPr>
          <w:rFonts w:ascii="Book Antiqua" w:hAnsi="Book Antiqua" w:cs="Arial"/>
          <w:sz w:val="24"/>
          <w:szCs w:val="24"/>
          <w:lang w:val="en-US"/>
        </w:rPr>
        <w:t>depend</w:t>
      </w:r>
      <w:r w:rsidR="00736BB7" w:rsidRPr="004E05F3">
        <w:rPr>
          <w:rFonts w:ascii="Book Antiqua" w:hAnsi="Book Antiqua" w:cs="Arial"/>
          <w:sz w:val="24"/>
          <w:szCs w:val="24"/>
          <w:lang w:val="en-US"/>
        </w:rPr>
        <w:t>ent</w:t>
      </w:r>
      <w:r w:rsidR="00F63D1B" w:rsidRPr="004E05F3">
        <w:rPr>
          <w:rFonts w:ascii="Book Antiqua" w:hAnsi="Book Antiqua" w:cs="Arial"/>
          <w:sz w:val="24"/>
          <w:szCs w:val="24"/>
          <w:lang w:val="en-US"/>
        </w:rPr>
        <w:t xml:space="preserve"> on</w:t>
      </w:r>
      <w:r w:rsidR="00266760" w:rsidRPr="004E05F3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991B5A" w:rsidRPr="004E05F3">
        <w:rPr>
          <w:rFonts w:ascii="Book Antiqua" w:hAnsi="Book Antiqua" w:cs="Arial"/>
          <w:sz w:val="24"/>
          <w:szCs w:val="24"/>
          <w:lang w:val="en-US"/>
        </w:rPr>
        <w:t xml:space="preserve"> rate of light delivery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Gcm9zdDwvQXV0aG9yPjxZZWFyPjIwMTE8L1llYXI+PFJl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</w:fldData>
        </w:fldChar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</w:instrText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>
          <w:fldData xml:space="preserve">PEVuZE5vdGU+PENpdGU+PEF1dGhvcj5Gcm9zdDwvQXV0aG9yPjxZZWFyPjIwMTE8L1llYXI+PFJl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</w:fldData>
        </w:fldChar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.DATA </w:instrText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5" w:tooltip="Frost, 2011 #97" w:history="1">
        <w:r w:rsidR="006454B9" w:rsidRPr="00853F6D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5</w:t>
        </w:r>
      </w:hyperlink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266760" w:rsidRPr="004E05F3">
        <w:rPr>
          <w:rFonts w:ascii="Book Antiqua" w:hAnsi="Book Antiqua" w:cs="Arial"/>
          <w:sz w:val="24"/>
          <w:szCs w:val="24"/>
          <w:lang w:val="en-US"/>
        </w:rPr>
        <w:t xml:space="preserve"> and anatomic site of P</w:t>
      </w:r>
      <w:r w:rsidR="00853F6D">
        <w:rPr>
          <w:rFonts w:ascii="Book Antiqua" w:hAnsi="Book Antiqua" w:cs="Arial"/>
          <w:sz w:val="24"/>
          <w:szCs w:val="24"/>
          <w:lang w:val="en-US"/>
        </w:rPr>
        <w:t>DT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521E50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instrText xml:space="preserve"> ADDIN EN.CITE &lt;EndNote&gt;&lt;Cite&gt;&lt;Author&gt;Musser&lt;/Author&gt;&lt;Year&gt;1999&lt;/Year&gt;&lt;RecNum&gt;103&lt;/RecNum&gt;&lt;DisplayText&gt;(106)&lt;/DisplayText&gt;&lt;record&gt;&lt;rec-number&gt;103&lt;/rec-number&gt;&lt;foreign-keys&gt;&lt;key app="EN" db-id="9sw0xe9z32rfa6exxvxvvv0c5pep02tp0tpw"&gt;103&lt;/key&gt;&lt;/foreign-keys&gt;&lt;ref-type name="Journal Article"&gt;17&lt;/ref-type&gt;&lt;contributors&gt;&lt;authors&gt;&lt;author&gt;Musser, D. A.&lt;/author&gt;&lt;author&gt;Camacho, S. H.&lt;/author&gt;&lt;author&gt;Manderscheid, P. A.&lt;/author&gt;&lt;author&gt;Oseroff, A. R.&lt;/author&gt;&lt;/authors&gt;&lt;/contributors&gt;&lt;auth-address&gt;Department of Dermatology, Roswell Park Cancer Institute, Buffalo, NY 14263, USA.&lt;/auth-address&gt;&lt;titles&gt;&lt;title&gt;The anatomic site of photodynamic therapy is a determinant for immunosuppression in a murine model&lt;/title&gt;&lt;secondary-title&gt;Photochem Photobiol&lt;/secondary-title&gt;&lt;alt-title&gt;Photochemistry and photobiology&lt;/alt-title&gt;&lt;/titles&gt;&lt;periodical&gt;&lt;full-title&gt;Photochem Photobiol&lt;/full-title&gt;&lt;abbr-1&gt;Photochemistry and photobiology&lt;/abbr-1&gt;&lt;/periodical&gt;&lt;alt-periodical&gt;&lt;full-title&gt;Photochem Photobiol&lt;/full-title&gt;&lt;abbr-1&gt;Photochemistry and photobiology&lt;/abbr-1&gt;&lt;/alt-periodical&gt;&lt;pages&gt;222-5&lt;/pages&gt;&lt;volume&gt;69&lt;/volume&gt;&lt;number&gt;2&lt;/number&gt;&lt;keywords&gt;&lt;keyword&gt;Animals&lt;/keyword&gt;&lt;keyword&gt;Dermatitis, Contact/immunology/prevention &amp;amp; control&lt;/keyword&gt;&lt;keyword&gt;Dihematoporphyrin Ether/therapeutic use&lt;/keyword&gt;&lt;keyword&gt;Female&lt;/keyword&gt;&lt;keyword&gt;Immunosuppression/*methods&lt;/keyword&gt;&lt;keyword&gt;Lasers&lt;/keyword&gt;&lt;keyword&gt;Mice&lt;/keyword&gt;&lt;keyword&gt;Mice, Inbred BALB C&lt;/keyword&gt;&lt;keyword&gt;Neoplasm Transplantation&lt;/keyword&gt;&lt;keyword&gt;Photochemotherapy/*methods&lt;/keyword&gt;&lt;keyword&gt;Thigh&lt;/keyword&gt;&lt;/keywords&gt;&lt;dates&gt;&lt;year&gt;1999&lt;/year&gt;&lt;pub-dates&gt;&lt;date&gt;Feb&lt;/date&gt;&lt;/pub-dates&gt;&lt;/dates&gt;&lt;isbn&gt;0031-8655 (Print)&amp;#xD;0031-8655 (Linking)&lt;/isbn&gt;&lt;accession-num&gt;10048313&lt;/accession-num&gt;&lt;urls&gt;&lt;related-urls&gt;&lt;url&gt;http://www.ncbi.nlm.nih.gov/pubmed/10048313&lt;/url&gt;&lt;/related-urls&gt;&lt;/urls&gt;&lt;/record&gt;&lt;/Cite&gt;&lt;/EndNote&gt;</w:instrTex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6" w:tooltip="Musser, 1999 #103" w:history="1">
        <w:r w:rsidR="006454B9" w:rsidRPr="00853F6D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6</w:t>
        </w:r>
      </w:hyperlink>
      <w:r w:rsidR="00D6324E" w:rsidRPr="00853F6D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66846" w:rsidRPr="00853F6D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A717DD" w:rsidRPr="004E05F3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6BF283FA" w14:textId="77777777" w:rsidR="00574D6C" w:rsidRPr="004E05F3" w:rsidRDefault="00156F94" w:rsidP="00853F6D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Further</w:t>
      </w:r>
      <w:r w:rsidR="00574D6C" w:rsidRPr="004E05F3">
        <w:rPr>
          <w:rFonts w:ascii="Book Antiqua" w:hAnsi="Book Antiqua" w:cs="Arial"/>
          <w:sz w:val="24"/>
          <w:szCs w:val="24"/>
          <w:lang w:val="en-US"/>
        </w:rPr>
        <w:t xml:space="preserve"> studies </w:t>
      </w:r>
      <w:r w:rsidR="00681ADA" w:rsidRPr="004E05F3">
        <w:rPr>
          <w:rFonts w:ascii="Book Antiqua" w:hAnsi="Book Antiqua" w:cs="Arial"/>
          <w:sz w:val="24"/>
          <w:szCs w:val="24"/>
          <w:lang w:val="en-US"/>
        </w:rPr>
        <w:t>using a better targeted</w:t>
      </w:r>
      <w:r w:rsidR="00574D6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00273" w:rsidRPr="004E05F3">
        <w:rPr>
          <w:rFonts w:ascii="Book Antiqua" w:hAnsi="Book Antiqua" w:cs="Arial"/>
          <w:sz w:val="24"/>
          <w:szCs w:val="24"/>
          <w:lang w:val="en-US"/>
        </w:rPr>
        <w:t>and dose-</w:t>
      </w:r>
      <w:r w:rsidR="00681ADA" w:rsidRPr="004E05F3">
        <w:rPr>
          <w:rFonts w:ascii="Book Antiqua" w:hAnsi="Book Antiqua" w:cs="Arial"/>
          <w:sz w:val="24"/>
          <w:szCs w:val="24"/>
          <w:lang w:val="en-US"/>
        </w:rPr>
        <w:t xml:space="preserve">controlled </w:t>
      </w:r>
      <w:r w:rsidR="00574D6C" w:rsidRPr="004E05F3">
        <w:rPr>
          <w:rFonts w:ascii="Book Antiqua" w:hAnsi="Book Antiqua" w:cs="Arial"/>
          <w:sz w:val="24"/>
          <w:szCs w:val="24"/>
          <w:lang w:val="en-US"/>
        </w:rPr>
        <w:t xml:space="preserve">PDT </w:t>
      </w:r>
      <w:r w:rsidRPr="004E05F3">
        <w:rPr>
          <w:rFonts w:ascii="Book Antiqua" w:hAnsi="Book Antiqua" w:cs="Arial"/>
          <w:sz w:val="24"/>
          <w:szCs w:val="24"/>
          <w:lang w:val="en-US"/>
        </w:rPr>
        <w:t>treatment</w:t>
      </w:r>
      <w:r w:rsidR="00681ADA" w:rsidRPr="004E05F3">
        <w:rPr>
          <w:rFonts w:ascii="Book Antiqua" w:hAnsi="Book Antiqua" w:cs="Arial"/>
          <w:sz w:val="24"/>
          <w:szCs w:val="24"/>
          <w:lang w:val="en-US"/>
        </w:rPr>
        <w:t xml:space="preserve"> would help to expand the knowledge </w:t>
      </w:r>
      <w:r w:rsidR="00FB1BF0" w:rsidRPr="004E05F3">
        <w:rPr>
          <w:rFonts w:ascii="Book Antiqua" w:hAnsi="Book Antiqua" w:cs="Arial"/>
          <w:sz w:val="24"/>
          <w:szCs w:val="24"/>
          <w:lang w:val="en-US"/>
        </w:rPr>
        <w:t>on the activation</w:t>
      </w:r>
      <w:r w:rsidR="00F63D1B" w:rsidRPr="004E05F3">
        <w:rPr>
          <w:rFonts w:ascii="Book Antiqua" w:hAnsi="Book Antiqua" w:cs="Arial"/>
          <w:sz w:val="24"/>
          <w:szCs w:val="24"/>
          <w:lang w:val="en-US"/>
        </w:rPr>
        <w:t>/suppression</w:t>
      </w:r>
      <w:r w:rsidR="00FB1BF0" w:rsidRPr="004E05F3">
        <w:rPr>
          <w:rFonts w:ascii="Book Antiqua" w:hAnsi="Book Antiqua" w:cs="Arial"/>
          <w:sz w:val="24"/>
          <w:szCs w:val="24"/>
          <w:lang w:val="en-US"/>
        </w:rPr>
        <w:t xml:space="preserve"> of the immune system </w:t>
      </w:r>
      <w:r w:rsidR="00681ADA" w:rsidRPr="004E05F3">
        <w:rPr>
          <w:rFonts w:ascii="Book Antiqua" w:hAnsi="Book Antiqua" w:cs="Arial"/>
          <w:sz w:val="24"/>
          <w:szCs w:val="24"/>
          <w:lang w:val="en-US"/>
        </w:rPr>
        <w:t>and the possibilities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to improve </w:t>
      </w:r>
      <w:r w:rsidR="00A0089A" w:rsidRPr="004E05F3">
        <w:rPr>
          <w:rFonts w:ascii="Book Antiqua" w:hAnsi="Book Antiqua" w:cs="Arial"/>
          <w:sz w:val="24"/>
          <w:szCs w:val="24"/>
          <w:lang w:val="en-US"/>
        </w:rPr>
        <w:t>it</w:t>
      </w:r>
      <w:r w:rsidR="00FB1BF0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91120" w:rsidRPr="004E05F3">
        <w:rPr>
          <w:rFonts w:ascii="Book Antiqua" w:hAnsi="Book Antiqua" w:cs="Arial"/>
          <w:sz w:val="24"/>
          <w:szCs w:val="24"/>
          <w:lang w:val="en-US"/>
        </w:rPr>
        <w:t>in clinical practice</w:t>
      </w:r>
      <w:r w:rsidRPr="004E05F3">
        <w:rPr>
          <w:rFonts w:ascii="Book Antiqua" w:hAnsi="Book Antiqua" w:cs="Arial"/>
          <w:sz w:val="24"/>
          <w:szCs w:val="24"/>
          <w:lang w:val="en-US"/>
        </w:rPr>
        <w:t>.</w:t>
      </w:r>
    </w:p>
    <w:p w14:paraId="51BDFBE4" w14:textId="77777777" w:rsidR="002C2594" w:rsidRPr="004E05F3" w:rsidRDefault="009A720F" w:rsidP="00853F6D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 xml:space="preserve">The proven ability of 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>PDT</w:t>
      </w:r>
      <w:r w:rsidR="004E1085" w:rsidRPr="004E05F3">
        <w:rPr>
          <w:rFonts w:ascii="Book Antiqua" w:hAnsi="Book Antiqua" w:cs="Arial"/>
          <w:sz w:val="24"/>
          <w:szCs w:val="24"/>
          <w:lang w:val="en-US"/>
        </w:rPr>
        <w:t xml:space="preserve"> to trigger inflammation and improve the </w:t>
      </w:r>
      <w:r w:rsidR="00483B6A" w:rsidRPr="004E05F3">
        <w:rPr>
          <w:rFonts w:ascii="Book Antiqua" w:hAnsi="Book Antiqua" w:cs="Arial"/>
          <w:sz w:val="24"/>
          <w:szCs w:val="24"/>
          <w:lang w:val="en-US"/>
        </w:rPr>
        <w:t>anti-tumor immune response</w:t>
      </w:r>
      <w:r w:rsidR="00574D6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47DC7" w:rsidRPr="004E05F3">
        <w:rPr>
          <w:rFonts w:ascii="Book Antiqua" w:hAnsi="Book Antiqua" w:cs="Arial"/>
          <w:sz w:val="24"/>
          <w:szCs w:val="24"/>
          <w:lang w:val="en-US"/>
        </w:rPr>
        <w:t>could</w:t>
      </w:r>
      <w:r w:rsidR="0033241F" w:rsidRPr="004E05F3">
        <w:rPr>
          <w:rFonts w:ascii="Book Antiqua" w:hAnsi="Book Antiqua" w:cs="Arial"/>
          <w:sz w:val="24"/>
          <w:szCs w:val="24"/>
          <w:lang w:val="en-US"/>
        </w:rPr>
        <w:t xml:space="preserve"> be successfully employed in tandem with other treatment modalities, to combat cancer and to achieve long-term tumor control.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>Nevertheless,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 xml:space="preserve"> up to now PDT remains clinically underutilized.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 xml:space="preserve"> We must realize that with all probability it</w:t>
      </w:r>
      <w:r w:rsidR="00691120" w:rsidRPr="004E05F3">
        <w:rPr>
          <w:rFonts w:ascii="Book Antiqua" w:hAnsi="Book Antiqua" w:cs="Arial"/>
          <w:sz w:val="24"/>
          <w:szCs w:val="24"/>
          <w:lang w:val="en-US"/>
        </w:rPr>
        <w:t xml:space="preserve"> will take several</w:t>
      </w:r>
      <w:r w:rsidR="00A37F49" w:rsidRPr="004E05F3">
        <w:rPr>
          <w:rFonts w:ascii="Book Antiqua" w:hAnsi="Book Antiqua" w:cs="Arial"/>
          <w:sz w:val="24"/>
          <w:szCs w:val="24"/>
          <w:lang w:val="en-US"/>
        </w:rPr>
        <w:t xml:space="preserve"> years of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3B6A" w:rsidRPr="004E05F3">
        <w:rPr>
          <w:rFonts w:ascii="Book Antiqua" w:hAnsi="Book Antiqua" w:cs="Arial"/>
          <w:sz w:val="24"/>
          <w:szCs w:val="24"/>
          <w:lang w:val="en-US"/>
        </w:rPr>
        <w:t xml:space="preserve">further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>investigations</w:t>
      </w:r>
      <w:r w:rsidR="00691120" w:rsidRPr="004E05F3">
        <w:rPr>
          <w:rFonts w:ascii="Book Antiqua" w:hAnsi="Book Antiqua" w:cs="Arial"/>
          <w:sz w:val="24"/>
          <w:szCs w:val="24"/>
          <w:lang w:val="en-US"/>
        </w:rPr>
        <w:t xml:space="preserve"> and clinical trials</w:t>
      </w:r>
      <w:r w:rsidR="00483B6A" w:rsidRPr="004E05F3">
        <w:rPr>
          <w:rFonts w:ascii="Book Antiqua" w:hAnsi="Book Antiqua" w:cs="Arial"/>
          <w:sz w:val="24"/>
          <w:szCs w:val="24"/>
          <w:lang w:val="en-US"/>
        </w:rPr>
        <w:t xml:space="preserve"> before the use of PDT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>become</w:t>
      </w:r>
      <w:r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 xml:space="preserve"> a clinically accepted </w:t>
      </w:r>
      <w:r w:rsidR="00240DEE" w:rsidRPr="004E05F3">
        <w:rPr>
          <w:rFonts w:ascii="Book Antiqua" w:hAnsi="Book Antiqua" w:cs="Arial"/>
          <w:sz w:val="24"/>
          <w:szCs w:val="24"/>
          <w:lang w:val="en-US"/>
        </w:rPr>
        <w:t xml:space="preserve">standard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>practice in cancer patients.</w:t>
      </w:r>
    </w:p>
    <w:p w14:paraId="00752D3A" w14:textId="77777777" w:rsidR="00691120" w:rsidRPr="004E05F3" w:rsidRDefault="002C2594" w:rsidP="00853F6D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The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 xml:space="preserve"> innate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immune responses 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>seem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be of crucial importance also in the 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>relatively new field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of PDT as anti-microbial treatment.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>The activation of neutrophils after PDT, their mobilization from the bone marrow and their attraction to the site of inflammation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>appear to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 xml:space="preserve"> be important mechanisms</w:t>
      </w:r>
      <w:r w:rsidR="00240DEE" w:rsidRPr="004E05F3">
        <w:rPr>
          <w:rFonts w:ascii="Book Antiqua" w:hAnsi="Book Antiqua" w:cs="Arial"/>
          <w:sz w:val="24"/>
          <w:szCs w:val="24"/>
          <w:lang w:val="en-US"/>
        </w:rPr>
        <w:t>,</w:t>
      </w:r>
      <w:r w:rsidR="00156F94" w:rsidRPr="004E05F3">
        <w:rPr>
          <w:rFonts w:ascii="Book Antiqua" w:hAnsi="Book Antiqua" w:cs="Arial"/>
          <w:sz w:val="24"/>
          <w:szCs w:val="24"/>
          <w:lang w:val="en-US"/>
        </w:rPr>
        <w:t xml:space="preserve"> significantly </w:t>
      </w:r>
      <w:r w:rsidR="008545A8" w:rsidRPr="004E05F3">
        <w:rPr>
          <w:rFonts w:ascii="Book Antiqua" w:hAnsi="Book Antiqua" w:cs="Arial"/>
          <w:sz w:val="24"/>
          <w:szCs w:val="24"/>
          <w:lang w:val="en-US"/>
        </w:rPr>
        <w:t>potentiating the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 xml:space="preserve"> antibacterial effects</w:t>
      </w:r>
      <w:r w:rsidR="000A3782" w:rsidRPr="004E05F3">
        <w:rPr>
          <w:rFonts w:ascii="Book Antiqua" w:hAnsi="Book Antiqua" w:cs="Arial"/>
          <w:sz w:val="24"/>
          <w:szCs w:val="24"/>
          <w:lang w:val="en-US"/>
        </w:rPr>
        <w:t>, e.g.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 xml:space="preserve">in 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 xml:space="preserve">bacterial arthritis </w:t>
      </w:r>
      <w:r w:rsidR="00C76B2C" w:rsidRPr="004E05F3">
        <w:rPr>
          <w:rFonts w:ascii="Book Antiqua" w:hAnsi="Book Antiqua" w:cs="Arial"/>
          <w:sz w:val="24"/>
          <w:szCs w:val="24"/>
          <w:lang w:val="en-US"/>
        </w:rPr>
        <w:t xml:space="preserve">mouse models. 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>However, it still remain</w:t>
      </w:r>
      <w:r w:rsidR="00240DEE" w:rsidRPr="004E05F3">
        <w:rPr>
          <w:rFonts w:ascii="Book Antiqua" w:hAnsi="Book Antiqua" w:cs="Arial"/>
          <w:sz w:val="24"/>
          <w:szCs w:val="24"/>
          <w:lang w:val="en-US"/>
        </w:rPr>
        <w:t>s</w:t>
      </w:r>
      <w:r w:rsidR="00F67652" w:rsidRPr="004E05F3">
        <w:rPr>
          <w:rFonts w:ascii="Book Antiqua" w:hAnsi="Book Antiqua" w:cs="Arial"/>
          <w:sz w:val="24"/>
          <w:szCs w:val="24"/>
          <w:lang w:val="en-US"/>
        </w:rPr>
        <w:t xml:space="preserve"> to be elucidated whether the</w:t>
      </w:r>
      <w:r w:rsidR="009557C9" w:rsidRPr="004E05F3">
        <w:rPr>
          <w:rFonts w:ascii="Book Antiqua" w:hAnsi="Book Antiqua" w:cs="Arial"/>
          <w:sz w:val="24"/>
          <w:szCs w:val="24"/>
          <w:lang w:val="en-US"/>
        </w:rPr>
        <w:t xml:space="preserve"> activation of the host neutrophils </w:t>
      </w:r>
      <w:r w:rsidR="008545A8" w:rsidRPr="004E05F3">
        <w:rPr>
          <w:rFonts w:ascii="Book Antiqua" w:hAnsi="Book Antiqua" w:cs="Arial"/>
          <w:sz w:val="24"/>
          <w:szCs w:val="24"/>
          <w:lang w:val="en-US"/>
        </w:rPr>
        <w:t>is applicable</w:t>
      </w:r>
      <w:r w:rsidR="000A3782" w:rsidRPr="004E05F3">
        <w:rPr>
          <w:rFonts w:ascii="Book Antiqua" w:hAnsi="Book Antiqua" w:cs="Arial"/>
          <w:sz w:val="24"/>
          <w:szCs w:val="24"/>
          <w:lang w:val="en-US"/>
        </w:rPr>
        <w:t xml:space="preserve"> also to</w:t>
      </w:r>
      <w:r w:rsidR="009557C9" w:rsidRPr="004E05F3">
        <w:rPr>
          <w:rFonts w:ascii="Book Antiqua" w:hAnsi="Book Antiqua" w:cs="Arial"/>
          <w:sz w:val="24"/>
          <w:szCs w:val="24"/>
          <w:lang w:val="en-US"/>
        </w:rPr>
        <w:t xml:space="preserve"> other infection models, with other classes of pathogens and/or using different PS.</w:t>
      </w:r>
      <w:r w:rsidR="00691120" w:rsidRPr="004E05F3">
        <w:rPr>
          <w:rFonts w:ascii="Book Antiqua" w:hAnsi="Book Antiqua" w:cs="Arial"/>
          <w:sz w:val="24"/>
          <w:szCs w:val="24"/>
          <w:lang w:val="en-US"/>
        </w:rPr>
        <w:t xml:space="preserve"> Man</w:t>
      </w:r>
      <w:r w:rsidR="000A3782" w:rsidRPr="004E05F3">
        <w:rPr>
          <w:rFonts w:ascii="Book Antiqua" w:hAnsi="Book Antiqua" w:cs="Arial"/>
          <w:sz w:val="24"/>
          <w:szCs w:val="24"/>
          <w:lang w:val="en-US"/>
        </w:rPr>
        <w:t>y years of intense research will be required providing</w:t>
      </w:r>
      <w:r w:rsidR="00691120" w:rsidRPr="004E05F3">
        <w:rPr>
          <w:rFonts w:ascii="Book Antiqua" w:hAnsi="Book Antiqua" w:cs="Arial"/>
          <w:sz w:val="24"/>
          <w:szCs w:val="24"/>
          <w:lang w:val="en-US"/>
        </w:rPr>
        <w:t xml:space="preserve"> answers to these </w:t>
      </w:r>
      <w:r w:rsidR="008545A8" w:rsidRPr="004E05F3">
        <w:rPr>
          <w:rFonts w:ascii="Book Antiqua" w:hAnsi="Book Antiqua" w:cs="Arial"/>
          <w:sz w:val="24"/>
          <w:szCs w:val="24"/>
          <w:lang w:val="en-US"/>
        </w:rPr>
        <w:t xml:space="preserve">intriguing </w:t>
      </w:r>
      <w:r w:rsidR="00691120" w:rsidRPr="004E05F3">
        <w:rPr>
          <w:rFonts w:ascii="Book Antiqua" w:hAnsi="Book Antiqua" w:cs="Arial"/>
          <w:sz w:val="24"/>
          <w:szCs w:val="24"/>
          <w:lang w:val="en-US"/>
        </w:rPr>
        <w:t>questions.</w:t>
      </w:r>
    </w:p>
    <w:p w14:paraId="10ECCA8B" w14:textId="77777777" w:rsidR="002B7A73" w:rsidRPr="004E05F3" w:rsidRDefault="002B7A73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14:paraId="6722F000" w14:textId="52400B9F" w:rsidR="003B36E2" w:rsidRPr="004E05F3" w:rsidRDefault="00853F6D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sz w:val="24"/>
          <w:szCs w:val="24"/>
          <w:lang w:val="en-US"/>
        </w:rPr>
        <w:t>ACKNOWLEDGMENTS</w:t>
      </w:r>
    </w:p>
    <w:p w14:paraId="7B00A79D" w14:textId="223D7BDF" w:rsidR="00E6506F" w:rsidRPr="00853F6D" w:rsidRDefault="00853F6D" w:rsidP="004E05F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Research in the Hamblin laboratory is supported by US NIH grant AI050875.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Eleonora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Reginato</w:t>
      </w:r>
      <w:proofErr w:type="spellEnd"/>
      <w:r w:rsidRPr="004E05F3">
        <w:rPr>
          <w:rFonts w:ascii="Book Antiqua" w:hAnsi="Book Antiqua" w:cs="Helvetica"/>
          <w:sz w:val="24"/>
          <w:szCs w:val="24"/>
          <w:lang w:val="en-GB"/>
        </w:rPr>
        <w:t xml:space="preserve"> </w:t>
      </w:r>
      <w:r w:rsidR="004E18ED" w:rsidRPr="004E05F3">
        <w:rPr>
          <w:rFonts w:ascii="Book Antiqua" w:hAnsi="Book Antiqua" w:cs="Helvetica"/>
          <w:sz w:val="24"/>
          <w:szCs w:val="24"/>
          <w:lang w:val="en-GB"/>
        </w:rPr>
        <w:t>has been supported by the PhD program of the Medical University of Graz, Austria.</w:t>
      </w:r>
    </w:p>
    <w:p w14:paraId="3AB158B9" w14:textId="77777777" w:rsidR="00EA6270" w:rsidRDefault="00EA6270" w:rsidP="00EA6270">
      <w:pPr>
        <w:spacing w:line="360" w:lineRule="auto"/>
        <w:rPr>
          <w:rFonts w:ascii="Book Antiqua" w:hAnsi="Book Antiqua"/>
          <w:b/>
          <w:sz w:val="24"/>
          <w:lang w:eastAsia="zh-CN"/>
        </w:rPr>
      </w:pPr>
    </w:p>
    <w:p w14:paraId="719D4D74" w14:textId="77777777" w:rsidR="00EA6270" w:rsidRPr="000F7058" w:rsidRDefault="00EA6270" w:rsidP="000F705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0F7058">
        <w:rPr>
          <w:rFonts w:ascii="Book Antiqua" w:hAnsi="Book Antiqua"/>
          <w:b/>
          <w:sz w:val="24"/>
          <w:szCs w:val="24"/>
        </w:rPr>
        <w:t>REFERENCES</w:t>
      </w:r>
    </w:p>
    <w:p w14:paraId="58C1948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ougherty T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Gomer CJ, Henderson B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or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ss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Moan J, Peng Q. Photodynamic therap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Cancer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s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9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89-905 [PMID: 9637138]</w:t>
      </w:r>
    </w:p>
    <w:p w14:paraId="156C401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olmans D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ukumur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Jain RK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dynamic therapy for cancer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 Rev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80-387 [PMID: 12724736 DOI: 10.1038/nrc1071]</w:t>
      </w:r>
    </w:p>
    <w:p w14:paraId="74E255B0" w14:textId="4444D376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Ochsne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.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physica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biologica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rocesses in the photodynamic therapy of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-18 [PMID: 9210318]</w:t>
      </w:r>
    </w:p>
    <w:p w14:paraId="29FE43C4" w14:textId="1F7137F3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Agostini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Berg K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eng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A, Foster T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irott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lnic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O, Hahn SM, Hamblin M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uzenien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ss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Moan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ow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iett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Wilson B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ab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. Photodynamic therapy of cancer: an updat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CA Cancer 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201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50-281 [PMID: 21617154 DOI: 10.3322/caac.20114]</w:t>
      </w:r>
    </w:p>
    <w:p w14:paraId="1A7A6F3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Oleinic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NL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Morris R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elichenk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. The role of apoptosis in response to photodynamic therapy: what, where, why, and how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-21 [PMID: 12659143]</w:t>
      </w:r>
    </w:p>
    <w:p w14:paraId="6609C050" w14:textId="557C3633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ramme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Vascular effects of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200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271-4277 [PMID: 11908681]</w:t>
      </w:r>
    </w:p>
    <w:p w14:paraId="1F239867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olmans D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adamb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Hill JS, Waters CA, Robinson BC, Walker J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ukumur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Jain RK. Vascular accumulation of a novel photosensitizer, MV6401, causes selective thrombosis in tumor vessels after photodynamic therap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151-2156 [PMID: 11929837]</w:t>
      </w:r>
    </w:p>
    <w:p w14:paraId="339A6B0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os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os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Dougherty GJ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he role of host lymphoid populations in the response of mouse EMT6 tumor to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647-5652 [PMID: 8971170]</w:t>
      </w:r>
    </w:p>
    <w:p w14:paraId="4607D90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9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ec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. Contribution of myeloid and lymphoid host cells to the curative outcome of mouse sarcoma treatment by photodynamic therap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Cancer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Let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3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91-98 [PMID: 10376798]</w:t>
      </w:r>
    </w:p>
    <w:p w14:paraId="361EEA2B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anaka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Dai T, Huang L, Morimoto Y, Kinoshita M, Yoshihara Y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emot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hinomiy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N, Seki S, Hamblin MR. Photodynamic therapy can induce a protective innate immune response against murine bacterial arthritis via neutrophil accumulation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LoS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On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e39823 [PMID: 22761911 DOI: 10.1371/journal.pone.0039823]</w:t>
      </w:r>
    </w:p>
    <w:p w14:paraId="5B0A45AB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arg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ow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ab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andenabeel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ysk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V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gostin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. Immunogenic cell death, DAMPs and anticancer therapeutics: an emerging amalgamation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iochi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iophys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ct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0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3-71 [PMID: 19720113 DOI: 10.1016/j.bbcan.2009.08.003]</w:t>
      </w:r>
    </w:p>
    <w:p w14:paraId="341F86F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arg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ow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ab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gostin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. Photodynamic therapy: illuminating the road from cell death towards anti-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mmunit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poptosi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50-1071 [PMID: 20221698 DOI: 10.1007/s10495-010-0479-7]</w:t>
      </w:r>
    </w:p>
    <w:p w14:paraId="388A77E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ianchi M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AMPs, PAMPs an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larmin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all we need to know about danger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Leukoc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-5 [PMID: 17032697 DOI: 10.1189/jlb.0306164]</w:t>
      </w:r>
    </w:p>
    <w:p w14:paraId="332659D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nfredi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apobianc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Bianchi M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overe-Querin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. Regulation of dendritic- and T-cell fate by injury-associated endogenous signals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rit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Rev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9-86 [PMID: 19348611]</w:t>
      </w:r>
    </w:p>
    <w:p w14:paraId="615087A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5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elcher 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odry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, Hardwick N, Ford M, Jacobson M, Vile RG. Tumor immunogenicity is determined by the mechanism of cell death via induction of heat shock protein expression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81-587 [PMID: 9585232]</w:t>
      </w:r>
    </w:p>
    <w:p w14:paraId="697124F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esnier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anaretak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pp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peto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hiringhell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Zitvog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oe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. Molecular characteristics of immunogenic cancer cell death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ell Death Diff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-12 [PMID: 18007663 DOI: 10.1038/sj.cdd.4402269]</w:t>
      </w:r>
    </w:p>
    <w:p w14:paraId="34A468B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7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cheffe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S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Nave 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ang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lot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, Pabst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affe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nn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ret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F. Apoptotic, but not necrotic, tumor cell vaccines induce a potent immune response in vivo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05-211 [PMID: 12455034 DOI: 10.1002/ijc.10777]</w:t>
      </w:r>
    </w:p>
    <w:p w14:paraId="2251B21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oldszmid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R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doyag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Bravo AI, Steinman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ordo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ainsto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. Dendritic cells charged with apoptotic tumor cells induce long-lived protective CD4+ and CD8+ T cell immunity against B16 melanoma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940-5947 [PMID: 14634105]</w:t>
      </w:r>
    </w:p>
    <w:p w14:paraId="3329B0A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19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epp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O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esnier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lem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F, Michaud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enovill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Zitvog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oe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. Immunogenic cell death modalities and their impact on cancer treatment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poptosi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64-375 [PMID: 19145485 DOI: 10.1007/s10495-008-0303-9]</w:t>
      </w:r>
    </w:p>
    <w:p w14:paraId="616B25D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0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Zitvogel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L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oe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he immune response against dying tumor cells: avoid disaster, achieve cur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ell Death Diff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-2 [PMID: 18084310 DOI: 10.1038/sj.cdd.4402267]</w:t>
      </w:r>
    </w:p>
    <w:p w14:paraId="6697E99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arg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ysk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V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andenabeel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gostin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. DAMPs and PDT-mediated photo-oxidative stress: exploring the unknown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70-680 [PMID: 21258717 DOI: 10.1039/c0pp00294a]</w:t>
      </w:r>
    </w:p>
    <w:p w14:paraId="6CE95E6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Sun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ec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. Photodynamic therapy-induced cell surface expression and release of heat shock proteins: relevance for tumor respons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18-1026 [PMID: 15705903]</w:t>
      </w:r>
    </w:p>
    <w:p w14:paraId="4FD7B517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sieh Y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Wu CC, Chang CJ, Yu JS. Subcellular localization of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f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etermines the death phenotype of hum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pidermoi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arcinoma A431 cells triggered by photodynamic therapy: when plasma membranes are the main target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Cell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ys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9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63-375 [PMID: 12548556 DOI: 10.1002/jcp.10273]</w:t>
      </w:r>
    </w:p>
    <w:p w14:paraId="214B1032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zokalska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kow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ow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ilczyn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ujaw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ójc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lynarczu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Bialy I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alw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i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anows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gostin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erfailli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ugaj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iet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ssa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lodkows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ów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toklos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Hamblin M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ó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akóbisia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ab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. Proteasome inhibition potentiates antitumor effects of photodynamic therapy in mice through induction of endoplasmic reticulum stress and unfolded protein respons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235-4243 [PMID: 19435917 DOI: 10.1158/0008-5472.CAN-08-3439]</w:t>
      </w:r>
    </w:p>
    <w:p w14:paraId="57B903A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5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omer C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yt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errari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Rucker N, Wong S, Fisher AM. Photodynamic therapy-mediated oxidative stress can induce expression of heat shock protein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355-2360 [PMID: 8625311]</w:t>
      </w:r>
    </w:p>
    <w:p w14:paraId="6FCE5EC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ollnic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SO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Evans SS, Baumann 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wczarcza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Maier P, Vaughan L, Wang WC, Unger E, Henderson BW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ole of cytokines in photodynamic therapy-induced local and systemic inflammation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r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772-1779 [PMID: 12771994 DOI: 10.1038/sj.bjc.6600864]</w:t>
      </w:r>
    </w:p>
    <w:p w14:paraId="5B1615B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7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PDT-associated host response and its role in the therapy outcom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Lasers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00-508 [PMID: 16634073 DOI: 10.1002/lsm.20337]</w:t>
      </w:r>
    </w:p>
    <w:p w14:paraId="794AD94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2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rosl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G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Dougherty GJ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Induction of immune cell infiltration into murine SCCVII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y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f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-based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r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49-555 [PMID: 7880738]</w:t>
      </w:r>
    </w:p>
    <w:p w14:paraId="477E588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9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Vre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W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sse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st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luit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W. Role of interleukin 1 and granulocyte colony-stimulating factor i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f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based photodynamic therapy of rat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habdomyosarcom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umor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555-2558 [PMID: 9205052]</w:t>
      </w:r>
    </w:p>
    <w:p w14:paraId="5517F84E" w14:textId="193822F6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0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usi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C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Henderson BW, Maier PG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lnic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O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hotodynamic therapy enhancement of antitumor immunity is regulated by neutrophil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501-10510 [PMID: 17974994]</w:t>
      </w:r>
    </w:p>
    <w:p w14:paraId="139DB56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1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unt DW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Levy JG. </w:t>
      </w:r>
      <w:proofErr w:type="spellStart"/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mmunomodulator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spects of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Expert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vestig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7-64 [PMID: 15991918 DOI: 10.1517/13543784.7.1.57]</w:t>
      </w:r>
    </w:p>
    <w:p w14:paraId="244628C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2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un 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ec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arkin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. Neutrophils as inflammatory and immune effectors in photodynamic therapy-treated mouse SCCVII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90-695 [PMID: 12665307]</w:t>
      </w:r>
    </w:p>
    <w:p w14:paraId="3297691C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3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ecic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I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Stott B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. Acute phase response-associated systemic neutrophil mobilization in mice bearing tumors treated by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pharmac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259-1266 [PMID: 16782538 DOI: 10.1016/j.intimp.2006.03.008]</w:t>
      </w:r>
    </w:p>
    <w:p w14:paraId="75A8129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ec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, Merchant S, Sun J. Acute phase response induction by cancer treatment with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2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411-1417 [PMID: 18033689 DOI: 10.1002/ijc.23248]</w:t>
      </w:r>
    </w:p>
    <w:p w14:paraId="4BDE064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5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erchant 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.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Upregulatio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of genes for C-reactive protein and relate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entrax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/complement proteins in photodynamic therapy-treated human tumor cells: enrolment of PI3K/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k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d AP-1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biolog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1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69-874 [PMID: 23182717 DOI: 10.1016/j.imbio.2012.10.010]</w:t>
      </w:r>
    </w:p>
    <w:p w14:paraId="1FA34F9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aevarsdotti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ikingsdotti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aldimarsso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The potential role of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nn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binding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ect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 the clearance of self-components including immune complexe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and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proofErr w:type="gram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;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3-29 [PMID: 15238070 DOI: 10.1111/j.0300-9475.2004.01437.x]</w:t>
      </w:r>
    </w:p>
    <w:p w14:paraId="5732565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7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ecic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I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. Mediators of peripheral bloo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eutrophili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duced by photodynamic therapy of solid tumor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Cancer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Let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3-51 [PMID: 12049813]</w:t>
      </w:r>
    </w:p>
    <w:p w14:paraId="4126F75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Jalili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kow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witaj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ow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ilczyn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ilcze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horazy-Massals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adzikows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slin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ia</w:t>
      </w:r>
      <w:r w:rsidRPr="000F7058">
        <w:rPr>
          <w:rFonts w:ascii="Book Antiqua" w:eastAsia="MS Mincho" w:hAnsi="Book Antiqua" w:cs="MS Mincho"/>
          <w:color w:val="000000"/>
          <w:sz w:val="24"/>
          <w:szCs w:val="24"/>
          <w:lang w:val="en-US" w:eastAsia="zh-CN"/>
        </w:rPr>
        <w:t>ł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ienk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iero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dame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asa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ó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asnodeb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akóbisia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</w:t>
      </w:r>
      <w:r w:rsidRPr="000F7058">
        <w:rPr>
          <w:rFonts w:ascii="Book Antiqua" w:eastAsia="MS Mincho" w:hAnsi="Book Antiqua" w:cs="MS Mincho"/>
          <w:color w:val="000000"/>
          <w:sz w:val="24"/>
          <w:szCs w:val="24"/>
          <w:lang w:val="en-US" w:eastAsia="zh-CN"/>
        </w:rPr>
        <w:t>ł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b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. Effectiv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immunotherap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of 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murine colon carcinoma induced by the combination of photodynamic therapy and dendritic cells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498-4508 [PMID: 15240542 DOI: 10.1158/1078-0432.CCR-04-0367]</w:t>
      </w:r>
    </w:p>
    <w:p w14:paraId="0EEB6CC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9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Vabula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R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Wagner 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il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. Heat shock proteins as ligands of toll-like receptors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Top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Micr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7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69-184 [PMID: 12467251]</w:t>
      </w:r>
    </w:p>
    <w:p w14:paraId="78B882D3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0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rz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L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ezy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lonowsk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D, Lee S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uralimoh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Moore M, Tough D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efranço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. Fully functional memory CD8 T cells in the absence of CD4 T cell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969-975 [PMID: 15240684]</w:t>
      </w:r>
    </w:p>
    <w:p w14:paraId="597FE0D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1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Wang 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antosuoss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Ngai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Zganiac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Xing Z. Activation of CD8 T cells by mycobacterial vaccination protects against pulmonary tuberculosis in the absence of CD4 T cell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590-4597 [PMID: 15383593]</w:t>
      </w:r>
    </w:p>
    <w:p w14:paraId="19E2AD6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astellin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erma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N. Cooperation between CD4+ and CD8+ T cells: when, where, and how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nu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Rev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19-540 [PMID: 16551258 DOI: 10.1146/annurev.immunol.23.021704.115825]</w:t>
      </w:r>
    </w:p>
    <w:p w14:paraId="2822C22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3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abingu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Vaughan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wczarcza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Ramsey K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lnic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O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D8+ T cell-mediated control of distant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following local photodynamic therapy is independent of CD4+ T cells and dependent on natural killer cell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r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9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839-1848 [PMID: 17505510 DOI: 10.1038/sj.bjc.6603792]</w:t>
      </w:r>
    </w:p>
    <w:p w14:paraId="587E1593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Preis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Oren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liner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alchenk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V, Jung 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er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Salomon Y. Systemic antitumor protection by vascular-targeted photodynamic therapy involves cellular and humoral immunit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Cancer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t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1-84 [PMID: 18488222 DOI: 10.1007/s00262-008-0527-0]</w:t>
      </w:r>
    </w:p>
    <w:p w14:paraId="780E7AF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5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Van den 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Eynd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B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van der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ugg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. T cell defined tumor antigens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84-693 [PMID: 9368778]</w:t>
      </w:r>
    </w:p>
    <w:p w14:paraId="5E9082B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6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Van den 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Eynd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ethé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V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la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Boon T. The gene coding for a major tumor rejection antigen of tumor P815 is identical to the normal gene of syngeneic DBA/2 mic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373-1384 [PMID: 1903428]</w:t>
      </w:r>
    </w:p>
    <w:p w14:paraId="68F4763B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7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Van den 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Eynd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eete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O, De Backer O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augl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Lucas S, Boon T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A new family of genes coding for an antigen recognized by autologous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on a human melanoma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89-698 [PMID: 7544395]</w:t>
      </w:r>
    </w:p>
    <w:p w14:paraId="0568B304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48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van der 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ruggen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raversar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home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urqu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la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Van de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ynd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Knuth A,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oon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A gene encoding an antigen recognized by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on a human melanoma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enc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5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643-1647 [PMID: 1840703]</w:t>
      </w:r>
    </w:p>
    <w:p w14:paraId="1CA8646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9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augle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Van de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ynd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van der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ugg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Romero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afori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J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la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ethé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asse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F, Boon T. Human gene MAGE-3 codes for an antigen recognized on a melanoma by autologous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921-930 [PMID: 8113684]</w:t>
      </w:r>
    </w:p>
    <w:p w14:paraId="032106A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0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raversari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van der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ugg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uesc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urqu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home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V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la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Amar-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ostese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Boon T. A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onapeptid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ncoded by human gene MAGE-1 is recognized on HLA-A1 by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directed against tumor antigen MZ2-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453-1457 [PMID: 1402688]</w:t>
      </w:r>
    </w:p>
    <w:p w14:paraId="250A28B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ouli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G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ichar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V, V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ölf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Schneider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raversar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tte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la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urqu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zikor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enaul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C, Boon T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A new gene coding for a differentiation antigen recognized by autologous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on HLA-A2 melanoma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5-42 [PMID: 8006593]</w:t>
      </w:r>
    </w:p>
    <w:p w14:paraId="11C7BBD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richard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V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V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ölf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ölfe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la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ethé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ouli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Boon T. Th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yrosinas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ene codes for an antigen recognized by autologous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on HLA-A2 melanoma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89-495 [PMID: 8340755]</w:t>
      </w:r>
    </w:p>
    <w:p w14:paraId="367EC22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akker A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reu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W, de Boer AJ, Kawakami Y, Rosenberg S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dem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igdo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G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elanocyte lineage-specific antigen gp100 is recognized by melanoma-derived tumor-infiltrating lymphocyte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05-1009 [PMID: 8113668]</w:t>
      </w:r>
    </w:p>
    <w:p w14:paraId="37EC680E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ouli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G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Lehmann 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ethé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Herman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urqu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ndrawis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Boon T. A mutated intron sequence codes for an antigenic peptide recognized by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on a human melanoma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roc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U S </w:t>
      </w:r>
      <w:proofErr w:type="gram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9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976-7980 [PMID: 7644523]</w:t>
      </w:r>
    </w:p>
    <w:p w14:paraId="0360B8E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5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ndelboim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O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erk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ridk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Feldman M, Eisenstein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isenbac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. CTL induction by a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associated antige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ctapeptid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erived from a murine lung carcinoma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ur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6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7-71 [PMID: 8164742 DOI: 10.1038/369067a0]</w:t>
      </w:r>
    </w:p>
    <w:p w14:paraId="30A24B43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onach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Meredith SC, Siegel CT, Schreiber H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 unique tumor antigen produced by a single amino acid substitution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ity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5-59 [PMID: 7600302]</w:t>
      </w:r>
    </w:p>
    <w:p w14:paraId="5D2E1EE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57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Robbins PF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El-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ami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Li YF, Kawakami Y, Loftus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ppell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, Rosenberg SA. A mutated beta-catenin gene encodes a melanoma-specific antigen recognized by tumor infiltrating lymphocyte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185-1192 [PMID: 8642260]</w:t>
      </w:r>
    </w:p>
    <w:p w14:paraId="4D6494C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ubey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Hendrickson RC, Meredith SC, Siegel C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habanowit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Skipper JC, Engelhard VH, Hunt DF, Schreiber H. Th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mmunodominan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tigen of an ultraviolet-induce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egresso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umor is generated by a somatic point mutation in the DEAD box helicase p68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95-705 [PMID: 9034148]</w:t>
      </w:r>
    </w:p>
    <w:p w14:paraId="26AB8E3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9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Laheru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affe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M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mmunotherapy for pancreatic cancer - science driving clinical progres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 Rev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59-467 [PMID: 15905855 DOI: 10.1038/nrc1630]</w:t>
      </w:r>
    </w:p>
    <w:p w14:paraId="1E7BFFF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0 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arshall JL, Gulley JL, Arlen P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eetham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K, Tsang KY, Slack R, Hodge J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or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rosenbac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W, Hwang J, Fox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dogwu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L, Park 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anical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lom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. (2005) Phase I study of sequential vaccinations with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owlpox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CEA(6D)-TRICOM alone and sequentially with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accini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CEA(6D)-TRICOM, with and without granulocyte-macrophage colony-stimulating factor, in patients with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arcinoembryon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tigen-expressing carcinomas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Journal of Clinical Oncolog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23: 720-731. PMID: WOS: 000226738900011. </w:t>
      </w:r>
      <w:proofErr w:type="spellStart"/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oi</w:t>
      </w:r>
      <w:proofErr w:type="spellEnd"/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: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o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10.1200/Jco.2005.10.206</w:t>
      </w:r>
    </w:p>
    <w:p w14:paraId="1616953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astan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Liu Q, Hamblin MR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reen fluorescent protein-expressing murin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ut not its wild-type counterpart is cured by photodynamic therap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r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9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91-397 [PMID: 16421588 DOI: 10.1038/sj.bjc.6602953]</w:t>
      </w:r>
    </w:p>
    <w:p w14:paraId="7B6768EC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zokalsk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Wu MX, Hamblin MR. Photodynamic therapy of tumors can lead to development of systemic antigen-specific immune response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LoS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On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e15194 [PMID: 21179470 DOI: 10.1371/journal.pone.0015194]</w:t>
      </w:r>
    </w:p>
    <w:p w14:paraId="49310EEF" w14:textId="2D523B05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63 </w:t>
      </w:r>
      <w:proofErr w:type="spellStart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Pea</w:t>
      </w:r>
      <w:proofErr w:type="gramEnd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. 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Photodynamic therapy of murin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stocytom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duces specific immune responses against the cancer/testis </w:t>
      </w:r>
      <w:r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ntigen P1A. Cancer Res</w:t>
      </w:r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, 2013</w:t>
      </w:r>
    </w:p>
    <w:p w14:paraId="7A16C18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rändl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ilsboroug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ülick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Uyttenhov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Boon T, Van de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ynd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J. The shared tumor-specific antigen encoded by mouse gene P1A is a target not only for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ytolytic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 lymphocytes but also for tumor rejection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010-4019 [PMID: 9862337 DOI: 10.1002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/(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ICI)1521-4141(199812)28: 12&lt; 4010: : AID-IMMU4010&gt; 3.0.CO; 2-5]</w:t>
      </w:r>
    </w:p>
    <w:p w14:paraId="560C89E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5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abingu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seroff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R, Wilding G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ollnic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O. Enhanced systemic immune reactivity to a Basal cell carcinoma associated antigen following photodynamic 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therapy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460-4466 [PMID: 19549769 DOI: 10.1158/1078-0432.CCR-09-0400]</w:t>
      </w:r>
    </w:p>
    <w:p w14:paraId="3A124B0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6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ampbell D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Koch MA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enotypica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d functional specialization of FOXP3+ regulatory T cell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Nat Rev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19-130 [PMID: 21267013 DOI: 10.1038/nri2916]</w:t>
      </w:r>
    </w:p>
    <w:p w14:paraId="6AD5915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7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ejac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uftn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rubeck-Loebenste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ir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. Imbalance of regulatory T cells in human autoimmune disease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ogy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1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89-300 [PMID: 16476048 DOI: 10.1111/j.1365-2567.2005.02317.x]</w:t>
      </w:r>
    </w:p>
    <w:p w14:paraId="1E3617EB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8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Yamaguchi T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akaguch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. Regulatory T cells in immune surveillance and treatment of cancer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em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Cancer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15-123 [PMID: 16376102 DOI: 10.1016/j.semcancer.2005.11.005]</w:t>
      </w:r>
    </w:p>
    <w:p w14:paraId="1C404D5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69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luestone JA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Tang Q. How do CD4+CD25+ regulatory T cells control autoimmunity?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38-642 [PMID: 16209918 DOI: 10.1016/j.coi.2005.09.002]</w:t>
      </w:r>
    </w:p>
    <w:p w14:paraId="69E3DA92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0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ang Q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od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K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Henriks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-Jordan H, Bi M, Bluestone JA. Distinct roles of CTLA-4 and TGF-beta in CD4+CD25+ regulatory T cell function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996-3005 [PMID: 15468055 DOI: 10.1002/eji.200425143]</w:t>
      </w:r>
    </w:p>
    <w:p w14:paraId="6544F65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Zou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W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. Regulatory T cell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mmunity and immuno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Nat Rev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95-307 [PMID: 16557261 DOI: 10.1038/nri1806]</w:t>
      </w:r>
    </w:p>
    <w:p w14:paraId="21AA751E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2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hen W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Jin 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Hardeg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N, Lei KJ, Li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rino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cGrad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Wahl SM. Conversion of peripheral CD4+CD25- naive T cells to CD4+CD25+ regulatory T cells by TGF-beta induction of transcription factor Foxp3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9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875-1886 [PMID: 14676299 DOI: 10.1084/jem.20030152]</w:t>
      </w:r>
    </w:p>
    <w:p w14:paraId="235BC4C2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himizu 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Yamazaki S, </w:t>
      </w:r>
      <w:proofErr w:type="spellStart"/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akaguch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. Induction of tumor immunity by removing CD25+CD4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+ T cells: a common basis between tumor immunity and autoimmunit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6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211-5218 [PMID: 10553041]</w:t>
      </w:r>
    </w:p>
    <w:p w14:paraId="12981D8C" w14:textId="46AEF46D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olghe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Jones E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owri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F, Elliott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allimor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. Depletion of CD25+ regulatory cells uncovers immune responses to shared murine tumor rejection antigens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267-3275 [PMID: 12555672]</w:t>
      </w:r>
    </w:p>
    <w:p w14:paraId="70B239E1" w14:textId="40E3C99F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5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anaka H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Tanaka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jaergaar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Shu S. Depletion of CD4+ CD25+ regulatory cells augments the generation of specific immune T cells in tumor-draining lymph node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t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200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07-217 [PMID: 12000862]</w:t>
      </w:r>
    </w:p>
    <w:p w14:paraId="00636B8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7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Lutsia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emnan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T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ascal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, Kashmiri SV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lom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abzevar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. Inhibition of CD4(+)25+ T regulatory cell function implicated in enhanced immune response by low-dose cyclophosphamide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loo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862-2868 [PMID: 15591121 DOI: 10.1182/blood-2004-06-2410]</w:t>
      </w:r>
    </w:p>
    <w:p w14:paraId="01208DA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7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astan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Wu MX, Hamblin MR. Photodynamic therapy plus low-dose cyclophosphamide generates antitumor immunity in a mouse model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roc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cad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U S </w:t>
      </w:r>
      <w:proofErr w:type="gram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495-5500 [PMID: 18378905 DOI: 10.1073/pnas.0709256105]</w:t>
      </w:r>
    </w:p>
    <w:p w14:paraId="58E8272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Reginat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Chung 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awakub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Wolf P, Hamblin MR. Photodynamic therapy plus regulatory T-cell depletion produces immunity against a mous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hat expresses a self-antigen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r J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167-2174 [PMID: 24064977 DOI: 10.1038/bjc.2013.580]</w:t>
      </w:r>
    </w:p>
    <w:p w14:paraId="5D33BED4" w14:textId="1C0CCDEC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9</w:t>
      </w:r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 Von </w:t>
      </w:r>
      <w:proofErr w:type="spellStart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Tappeiner</w:t>
      </w:r>
      <w:proofErr w:type="spellEnd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HaAJ</w:t>
      </w:r>
      <w:proofErr w:type="spellEnd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proofErr w:type="spellStart"/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herapeutisch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ersuch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i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luoreszierend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toffe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color w:val="000000"/>
          <w:sz w:val="24"/>
          <w:szCs w:val="24"/>
          <w:lang w:val="en-US" w:eastAsia="zh-CN"/>
        </w:rPr>
        <w:t>Muench</w:t>
      </w:r>
      <w:proofErr w:type="spellEnd"/>
      <w:r w:rsidRPr="000F7058">
        <w:rPr>
          <w:rFonts w:ascii="Book Antiqua" w:hAnsi="Book Antiqua" w:cs="宋体"/>
          <w:i/>
          <w:color w:val="000000"/>
          <w:sz w:val="24"/>
          <w:szCs w:val="24"/>
          <w:lang w:val="en-US" w:eastAsia="zh-CN"/>
        </w:rPr>
        <w:t xml:space="preserve"> Med </w:t>
      </w:r>
      <w:proofErr w:type="spellStart"/>
      <w:r w:rsidRPr="000F7058">
        <w:rPr>
          <w:rFonts w:ascii="Book Antiqua" w:hAnsi="Book Antiqua" w:cs="宋体"/>
          <w:i/>
          <w:color w:val="000000"/>
          <w:sz w:val="24"/>
          <w:szCs w:val="24"/>
          <w:lang w:val="en-US" w:eastAsia="zh-CN"/>
        </w:rPr>
        <w:t>Wochenschr</w:t>
      </w:r>
      <w:proofErr w:type="spellEnd"/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 xml:space="preserve"> 1903;</w:t>
      </w:r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 47: </w:t>
      </w:r>
      <w:r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042–2044</w:t>
      </w:r>
    </w:p>
    <w:p w14:paraId="252CA322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0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elly JF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Snell ME.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Hematoporphy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erivative: a possible aid in the diagnosis and therapy of carcinoma of the bladder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Ur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7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1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50-151 [PMID: 1249866]</w:t>
      </w:r>
    </w:p>
    <w:p w14:paraId="3C7B1A3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1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ougherty T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Kaufman JE, Goldfarb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Weishaup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R, Boyle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ittlem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.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radiatio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herapy for the treatment of malignant tumor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78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628-2635 [PMID: 667856]</w:t>
      </w:r>
    </w:p>
    <w:p w14:paraId="59A9285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ragieva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G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Hafn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um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mid-Grendelmei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oo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rin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M, Burg G, Binswanger U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mpf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W. Topical photodynamic therapy in the treatment of actinic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ratose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d Bowen's disease in transplant recipient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Transplantation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15-121 [PMID: 14724445 DOI: 10.1097/01.TP.0000107284.04969.5C]</w:t>
      </w:r>
    </w:p>
    <w:p w14:paraId="497D5737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Abdel-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ady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Martin-Hirsch P, Duggan-Keen M, Stern PL, Moore JV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orbit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Kitchener HC, Hampson IN. Immunological and viral factors associated with the response of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ulva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traepithelial neoplasia to photodynamic therap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92-196 [PMID: 11196160]</w:t>
      </w:r>
    </w:p>
    <w:p w14:paraId="6887A90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4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hong P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Ong KW, Goh NS, Kho K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nivasag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huvaneswar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liv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o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C. Photodynamic-therapy-activated immune response against distant untreate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 recurrent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ngiosarcom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Lancet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Onc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950-952 [PMID: 17913664 DOI: S1470-2045(07)70318-2]</w:t>
      </w:r>
    </w:p>
    <w:p w14:paraId="376B64E7" w14:textId="4075E3E3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 xml:space="preserve">85 </w:t>
      </w:r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Hamblin MR,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. History of PDT - the first hundred years, in Advances in photodynamic therapy: basic, translational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n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linical. Hamblin 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 (</w:t>
      </w:r>
      <w:proofErr w:type="spellStart"/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ds</w:t>
      </w:r>
      <w:proofErr w:type="spellEnd"/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).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rtec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ouse, Norwood, MA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</w:t>
      </w:r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2008</w:t>
      </w:r>
      <w:proofErr w:type="gramEnd"/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: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1</w:t>
      </w:r>
      <w:r>
        <w:rPr>
          <w:rFonts w:ascii="Book Antiqua" w:hAnsi="Book Antiqua" w:cs="宋体"/>
          <w:color w:val="000000"/>
          <w:sz w:val="24"/>
          <w:szCs w:val="24"/>
          <w:lang w:val="en-US" w:eastAsia="zh-CN"/>
        </w:rPr>
        <w:t>-12</w:t>
      </w:r>
    </w:p>
    <w:p w14:paraId="2E0ACE1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Nitzan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Y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Gutterm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, Malik Z,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hrenberg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. Inactivation of gram-negative bacteria by photosensitize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orphyrin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9-96 [PMID: 1534909]</w:t>
      </w:r>
    </w:p>
    <w:p w14:paraId="6F90BF23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7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lik Z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ad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itz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Y. Photodynamic inactivation of Gram-negative bacteria: problems and possible solution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62-266 [PMID: 1432395]</w:t>
      </w:r>
    </w:p>
    <w:p w14:paraId="1F0194C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8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amblin M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Zahra T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ontag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H, McManus AT, Hasan T. Optical monitoring and treatment of potentially lethal wound infections in vivo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Infect Di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717-1725 [PMID: 12751029 DOI: 10.1086/375244]</w:t>
      </w:r>
    </w:p>
    <w:p w14:paraId="1AB67CA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9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amblin M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O'Donnell DA, Murthy N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ontag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H, Hasan T. Rapid control of wound infections by targeted photodynamic therapy monitored by in vivo bioluminescence imaging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1-57 [PMID: 11837327]</w:t>
      </w:r>
    </w:p>
    <w:p w14:paraId="65D9CA84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0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ai T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ego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P, Lu Z, Huang 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Zhiyentayev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, Franklin MJ, Baer DG, Hamblin MR. Photodynamic therapy for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cinetobact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aumanni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urn infections in mice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microb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Agents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hemot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929-3934 [PMID: 19564369 DOI: 10.1128/AAC.00027-09]</w:t>
      </w:r>
    </w:p>
    <w:p w14:paraId="6F3B29B4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Lambrecht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S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emidov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N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alde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C, Hasan T, Hamblin MR. Photodynamic therapy for Staphylococcus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ureu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fected burn wounds in mice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03-509 [PMID: 15986057 DOI: 10.1039/b502125a]</w:t>
      </w:r>
    </w:p>
    <w:p w14:paraId="4BBBD2FB" w14:textId="05B43F34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mij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TG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van der Haas RN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ugtenburg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Liu Y, de Jong RL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chuitmak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J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Photodynamic treatment of th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ermatophyt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richophyto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ubrum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d its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icroconidi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with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orphy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hotosensitizer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>
        <w:rPr>
          <w:rFonts w:ascii="Book Antiqua" w:hAnsi="Book Antiqua" w:cs="宋体" w:hint="eastAsia"/>
          <w:color w:val="000000"/>
          <w:sz w:val="24"/>
          <w:szCs w:val="24"/>
          <w:lang w:val="en-US" w:eastAsia="zh-CN"/>
        </w:rPr>
        <w:t>200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97-202 [PMID: 15244503 DOI: 10.1562/2004-04-22-RA-146]</w:t>
      </w:r>
    </w:p>
    <w:p w14:paraId="7F99B2E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Friedberg J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kem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Baum ED, Burdick J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inogradov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A, Wilson DF, Horan A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achamk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In vitro effects of photodynamic therapy o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spergillu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umigatu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microb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hemot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8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5-107 [PMID: 11418518]</w:t>
      </w:r>
    </w:p>
    <w:p w14:paraId="46726D2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Paardekooper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uijn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W, V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teveninc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Van de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oek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J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ntracellular damage in yeast cells caused by photodynamic treatment with toluidine blue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4-89 [PMID: 7899497]</w:t>
      </w:r>
    </w:p>
    <w:p w14:paraId="2ED2C524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5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habrier-Roselló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Y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Foster TH, Pérez-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azari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itr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Haidari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G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Sensitivity of Candida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lbican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erm tubes and biofilms to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f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-mediated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toxicity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microb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lastRenderedPageBreak/>
        <w:t xml:space="preserve">Agents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hemot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288-4295 [PMID: 16189110 DOI: 10.1128/AAC.49.10.4288-4295.2005]</w:t>
      </w:r>
    </w:p>
    <w:p w14:paraId="66E1CA9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Lambrecht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S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alde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C, V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rl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. Mechanistic study of the photodynamic inactivation of Candida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lbican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by a cationic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orphyr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microb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Agents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hemoth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026-2034 [PMID: 15855528 DOI: 10.1128/AAC.49.5.2026-2034.2005]</w:t>
      </w:r>
    </w:p>
    <w:p w14:paraId="7F26253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7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üller-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reitkreutz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K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Mohr H. Infection cycle of herpes viruses after photodynamic treatment with methylene blue and light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Beit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fusionsthe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Transfusionsme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7-42 [PMID: 9356656]</w:t>
      </w:r>
    </w:p>
    <w:p w14:paraId="756EED25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äsermann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mpf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. Photodynamic inactivation of enveloped viruses by buckminsterfullerene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viral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5-70 [PMID: 9107386]</w:t>
      </w:r>
    </w:p>
    <w:p w14:paraId="3B8CA4CB" w14:textId="0B741760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99 </w:t>
      </w:r>
      <w:proofErr w:type="spellStart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>Vatansever</w:t>
      </w:r>
      <w:proofErr w:type="spellEnd"/>
      <w:r w:rsidRPr="000F7058">
        <w:rPr>
          <w:rFonts w:ascii="Book Antiqua" w:hAnsi="Book Antiqua" w:cs="宋体"/>
          <w:b/>
          <w:color w:val="000000"/>
          <w:sz w:val="24"/>
          <w:szCs w:val="24"/>
          <w:lang w:val="en-US" w:eastAsia="zh-CN"/>
        </w:rPr>
        <w:t xml:space="preserve"> F,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errares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C, Victor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ire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e Sousa M, Yin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Rineh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Sharma SK, Hamblin MR. Can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iowarfar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gents be defeated with light?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Virulence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96-825 [PMID: 24067444]</w:t>
      </w:r>
    </w:p>
    <w:p w14:paraId="1D9ADF6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0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harkwal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GB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harma SK, Huang YY, Dai T, Hamblin MR. Photodynamic therapy for infections: clinical application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Lasers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urg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3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55-767 [PMID: 22057503 DOI: 10.1002/lsm.21080]</w:t>
      </w:r>
    </w:p>
    <w:p w14:paraId="597A5713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gambat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ittadin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. Inflammation and cancer: a multifaceted link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Rev Med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63-268 [PMID: 20496533]</w:t>
      </w:r>
    </w:p>
    <w:p w14:paraId="456B651E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Hamblin MR. The immunosuppressive side of PDT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51-758 [PMID: 21437314 DOI: 10.1039/c0pp00345j]</w:t>
      </w:r>
    </w:p>
    <w:p w14:paraId="44131B58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3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tthews Y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Damian DL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opical photodynamic therapy is immunosuppressive in human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6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37-641 [PMID: 19863500 DOI: 10.1111/j.1365-2133.2009.09562.x]</w:t>
      </w:r>
    </w:p>
    <w:p w14:paraId="2C0CEAF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4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hanos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S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Halliday GM, Damian DL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icotinamide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educes photodynamic therapy-induced immunosuppression in humans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2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6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31-636 [PMID: 22709272 DOI: 10.1111/j.1365-2133.2012.11109.x]</w:t>
      </w:r>
    </w:p>
    <w:p w14:paraId="069DEF94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5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Frost G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Halliday GM, Damian DL. Photodynamic therapy-induced immunosuppression in humans is prevented by reducing the rate of light deliver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Invest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Dermat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31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962-968 [PMID: 21248771 DOI: 10.1038/jid.2010.429]</w:t>
      </w:r>
    </w:p>
    <w:p w14:paraId="73FCB3F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6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usser DA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Camacho S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anderschei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Oseroff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R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The anatomic site of photodynamic therapy is a determinant for immunosuppression in a murine model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chem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hotobi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22-225 [PMID: 10048313]</w:t>
      </w:r>
    </w:p>
    <w:p w14:paraId="409000B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lastRenderedPageBreak/>
        <w:t>107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Evans 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Matthews W, Perry R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rak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Norton J, Pass HI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ffect of photodynamic therapy on tumor necrosis factor production by murine macrophage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Cancer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st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4-39 [PMID: 2293654]</w:t>
      </w:r>
    </w:p>
    <w:p w14:paraId="6F782FF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8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aji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H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Song W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urumoto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K, Kato H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nglem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EG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Systemic antitumor effect of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intratumora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njection of dendritic cells in combination with local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2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568-2574 [PMID: 16638867 DOI: 10.1158/1078-0432.CCR-05-1986]</w:t>
      </w:r>
    </w:p>
    <w:p w14:paraId="70D5EFFF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9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Vree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WJ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Esser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MC, de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Bruij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S, Star WM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ost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F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Sluit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W. Evidence for an important role of neutrophils in the efficacy of photodynamic therapy in vivo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908-2911 [PMID: 8674038]</w:t>
      </w:r>
    </w:p>
    <w:p w14:paraId="5A6509D6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0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anti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G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Lattuada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Nicoli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aron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Valentin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Cubeddu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R. Antitumor immunity induced by photodynamic therapy with aluminum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disulfonated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thalocyanine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and laser light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nticancer Drug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43-447 [PMID: 7949249]</w:t>
      </w:r>
    </w:p>
    <w:p w14:paraId="71374ED9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1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rbelik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Dougherty GJ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Photodynamic therapy-mediated immune response against subcutaneous mouse tumors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ancer Res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9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9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941-1946 [PMID: 10213504]</w:t>
      </w:r>
    </w:p>
    <w:p w14:paraId="71D8E18D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2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Zitvogel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L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epp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Kroeme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G. Decoding cell death signals in inflammation and immunit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ell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0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98-804 [PMID: 20303871 DOI: 10.1016/j.cell.2010.02.015]</w:t>
      </w:r>
    </w:p>
    <w:p w14:paraId="2851CEB1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3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ubbarayan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Häfeli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UO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Feyes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DK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Unnithan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J, Emancipator SN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ukhta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H. </w:t>
      </w: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A simplified method for preparation of 99mTc-annexin V and its biologic evaluation for in vivo imaging of apoptosis after photodynamic therap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uc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4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50-656 [PMID: 12679412]</w:t>
      </w:r>
    </w:p>
    <w:p w14:paraId="65732880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4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onato 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RAGE: a single receptor for several ligands and different cellular responses: the case of certain S100 proteins. 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Mol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11-724 [PMID: 18331229]</w:t>
      </w:r>
    </w:p>
    <w:p w14:paraId="0DE5AC4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5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Hashmi JT, Huang YY, Lange N, Hamblin MR. Stimulation of anti-tumor immunity by photodynamic therapy.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Expert Rev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mmunol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5-91 [PMID: 21162652 DOI: 10.1586/eci.10.81]</w:t>
      </w:r>
    </w:p>
    <w:p w14:paraId="3F0F5B0A" w14:textId="77777777" w:rsidR="000F7058" w:rsidRPr="000F7058" w:rsidRDefault="000F7058" w:rsidP="000F7058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6 </w:t>
      </w:r>
      <w:proofErr w:type="spellStart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astano</w:t>
      </w:r>
      <w:proofErr w:type="spellEnd"/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 xml:space="preserve"> AP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Mroz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P, Hamblin MR. Photodynamic therapy and anti-</w:t>
      </w:r>
      <w:proofErr w:type="spellStart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tumour</w:t>
      </w:r>
      <w:proofErr w:type="spell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immunity.</w:t>
      </w:r>
      <w:proofErr w:type="gramEnd"/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 w:rsidRPr="000F7058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 Rev Cancer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0F7058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</w:t>
      </w:r>
      <w:r w:rsidRPr="000F7058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35-545 [PMID: 16794636 DOI: 10.1038/nrc1894]</w:t>
      </w:r>
    </w:p>
    <w:p w14:paraId="632B2E1D" w14:textId="77777777" w:rsidR="002D57D4" w:rsidRPr="004E05F3" w:rsidRDefault="002D57D4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14:paraId="1BACE78A" w14:textId="0576A98C" w:rsidR="00B75073" w:rsidRPr="00B75073" w:rsidRDefault="00B75073" w:rsidP="00B75073">
      <w:pPr>
        <w:wordWrap w:val="0"/>
        <w:ind w:left="482" w:hangingChars="200" w:hanging="482"/>
        <w:jc w:val="right"/>
        <w:rPr>
          <w:rFonts w:ascii="Book Antiqua" w:hAnsi="Book Antiqua"/>
          <w:sz w:val="24"/>
          <w:szCs w:val="24"/>
        </w:rPr>
      </w:pPr>
      <w:r w:rsidRPr="00B75073">
        <w:rPr>
          <w:rFonts w:ascii="Book Antiqua" w:hAnsi="Book Antiqua"/>
          <w:b/>
          <w:sz w:val="24"/>
          <w:szCs w:val="24"/>
        </w:rPr>
        <w:t>P-Reviewer</w:t>
      </w:r>
      <w:r>
        <w:rPr>
          <w:rFonts w:ascii="Book Antiqua" w:hAnsi="Book Antiqua" w:hint="eastAsia"/>
          <w:b/>
          <w:sz w:val="24"/>
          <w:szCs w:val="24"/>
          <w:lang w:eastAsia="zh-CN"/>
        </w:rPr>
        <w:t>s</w:t>
      </w:r>
      <w:r w:rsidRPr="00B75073">
        <w:rPr>
          <w:rFonts w:ascii="Book Antiqua" w:hAnsi="Book Antiqua" w:hint="eastAsia"/>
          <w:b/>
          <w:sz w:val="24"/>
          <w:szCs w:val="24"/>
        </w:rPr>
        <w:t>:</w:t>
      </w:r>
      <w:r w:rsidRPr="00B75073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B75073">
        <w:rPr>
          <w:rFonts w:ascii="Book Antiqua" w:hAnsi="Book Antiqua"/>
          <w:sz w:val="24"/>
          <w:szCs w:val="24"/>
          <w:lang w:eastAsia="zh-CN"/>
        </w:rPr>
        <w:t>Kwon</w:t>
      </w:r>
      <w:r w:rsidRPr="00B75073">
        <w:rPr>
          <w:rFonts w:ascii="Book Antiqua" w:hAnsi="Book Antiqua" w:hint="eastAsia"/>
          <w:sz w:val="24"/>
          <w:szCs w:val="24"/>
          <w:lang w:eastAsia="zh-CN"/>
        </w:rPr>
        <w:t xml:space="preserve"> HJ, </w:t>
      </w:r>
      <w:r w:rsidRPr="00B75073">
        <w:rPr>
          <w:rFonts w:ascii="Book Antiqua" w:hAnsi="Book Antiqua"/>
          <w:sz w:val="24"/>
          <w:szCs w:val="24"/>
          <w:lang w:eastAsia="zh-CN"/>
        </w:rPr>
        <w:t>Nagata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B75073">
        <w:rPr>
          <w:rFonts w:ascii="Book Antiqua" w:hAnsi="Book Antiqua"/>
          <w:sz w:val="24"/>
          <w:szCs w:val="24"/>
          <w:lang w:eastAsia="zh-CN"/>
        </w:rPr>
        <w:t>T</w:t>
      </w:r>
      <w:r w:rsidRPr="00B75073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>
        <w:rPr>
          <w:rFonts w:ascii="Book Antiqua" w:hAnsi="Book Antiqua"/>
          <w:sz w:val="24"/>
          <w:szCs w:val="24"/>
          <w:lang w:eastAsia="zh-CN"/>
        </w:rPr>
        <w:t>Yun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B75073">
        <w:rPr>
          <w:rFonts w:ascii="Book Antiqua" w:hAnsi="Book Antiqua"/>
          <w:sz w:val="24"/>
          <w:szCs w:val="24"/>
          <w:lang w:eastAsia="zh-CN"/>
        </w:rPr>
        <w:t>C</w:t>
      </w:r>
      <w:r w:rsidRPr="00B75073">
        <w:rPr>
          <w:rFonts w:ascii="Book Antiqua" w:hAnsi="Book Antiqua" w:hint="eastAsia"/>
          <w:sz w:val="24"/>
          <w:szCs w:val="24"/>
          <w:lang w:eastAsia="zh-CN"/>
        </w:rPr>
        <w:t xml:space="preserve">H </w:t>
      </w:r>
      <w:r w:rsidRPr="00B75073">
        <w:rPr>
          <w:rFonts w:ascii="Book Antiqua" w:hAnsi="Book Antiqua"/>
          <w:b/>
          <w:sz w:val="24"/>
          <w:szCs w:val="24"/>
        </w:rPr>
        <w:t>S-Editor</w:t>
      </w:r>
      <w:r w:rsidRPr="00B75073">
        <w:rPr>
          <w:rFonts w:ascii="Book Antiqua" w:hAnsi="Book Antiqua" w:hint="eastAsia"/>
          <w:b/>
          <w:sz w:val="24"/>
          <w:szCs w:val="24"/>
        </w:rPr>
        <w:t>:</w:t>
      </w:r>
      <w:r w:rsidRPr="00B75073">
        <w:rPr>
          <w:rFonts w:ascii="Book Antiqua" w:hAnsi="Book Antiqua" w:hint="eastAsi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Song XX </w:t>
      </w:r>
      <w:r w:rsidRPr="00B75073">
        <w:rPr>
          <w:rFonts w:ascii="Book Antiqua" w:hAnsi="Book Antiqua"/>
          <w:b/>
          <w:sz w:val="24"/>
          <w:szCs w:val="24"/>
        </w:rPr>
        <w:t>L</w:t>
      </w:r>
      <w:r w:rsidRPr="00B75073">
        <w:rPr>
          <w:rFonts w:ascii="Book Antiqua" w:hAnsi="Book Antiqua" w:hint="eastAsia"/>
          <w:b/>
          <w:sz w:val="24"/>
          <w:szCs w:val="24"/>
        </w:rPr>
        <w:t>-</w:t>
      </w:r>
      <w:r w:rsidRPr="00B75073">
        <w:rPr>
          <w:rFonts w:ascii="Book Antiqua" w:hAnsi="Book Antiqua"/>
          <w:b/>
          <w:sz w:val="24"/>
          <w:szCs w:val="24"/>
        </w:rPr>
        <w:t>Editor</w:t>
      </w:r>
      <w:r w:rsidRPr="00B75073">
        <w:rPr>
          <w:rFonts w:ascii="Book Antiqua" w:hAnsi="Book Antiqua" w:hint="eastAsia"/>
          <w:b/>
          <w:sz w:val="24"/>
          <w:szCs w:val="24"/>
        </w:rPr>
        <w:t>:</w:t>
      </w:r>
      <w:r w:rsidRPr="00B75073">
        <w:rPr>
          <w:rFonts w:ascii="Book Antiqua" w:hAnsi="Book Antiqua"/>
          <w:sz w:val="24"/>
          <w:szCs w:val="24"/>
        </w:rPr>
        <w:t xml:space="preserve"> </w:t>
      </w:r>
      <w:r w:rsidRPr="00B75073">
        <w:rPr>
          <w:rFonts w:ascii="Book Antiqua" w:hAnsi="Book Antiqua"/>
          <w:b/>
          <w:sz w:val="24"/>
          <w:szCs w:val="24"/>
        </w:rPr>
        <w:t>E</w:t>
      </w:r>
      <w:r w:rsidRPr="00B75073">
        <w:rPr>
          <w:rFonts w:ascii="Book Antiqua" w:hAnsi="Book Antiqua" w:hint="eastAsia"/>
          <w:b/>
          <w:sz w:val="24"/>
          <w:szCs w:val="24"/>
        </w:rPr>
        <w:t>-</w:t>
      </w:r>
      <w:r w:rsidRPr="00B75073">
        <w:rPr>
          <w:rFonts w:ascii="Book Antiqua" w:hAnsi="Book Antiqua"/>
          <w:b/>
          <w:sz w:val="24"/>
          <w:szCs w:val="24"/>
        </w:rPr>
        <w:t>Editor</w:t>
      </w:r>
      <w:r w:rsidRPr="00B75073">
        <w:rPr>
          <w:rFonts w:ascii="Book Antiqua" w:hAnsi="Book Antiqua" w:hint="eastAsia"/>
          <w:b/>
          <w:sz w:val="24"/>
          <w:szCs w:val="24"/>
        </w:rPr>
        <w:t>:</w:t>
      </w:r>
    </w:p>
    <w:p w14:paraId="0A9506F3" w14:textId="77777777" w:rsidR="003A64AE" w:rsidRPr="00B75073" w:rsidRDefault="003A64AE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23847C9" w14:textId="6A5BFA29" w:rsidR="00E6506F" w:rsidRPr="00853F6D" w:rsidRDefault="00E6506F" w:rsidP="004E05F3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E05F3">
        <w:rPr>
          <w:rFonts w:ascii="Book Antiqua" w:hAnsi="Book Antiqua" w:cs="Arial"/>
          <w:b/>
          <w:color w:val="000000"/>
          <w:sz w:val="24"/>
          <w:szCs w:val="24"/>
          <w:lang w:val="en-US"/>
        </w:rPr>
        <w:lastRenderedPageBreak/>
        <w:t>Table 1</w:t>
      </w:r>
      <w:r w:rsidRPr="004E05F3">
        <w:rPr>
          <w:rFonts w:ascii="Book Antiqua" w:hAnsi="Book Antiqua" w:cs="Arial"/>
          <w:color w:val="000000"/>
          <w:sz w:val="24"/>
          <w:szCs w:val="24"/>
          <w:lang w:val="en-US"/>
        </w:rPr>
        <w:t xml:space="preserve"> </w:t>
      </w:r>
      <w:r w:rsidRPr="00853F6D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Milestone studies on effects of </w:t>
      </w:r>
      <w:r w:rsidR="00853F6D" w:rsidRPr="00853F6D">
        <w:rPr>
          <w:rFonts w:ascii="Book Antiqua" w:hAnsi="Book Antiqua" w:cs="Arial" w:hint="eastAsia"/>
          <w:b/>
          <w:sz w:val="24"/>
          <w:szCs w:val="24"/>
          <w:lang w:val="en-US" w:eastAsia="zh-CN"/>
        </w:rPr>
        <w:t>p</w:t>
      </w:r>
      <w:r w:rsidR="00853F6D" w:rsidRPr="00853F6D">
        <w:rPr>
          <w:rFonts w:ascii="Book Antiqua" w:hAnsi="Book Antiqua" w:cs="Arial"/>
          <w:b/>
          <w:sz w:val="24"/>
          <w:szCs w:val="24"/>
          <w:lang w:val="en-US"/>
        </w:rPr>
        <w:t>hotodynamic therapy</w:t>
      </w:r>
      <w:r w:rsidR="00853F6D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 affecting the immune system</w:t>
      </w:r>
    </w:p>
    <w:tbl>
      <w:tblPr>
        <w:tblStyle w:val="a9"/>
        <w:tblW w:w="0" w:type="auto"/>
        <w:tblInd w:w="-34" w:type="dxa"/>
        <w:tblLook w:val="04A0" w:firstRow="1" w:lastRow="0" w:firstColumn="1" w:lastColumn="0" w:noHBand="0" w:noVBand="1"/>
      </w:tblPr>
      <w:tblGrid>
        <w:gridCol w:w="2539"/>
        <w:gridCol w:w="6313"/>
        <w:gridCol w:w="1036"/>
      </w:tblGrid>
      <w:tr w:rsidR="00E6506F" w:rsidRPr="004E05F3" w14:paraId="381837B5" w14:textId="77777777" w:rsidTr="005A4B83">
        <w:tc>
          <w:tcPr>
            <w:tcW w:w="2552" w:type="dxa"/>
          </w:tcPr>
          <w:p w14:paraId="1426A3A4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Immune components</w:t>
            </w:r>
          </w:p>
        </w:tc>
        <w:tc>
          <w:tcPr>
            <w:tcW w:w="6379" w:type="dxa"/>
          </w:tcPr>
          <w:p w14:paraId="29609835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proofErr w:type="spellStart"/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Immunodulatory</w:t>
            </w:r>
            <w:proofErr w:type="spellEnd"/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effect of PDT</w:t>
            </w:r>
          </w:p>
        </w:tc>
        <w:tc>
          <w:tcPr>
            <w:tcW w:w="881" w:type="dxa"/>
          </w:tcPr>
          <w:p w14:paraId="79BBE39F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Ref.</w:t>
            </w:r>
          </w:p>
        </w:tc>
      </w:tr>
      <w:tr w:rsidR="00E6506F" w:rsidRPr="004E05F3" w14:paraId="13D34DED" w14:textId="77777777" w:rsidTr="005A4B83">
        <w:tc>
          <w:tcPr>
            <w:tcW w:w="2552" w:type="dxa"/>
          </w:tcPr>
          <w:p w14:paraId="141DF8CB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Pro-inflammatory cytokines</w:t>
            </w:r>
          </w:p>
        </w:tc>
        <w:tc>
          <w:tcPr>
            <w:tcW w:w="6379" w:type="dxa"/>
          </w:tcPr>
          <w:p w14:paraId="5CDE35A6" w14:textId="388E68C8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oduction of pro-inflammatory cytokines after PDT </w:t>
            </w:r>
            <w:r w:rsidR="00853F6D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n vivo</w:t>
            </w:r>
          </w:p>
        </w:tc>
        <w:tc>
          <w:tcPr>
            <w:tcW w:w="881" w:type="dxa"/>
          </w:tcPr>
          <w:p w14:paraId="53BCFA18" w14:textId="20991DBF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Hb2xsbmljazwvQXV0aG9yPjxZZWFyPjIwMDM8L1llYXI+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</w:fldData>
              </w:fldChar>
            </w:r>
            <w:r w:rsidR="003E65C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3E65C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Hb2xsbmljazwvQXV0aG9yPjxZZWFyPjIwMDM8L1llYXI+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</w:fldData>
              </w:fldChar>
            </w:r>
            <w:r w:rsidR="003E65C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3E65C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3E65C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26" w:tooltip="Gollnick, 2003 #23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26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4E4DF991" w14:textId="77777777" w:rsidTr="005A4B83">
        <w:tc>
          <w:tcPr>
            <w:tcW w:w="2552" w:type="dxa"/>
          </w:tcPr>
          <w:p w14:paraId="2C614375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Macrophages</w:t>
            </w:r>
          </w:p>
        </w:tc>
        <w:tc>
          <w:tcPr>
            <w:tcW w:w="6379" w:type="dxa"/>
          </w:tcPr>
          <w:p w14:paraId="2A65A87C" w14:textId="4A5687FD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irst evidence of cytokine production by PDT-treated macrophages </w:t>
            </w:r>
            <w:r w:rsidRPr="004E05F3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n vitro</w:t>
            </w:r>
          </w:p>
        </w:tc>
        <w:tc>
          <w:tcPr>
            <w:tcW w:w="881" w:type="dxa"/>
          </w:tcPr>
          <w:p w14:paraId="18FD73BE" w14:textId="6261EEEB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Evans&lt;/Author&gt;&lt;Year&gt;1990&lt;/Year&gt;&lt;RecNum&gt;87&lt;/RecNum&gt;&lt;DisplayText&gt;(107)&lt;/DisplayText&gt;&lt;record&gt;&lt;rec-number&gt;87&lt;/rec-number&gt;&lt;foreign-keys&gt;&lt;key app="EN" db-id="9sw0xe9z32rfa6exxvxvvv0c5pep02tp0tpw"&gt;87&lt;/key&gt;&lt;/foreign-keys&gt;&lt;ref-type name="Journal Article"&gt;17&lt;/ref-type&gt;&lt;contributors&gt;&lt;authors&gt;&lt;author&gt;Evans, S.&lt;/author&gt;&lt;author&gt;Matthews, W.&lt;/author&gt;&lt;author&gt;Perry, R.&lt;/author&gt;&lt;author&gt;Fraker, D.&lt;/author&gt;&lt;author&gt;Norton, J.&lt;/author&gt;&lt;author&gt;Pass, H. I.&lt;/author&gt;&lt;/authors&gt;&lt;/contributors&gt;&lt;auth-address&gt;Surgery Branch, National Cancer Institute, Bethesda, MD 20892.&lt;/auth-address&gt;&lt;titles&gt;&lt;title&gt;Effect of photodynamic therapy on tumor necrosis factor production by murine macrophages&lt;/title&gt;&lt;secondary-title&gt;J Natl Cancer Inst&lt;/secondary-title&gt;&lt;alt-title&gt;Journal of the National Cancer Institute&lt;/alt-title&gt;&lt;/titles&gt;&lt;periodical&gt;&lt;full-title&gt;J Natl Cancer Inst&lt;/full-title&gt;&lt;abbr-1&gt;Journal of the National Cancer Institute&lt;/abbr-1&gt;&lt;/periodical&gt;&lt;alt-periodical&gt;&lt;full-title&gt;J Natl Cancer Inst&lt;/full-title&gt;&lt;abbr-1&gt;Journal of the National Cancer Institute&lt;/abbr-1&gt;&lt;/alt-periodical&gt;&lt;pages&gt;34-9&lt;/pages&gt;&lt;volume&gt;82&lt;/volume&gt;&lt;number&gt;1&lt;/number&gt;&lt;keywords&gt;&lt;keyword&gt;Animals&lt;/keyword&gt;&lt;keyword&gt;Blood Vessels/drug effects&lt;/keyword&gt;&lt;keyword&gt;Cell Survival/drug effects&lt;/keyword&gt;&lt;keyword&gt;Female&lt;/keyword&gt;&lt;keyword&gt;Hemorrhage/etiology&lt;/keyword&gt;&lt;keyword&gt;Lipopolysaccharides/pharmacology&lt;/keyword&gt;&lt;keyword&gt;Macrophages/*drug effects/metabolism&lt;/keyword&gt;&lt;keyword&gt;Mice&lt;/keyword&gt;&lt;keyword&gt;Mice, Inbred C57BL&lt;/keyword&gt;&lt;keyword&gt;*Photochemotherapy&lt;/keyword&gt;&lt;keyword&gt;Tumor Necrosis Factor-alpha/*biosynthesis/pharmacology&lt;/keyword&gt;&lt;/keywords&gt;&lt;dates&gt;&lt;year&gt;1990&lt;/year&gt;&lt;pub-dates&gt;&lt;date&gt;Jan 3&lt;/date&gt;&lt;/pub-dates&gt;&lt;/dates&gt;&lt;isbn&gt;0027-8874 (Print)&amp;#xD;0027-8874 (Linking)&lt;/isbn&gt;&lt;accession-num&gt;2293654&lt;/accession-num&gt;&lt;urls&gt;&lt;related-urls&gt;&lt;url&gt;http://www.ncbi.nlm.nih.gov/pubmed/2293654&lt;/url&gt;&lt;/related-urls&gt;&lt;/urls&gt;&lt;/record&gt;&lt;/Cite&gt;&lt;/EndNote&gt;</w:instrTex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107" w:tooltip="Evans, 1990 #87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107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33D4BF2A" w14:textId="77777777" w:rsidTr="005A4B83">
        <w:tc>
          <w:tcPr>
            <w:tcW w:w="2552" w:type="dxa"/>
          </w:tcPr>
          <w:p w14:paraId="206C1CB3" w14:textId="0E9D1600" w:rsidR="00E6506F" w:rsidRPr="004E05F3" w:rsidRDefault="00E6506F" w:rsidP="00853F6D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Dendrit</w:t>
            </w:r>
            <w:r w:rsidR="00853F6D">
              <w:rPr>
                <w:rFonts w:ascii="Book Antiqua" w:hAnsi="Book Antiqua" w:cs="Arial"/>
                <w:sz w:val="24"/>
                <w:szCs w:val="24"/>
                <w:lang w:val="en-US"/>
              </w:rPr>
              <w:t>ic cells</w:t>
            </w:r>
          </w:p>
        </w:tc>
        <w:tc>
          <w:tcPr>
            <w:tcW w:w="6379" w:type="dxa"/>
          </w:tcPr>
          <w:p w14:paraId="6E95BD84" w14:textId="3B61BD51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i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DCs can efficiently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phagocytose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DT-treated tumor cells in </w:t>
            </w:r>
            <w:r w:rsidRPr="004E05F3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n vitro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experiments. Immature DCs administered in combination with PDT produce effective antitumor response </w:t>
            </w:r>
            <w:r w:rsidRPr="004E05F3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n vivo</w:t>
            </w:r>
          </w:p>
        </w:tc>
        <w:tc>
          <w:tcPr>
            <w:tcW w:w="881" w:type="dxa"/>
          </w:tcPr>
          <w:p w14:paraId="01945D87" w14:textId="245BA7F1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KYWxpbGk8L0F1dGhvcj48WWVhcj4yMDA0PC9ZZWFyPjxS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KYWxpbGk8L0F1dGhvcj48WWVhcj4yMDA0PC9ZZWFyPjxS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38" w:tooltip="Jalili, 2004 #33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38</w:t>
              </w:r>
            </w:hyperlink>
            <w:r w:rsidR="00EA6270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</w:t>
            </w:r>
            <w:hyperlink w:anchor="_ENREF_108" w:tooltip="Saji, 2006 #91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108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7542F322" w14:textId="77777777" w:rsidTr="005A4B83">
        <w:tc>
          <w:tcPr>
            <w:tcW w:w="2552" w:type="dxa"/>
          </w:tcPr>
          <w:p w14:paraId="03B66DCD" w14:textId="5A648305" w:rsidR="00E6506F" w:rsidRPr="004E05F3" w:rsidRDefault="00E6506F" w:rsidP="00853F6D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atural killer cells </w:t>
            </w:r>
          </w:p>
        </w:tc>
        <w:tc>
          <w:tcPr>
            <w:tcW w:w="6379" w:type="dxa"/>
          </w:tcPr>
          <w:p w14:paraId="089F11A7" w14:textId="710B5263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Role of NKs in immune response after PDT, cont</w:t>
            </w:r>
            <w:r w:rsidR="00853F6D">
              <w:rPr>
                <w:rFonts w:ascii="Book Antiqua" w:hAnsi="Book Antiqua" w:cs="Arial"/>
                <w:sz w:val="24"/>
                <w:szCs w:val="24"/>
                <w:lang w:val="en-US"/>
              </w:rPr>
              <w:t>rol of distant untreated tumors</w:t>
            </w:r>
          </w:p>
        </w:tc>
        <w:tc>
          <w:tcPr>
            <w:tcW w:w="881" w:type="dxa"/>
          </w:tcPr>
          <w:p w14:paraId="5974EA07" w14:textId="3088F28A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LYWJpbmd1PC9BdXRob3I+PFllYXI+MjAwNzwvWWVhcj48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LYWJpbmd1PC9BdXRob3I+PFllYXI+MjAwNzwvWWVhcj48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43" w:tooltip="Kabingu, 2007 #38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43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2D825642" w14:textId="77777777" w:rsidTr="005A4B83">
        <w:tc>
          <w:tcPr>
            <w:tcW w:w="2552" w:type="dxa"/>
          </w:tcPr>
          <w:p w14:paraId="247646C1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Neutrophils</w:t>
            </w:r>
          </w:p>
        </w:tc>
        <w:tc>
          <w:tcPr>
            <w:tcW w:w="6379" w:type="dxa"/>
          </w:tcPr>
          <w:p w14:paraId="68852710" w14:textId="5F2C262A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Evidences that neutrophils have a crucial role in the PDT response </w:t>
            </w:r>
            <w:r w:rsidR="00853F6D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n vivo</w:t>
            </w:r>
          </w:p>
        </w:tc>
        <w:tc>
          <w:tcPr>
            <w:tcW w:w="881" w:type="dxa"/>
          </w:tcPr>
          <w:p w14:paraId="57387F8E" w14:textId="0C97AD1F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kZSBWcmVlPC9BdXRob3I+PFllYXI+MTk5NjwvWWVhcj48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kZSBWcmVlPC9BdXRob3I+PFllYXI+MTk5NjwvWWVhcj48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30" w:tooltip="Kousis, 2007 #27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30</w:t>
              </w:r>
            </w:hyperlink>
            <w:r w:rsidR="00EA6270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</w:t>
            </w:r>
            <w:hyperlink w:anchor="_ENREF_109" w:tooltip="de Vree, 1996 #90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109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56E12074" w14:textId="77777777" w:rsidTr="005A4B83">
        <w:tc>
          <w:tcPr>
            <w:tcW w:w="2552" w:type="dxa"/>
          </w:tcPr>
          <w:p w14:paraId="7C33FC7D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Memory immunity</w:t>
            </w:r>
          </w:p>
        </w:tc>
        <w:tc>
          <w:tcPr>
            <w:tcW w:w="6379" w:type="dxa"/>
          </w:tcPr>
          <w:p w14:paraId="716A316E" w14:textId="79651C43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irst demonstration that a specific antitumor memory immunity is induced after PDT: resistance to tumor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rech</w:t>
            </w:r>
            <w:r w:rsidR="00853F6D">
              <w:rPr>
                <w:rFonts w:ascii="Book Antiqua" w:hAnsi="Book Antiqua" w:cs="Arial"/>
                <w:sz w:val="24"/>
                <w:szCs w:val="24"/>
                <w:lang w:val="en-US"/>
              </w:rPr>
              <w:t>allenge</w:t>
            </w:r>
            <w:proofErr w:type="spellEnd"/>
            <w:r w:rsidR="00853F6D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in animals cured by PDT</w:t>
            </w:r>
          </w:p>
        </w:tc>
        <w:tc>
          <w:tcPr>
            <w:tcW w:w="881" w:type="dxa"/>
          </w:tcPr>
          <w:p w14:paraId="11F74A11" w14:textId="0B0322AA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W50aTwvQXV0aG9yPjxZZWFyPjE5OTQ8L1llYXI+PFJl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W50aTwvQXV0aG9yPjxZZWFyPjE5OTQ8L1llYXI+PFJl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110" w:tooltip="Canti, 1994 #88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110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68FD8322" w14:textId="77777777" w:rsidTr="005A4B83">
        <w:tc>
          <w:tcPr>
            <w:tcW w:w="2552" w:type="dxa"/>
          </w:tcPr>
          <w:p w14:paraId="15A6D769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 lymphocytes, memory immunity</w:t>
            </w:r>
          </w:p>
        </w:tc>
        <w:tc>
          <w:tcPr>
            <w:tcW w:w="6379" w:type="dxa"/>
          </w:tcPr>
          <w:p w14:paraId="3CA2A5BF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Essential role of host T lymphocytes in immune response after PDT: curative effect of PDT in immune-competent </w:t>
            </w:r>
            <w:proofErr w:type="spellStart"/>
            <w:r w:rsidR="00DE5BD6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Balb</w:t>
            </w:r>
            <w:proofErr w:type="spellEnd"/>
            <w:r w:rsidR="00DE5BD6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/c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ice, but not in immune-suppressed </w:t>
            </w:r>
            <w:proofErr w:type="spellStart"/>
            <w:r w:rsidRPr="004E05F3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scid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ice. Adoptive transfer of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splenocytes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from PDT-cured mice to </w:t>
            </w:r>
            <w:proofErr w:type="spellStart"/>
            <w:r w:rsidRPr="004E05F3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scid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ice confers resistance to tumor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rechallenge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</w:p>
        </w:tc>
        <w:tc>
          <w:tcPr>
            <w:tcW w:w="881" w:type="dxa"/>
          </w:tcPr>
          <w:p w14:paraId="46BD589E" w14:textId="52808060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Lb3JiZWxpazwvQXV0aG9yPjxZZWFyPjE5OTY8L1llYXI+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Lb3JiZWxpazwvQXV0aG9yPjxZZWFyPjE5OTY8L1llYXI+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</w:fldData>
              </w:fldCha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521E50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8" w:tooltip="Korbelik, 1996 #7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8</w:t>
              </w:r>
            </w:hyperlink>
            <w:r w:rsidR="00EA6270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</w:t>
            </w:r>
            <w:hyperlink w:anchor="_ENREF_111" w:tooltip="Korbelik, 1999 #89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111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6C4679AF" w14:textId="77777777" w:rsidTr="005A4B83">
        <w:tc>
          <w:tcPr>
            <w:tcW w:w="2552" w:type="dxa"/>
          </w:tcPr>
          <w:p w14:paraId="609C921B" w14:textId="4F9DEDEF" w:rsidR="00E6506F" w:rsidRPr="004E05F3" w:rsidRDefault="00E6506F" w:rsidP="00EA6270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</w:p>
        </w:tc>
        <w:tc>
          <w:tcPr>
            <w:tcW w:w="6379" w:type="dxa"/>
          </w:tcPr>
          <w:p w14:paraId="719DFF15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Evidences for the role of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in inhibiting the immune response after PDT.</w:t>
            </w:r>
          </w:p>
        </w:tc>
        <w:tc>
          <w:tcPr>
            <w:tcW w:w="881" w:type="dxa"/>
          </w:tcPr>
          <w:p w14:paraId="554FAA56" w14:textId="7ED97B39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N0YW5vPC9BdXRob3I+PFllYXI+MjAwODwvWWVhcj48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NTQ5NS01MDA8L3BhZ2VzPjx2b2x1bWU+MTA1PC92b2x1bWU+PG51bWJlcj4xNDwv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N0YW5vPC9BdXRob3I+PFllYXI+MjAwODwvWWVhcj48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NTQ5NS01MDA8L3BhZ2VzPjx2b2x1bWU+MTA1PC92b2x1bWU+PG51bWJlcj4xNDwv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77" w:tooltip="Castano, 2008 #71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77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E6506F" w:rsidRPr="004E05F3" w14:paraId="4773C30E" w14:textId="77777777" w:rsidTr="005A4B83">
        <w:tc>
          <w:tcPr>
            <w:tcW w:w="2552" w:type="dxa"/>
          </w:tcPr>
          <w:p w14:paraId="66B7239C" w14:textId="77777777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Patient lymphocytes</w:t>
            </w:r>
          </w:p>
        </w:tc>
        <w:tc>
          <w:tcPr>
            <w:tcW w:w="6379" w:type="dxa"/>
          </w:tcPr>
          <w:p w14:paraId="1ADE0D63" w14:textId="255567EB" w:rsidR="00E6506F" w:rsidRPr="004E05F3" w:rsidRDefault="00E6506F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First demonstration that an antigen-specific immune respon</w:t>
            </w:r>
            <w:r w:rsidR="00EA6270">
              <w:rPr>
                <w:rFonts w:ascii="Book Antiqua" w:hAnsi="Book Antiqua" w:cs="Arial"/>
                <w:sz w:val="24"/>
                <w:szCs w:val="24"/>
                <w:lang w:val="en-US"/>
              </w:rPr>
              <w:t>se can be observed after PDT</w:t>
            </w:r>
          </w:p>
        </w:tc>
        <w:tc>
          <w:tcPr>
            <w:tcW w:w="881" w:type="dxa"/>
          </w:tcPr>
          <w:p w14:paraId="53B45027" w14:textId="0FD92ACC" w:rsidR="00E6506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LYWJpbmd1PC9BdXRob3I+PFllYXI+MjAwOTwvWWVhcj48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Q0NjAtNjwvcGFnZXM+PHZvbHVtZT4xNTwvdm9sdW1l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LYWJpbmd1PC9BdXRob3I+PFllYXI+MjAwOTwvWWVhcj48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65" w:tooltip="Kabingu, 2009 #60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65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</w:tbl>
    <w:p w14:paraId="256ED3B2" w14:textId="64E15458" w:rsidR="00E6506F" w:rsidRPr="004E05F3" w:rsidRDefault="00EA6270" w:rsidP="004E05F3">
      <w:pPr>
        <w:spacing w:after="0" w:line="360" w:lineRule="auto"/>
        <w:jc w:val="both"/>
        <w:rPr>
          <w:rFonts w:ascii="Book Antiqua" w:hAnsi="Book Antiqua" w:cs="Arial"/>
          <w:b/>
          <w:color w:val="000000"/>
          <w:sz w:val="24"/>
          <w:szCs w:val="24"/>
          <w:lang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t>PDT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: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Photodynamic therapy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;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DC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: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53F6D" w:rsidRPr="004E05F3">
        <w:rPr>
          <w:rFonts w:ascii="Book Antiqua" w:hAnsi="Book Antiqua" w:cs="Arial"/>
          <w:sz w:val="24"/>
          <w:szCs w:val="24"/>
          <w:lang w:val="en-US"/>
        </w:rPr>
        <w:t>Dendritic cell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;</w:t>
      </w:r>
      <w:r w:rsidRPr="00EA627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4E05F3">
        <w:rPr>
          <w:rFonts w:ascii="Book Antiqua" w:hAnsi="Book Antiqua" w:cs="Arial"/>
          <w:sz w:val="24"/>
          <w:szCs w:val="24"/>
          <w:lang w:val="en-US"/>
        </w:rPr>
        <w:t>NK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: </w:t>
      </w:r>
      <w:r w:rsidRPr="004E05F3">
        <w:rPr>
          <w:rFonts w:ascii="Book Antiqua" w:hAnsi="Book Antiqua" w:cs="Arial"/>
          <w:sz w:val="24"/>
          <w:szCs w:val="24"/>
          <w:lang w:val="en-US"/>
        </w:rPr>
        <w:t>Natural killer cell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;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: </w:t>
      </w:r>
      <w:r w:rsidRPr="004E05F3">
        <w:rPr>
          <w:rFonts w:ascii="Book Antiqua" w:hAnsi="Book Antiqua" w:cs="Arial"/>
          <w:sz w:val="24"/>
          <w:szCs w:val="24"/>
          <w:lang w:val="en-US"/>
        </w:rPr>
        <w:t>T regulatory cell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.</w:t>
      </w:r>
    </w:p>
    <w:p w14:paraId="27BC0A97" w14:textId="77777777" w:rsidR="00E6506F" w:rsidRPr="004E05F3" w:rsidRDefault="00E6506F" w:rsidP="004E05F3">
      <w:pPr>
        <w:spacing w:after="0" w:line="360" w:lineRule="auto"/>
        <w:jc w:val="both"/>
        <w:rPr>
          <w:rFonts w:ascii="Book Antiqua" w:hAnsi="Book Antiqua" w:cs="Arial"/>
          <w:b/>
          <w:color w:val="000000"/>
          <w:sz w:val="24"/>
          <w:szCs w:val="24"/>
        </w:rPr>
      </w:pPr>
    </w:p>
    <w:p w14:paraId="73EEFBCC" w14:textId="3514A3E1" w:rsidR="009453C8" w:rsidRPr="00EA6270" w:rsidRDefault="009453C8" w:rsidP="004E05F3">
      <w:pPr>
        <w:spacing w:after="0" w:line="360" w:lineRule="auto"/>
        <w:jc w:val="both"/>
        <w:rPr>
          <w:rFonts w:ascii="Book Antiqua" w:hAnsi="Book Antiqua" w:cs="Arial"/>
          <w:b/>
          <w:color w:val="000000"/>
          <w:sz w:val="24"/>
          <w:szCs w:val="24"/>
          <w:lang w:val="en-US"/>
        </w:rPr>
      </w:pPr>
      <w:r w:rsidRPr="004E05F3">
        <w:rPr>
          <w:rFonts w:ascii="Book Antiqua" w:hAnsi="Book Antiqua" w:cs="Arial"/>
          <w:b/>
          <w:color w:val="000000"/>
          <w:sz w:val="24"/>
          <w:szCs w:val="24"/>
          <w:lang w:val="en-US"/>
        </w:rPr>
        <w:lastRenderedPageBreak/>
        <w:t xml:space="preserve">Table </w:t>
      </w:r>
      <w:r w:rsidR="008D4296" w:rsidRPr="004E05F3">
        <w:rPr>
          <w:rFonts w:ascii="Book Antiqua" w:hAnsi="Book Antiqua" w:cs="Arial"/>
          <w:b/>
          <w:color w:val="000000"/>
          <w:sz w:val="24"/>
          <w:szCs w:val="24"/>
          <w:lang w:val="en-US"/>
        </w:rPr>
        <w:t>2</w:t>
      </w:r>
      <w:r w:rsidRPr="004E05F3">
        <w:rPr>
          <w:rFonts w:ascii="Book Antiqua" w:hAnsi="Book Antiqua" w:cs="Arial"/>
          <w:color w:val="000000"/>
          <w:sz w:val="24"/>
          <w:szCs w:val="24"/>
          <w:lang w:val="en-US"/>
        </w:rPr>
        <w:t xml:space="preserve"> </w:t>
      </w:r>
      <w:r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>Damage-associated molecular pattern molecules that may be released</w:t>
      </w:r>
      <w:r w:rsidR="00815729"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 or exposed on the outer leaflet of dying tumor cells after </w:t>
      </w:r>
      <w:r w:rsidR="00EA6270" w:rsidRPr="00EA6270">
        <w:rPr>
          <w:rFonts w:ascii="Book Antiqua" w:hAnsi="Book Antiqua" w:cs="Arial" w:hint="eastAsia"/>
          <w:b/>
          <w:sz w:val="24"/>
          <w:szCs w:val="24"/>
          <w:lang w:val="en-US" w:eastAsia="zh-CN"/>
        </w:rPr>
        <w:t>p</w:t>
      </w:r>
      <w:r w:rsidR="00EA6270" w:rsidRPr="00EA6270">
        <w:rPr>
          <w:rFonts w:ascii="Book Antiqua" w:hAnsi="Book Antiqua" w:cs="Arial"/>
          <w:b/>
          <w:sz w:val="24"/>
          <w:szCs w:val="24"/>
          <w:lang w:val="en-US"/>
        </w:rPr>
        <w:t>hotodynamic therapy</w:t>
      </w:r>
    </w:p>
    <w:tbl>
      <w:tblPr>
        <w:tblStyle w:val="a9"/>
        <w:tblW w:w="10774" w:type="dxa"/>
        <w:tblInd w:w="-176" w:type="dxa"/>
        <w:tblLook w:val="04A0" w:firstRow="1" w:lastRow="0" w:firstColumn="1" w:lastColumn="0" w:noHBand="0" w:noVBand="1"/>
      </w:tblPr>
      <w:tblGrid>
        <w:gridCol w:w="2810"/>
        <w:gridCol w:w="6328"/>
        <w:gridCol w:w="1636"/>
      </w:tblGrid>
      <w:tr w:rsidR="00FC1672" w:rsidRPr="004E05F3" w14:paraId="2ACB70EC" w14:textId="77777777" w:rsidTr="00EA6270">
        <w:tc>
          <w:tcPr>
            <w:tcW w:w="2810" w:type="dxa"/>
          </w:tcPr>
          <w:p w14:paraId="323EC31C" w14:textId="77777777" w:rsidR="00A42AD1" w:rsidRPr="004E05F3" w:rsidRDefault="00A42AD1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  <w:t>DAMP</w:t>
            </w:r>
          </w:p>
        </w:tc>
        <w:tc>
          <w:tcPr>
            <w:tcW w:w="6328" w:type="dxa"/>
          </w:tcPr>
          <w:p w14:paraId="2CCFE8B5" w14:textId="77777777" w:rsidR="00A42AD1" w:rsidRPr="004E05F3" w:rsidRDefault="00A42AD1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  <w:t xml:space="preserve">Function </w:t>
            </w:r>
          </w:p>
        </w:tc>
        <w:tc>
          <w:tcPr>
            <w:tcW w:w="1636" w:type="dxa"/>
          </w:tcPr>
          <w:p w14:paraId="3F1F31EF" w14:textId="77777777" w:rsidR="00A42AD1" w:rsidRPr="004E05F3" w:rsidRDefault="00A42AD1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  <w:t>Ref</w:t>
            </w:r>
            <w:r w:rsidR="00926FE4" w:rsidRPr="004E05F3">
              <w:rPr>
                <w:rFonts w:ascii="Book Antiqua" w:hAnsi="Book Antiqua" w:cs="Arial"/>
                <w:b/>
                <w:color w:val="000000"/>
                <w:sz w:val="24"/>
                <w:szCs w:val="24"/>
              </w:rPr>
              <w:t>.</w:t>
            </w:r>
          </w:p>
        </w:tc>
      </w:tr>
      <w:tr w:rsidR="00FC1672" w:rsidRPr="004E05F3" w14:paraId="7338CF8C" w14:textId="77777777" w:rsidTr="00EA6270">
        <w:tc>
          <w:tcPr>
            <w:tcW w:w="2810" w:type="dxa"/>
          </w:tcPr>
          <w:p w14:paraId="59B7D211" w14:textId="4B0E169B" w:rsidR="00762357" w:rsidRPr="004E05F3" w:rsidRDefault="008A5A98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Heat 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s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hock 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p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roteins </w:t>
            </w:r>
          </w:p>
          <w:p w14:paraId="7C02C930" w14:textId="5F8DFE85" w:rsidR="00A42AD1" w:rsidRPr="004E05F3" w:rsidRDefault="00EA6270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r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(</w:t>
            </w:r>
            <w:r w:rsidR="00EB3ECE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HSP6</w:t>
            </w:r>
            <w:r w:rsidR="008A5A98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0,</w:t>
            </w:r>
            <w:r w:rsidR="00EB3ECE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HSP70,</w:t>
            </w:r>
            <w:r w:rsidR="008A5A98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HSP90, gp96</w:t>
            </w:r>
            <w:r w:rsidR="00E7260B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, GRP94, GRP78</w:t>
            </w:r>
            <w:r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6328" w:type="dxa"/>
          </w:tcPr>
          <w:p w14:paraId="11ED2FAD" w14:textId="768616B7" w:rsidR="00A42AD1" w:rsidRPr="004E05F3" w:rsidRDefault="008A5A98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GB" w:eastAsia="zh-CN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Molecular 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chaperones that normally reside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in intracellular regions/organelles, but under </w:t>
            </w:r>
            <w:r w:rsidR="00F669E6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stress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they are exposed on the damaged cell surface and prime </w:t>
            </w:r>
            <w:proofErr w:type="spellStart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immunomodulatory</w:t>
            </w:r>
            <w:proofErr w:type="spellEnd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processes</w:t>
            </w:r>
          </w:p>
        </w:tc>
        <w:tc>
          <w:tcPr>
            <w:tcW w:w="1636" w:type="dxa"/>
          </w:tcPr>
          <w:p w14:paraId="534AAF6D" w14:textId="479D3A11" w:rsidR="00A42AD1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fldChar w:fldCharType="begin">
                <w:fldData xml:space="preserve">PEVuZE5vdGU+PENpdGU+PEF1dGhvcj5aaXR2b2dlbDwvQXV0aG9yPjxZZWFyPjIwMTA8L1llYXI+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fldChar w:fldCharType="begin">
                <w:fldData xml:space="preserve">PEVuZE5vdGU+PENpdGU+PEF1dGhvcj5aaXR2b2dlbDwvQXV0aG9yPjxZZWFyPjIwMTA8L1llYXI+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  <w:lang w:val="en-GB"/>
              </w:rPr>
              <w:t>[</w:t>
            </w:r>
            <w:hyperlink w:anchor="_ENREF_11" w:tooltip="Garg, 2010 #10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  <w:lang w:val="en-GB"/>
                </w:rPr>
                <w:t>11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  <w:lang w:val="en-GB"/>
              </w:rPr>
              <w:t>,</w:t>
            </w:r>
            <w:hyperlink w:anchor="_ENREF_21" w:tooltip="Garg, 2011 #20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  <w:lang w:val="en-GB"/>
                </w:rPr>
                <w:t>21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  <w:lang w:val="en-GB"/>
              </w:rPr>
              <w:t>,</w:t>
            </w:r>
            <w:hyperlink w:anchor="_ENREF_22" w:tooltip="Korbelik, 2005 #21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  <w:lang w:val="en-GB"/>
                </w:rPr>
                <w:t>22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  <w:lang w:val="en-GB"/>
              </w:rPr>
              <w:t>,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  <w:lang w:val="en-GB"/>
                </w:rPr>
                <w:t>112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  <w:lang w:val="en-GB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GB"/>
              </w:rPr>
              <w:fldChar w:fldCharType="end"/>
            </w:r>
          </w:p>
        </w:tc>
      </w:tr>
      <w:tr w:rsidR="00FC1672" w:rsidRPr="004E05F3" w14:paraId="041FBF9B" w14:textId="77777777" w:rsidTr="00EA6270">
        <w:tc>
          <w:tcPr>
            <w:tcW w:w="2810" w:type="dxa"/>
          </w:tcPr>
          <w:p w14:paraId="657F1DBA" w14:textId="4C4CEBC1" w:rsidR="00A42AD1" w:rsidRPr="004E05F3" w:rsidRDefault="00EA6270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Arial"/>
                <w:color w:val="000000"/>
                <w:sz w:val="24"/>
                <w:szCs w:val="24"/>
              </w:rPr>
              <w:t>Calreticulin</w:t>
            </w:r>
          </w:p>
        </w:tc>
        <w:tc>
          <w:tcPr>
            <w:tcW w:w="6328" w:type="dxa"/>
          </w:tcPr>
          <w:p w14:paraId="58A449C0" w14:textId="73E84924" w:rsidR="00A42AD1" w:rsidRPr="004E05F3" w:rsidRDefault="00815729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Calcium binding protein located in intracellular regions/organelles 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(</w:t>
            </w:r>
            <w:r w:rsidR="00762357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mostly in ER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)</w:t>
            </w:r>
            <w:r w:rsidR="00762357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, but under </w:t>
            </w:r>
            <w:r w:rsidR="00F669E6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stress</w:t>
            </w:r>
            <w:r w:rsidR="00762357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its presence on the PM is augmented. On the PM it acts as “danger signal” and increases the im</w:t>
            </w:r>
            <w:r w:rsidR="00EA6270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munogenicity of the dying cells</w:t>
            </w:r>
          </w:p>
        </w:tc>
        <w:tc>
          <w:tcPr>
            <w:tcW w:w="1636" w:type="dxa"/>
          </w:tcPr>
          <w:p w14:paraId="31AE3B25" w14:textId="4CEE648C" w:rsidR="00A42AD1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KTwvRGlzcGxheVRleHQ+PHJlY29y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KTwvRGlzcGxheVRleHQ+PHJlY29y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[</w:t>
            </w:r>
            <w:hyperlink w:anchor="_ENREF_11" w:tooltip="Garg, 2010 #10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2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</w:p>
        </w:tc>
      </w:tr>
      <w:tr w:rsidR="00FC1672" w:rsidRPr="004E05F3" w14:paraId="1168397D" w14:textId="77777777" w:rsidTr="00EA6270">
        <w:tc>
          <w:tcPr>
            <w:tcW w:w="2810" w:type="dxa"/>
          </w:tcPr>
          <w:p w14:paraId="78593794" w14:textId="21CE408C" w:rsidR="009F615C" w:rsidRPr="004E05F3" w:rsidRDefault="009F615C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eastAsia="zh-CN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t>ATP</w:t>
            </w:r>
          </w:p>
        </w:tc>
        <w:tc>
          <w:tcPr>
            <w:tcW w:w="6328" w:type="dxa"/>
          </w:tcPr>
          <w:p w14:paraId="11B6290C" w14:textId="18504821" w:rsidR="00A42AD1" w:rsidRPr="004E05F3" w:rsidRDefault="009F615C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High-energy mo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lecule, normally intracellular, 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but </w:t>
            </w:r>
            <w:r w:rsidR="00A05BDF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can be 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released by necrotic and apoptotic cells under particular stresses. Extracellular ATP has the ability to 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help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in </w:t>
            </w:r>
            <w:proofErr w:type="spellStart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c</w:t>
            </w:r>
            <w:r w:rsidR="00EA6270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hemoattraction</w:t>
            </w:r>
            <w:proofErr w:type="spellEnd"/>
            <w:r w:rsidR="00EA6270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of immune cells</w:t>
            </w:r>
          </w:p>
        </w:tc>
        <w:tc>
          <w:tcPr>
            <w:tcW w:w="1636" w:type="dxa"/>
          </w:tcPr>
          <w:p w14:paraId="145163A4" w14:textId="734D7D3A" w:rsidR="00A42AD1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xPC9SZWNOdW0+PERpc3BsYXlUZXh0PigxMiwgMTEyKTwvRGlzcGxheVRleHQ+PHJlY29y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xPC9SZWNOdW0+PERpc3BsYXlUZXh0PigxMiwgMTEyKTwvRGlzcGxheVRleHQ+PHJlY29y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[</w:t>
            </w:r>
            <w:hyperlink w:anchor="_ENREF_12" w:tooltip="Garg, 2010 #11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2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</w:p>
        </w:tc>
      </w:tr>
      <w:tr w:rsidR="00FC1672" w:rsidRPr="004E05F3" w14:paraId="4BD3489E" w14:textId="77777777" w:rsidTr="00EA6270">
        <w:tc>
          <w:tcPr>
            <w:tcW w:w="2810" w:type="dxa"/>
          </w:tcPr>
          <w:p w14:paraId="667218A5" w14:textId="77777777" w:rsidR="009C507F" w:rsidRPr="004E05F3" w:rsidRDefault="009C507F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t>Phosphatidylserine</w:t>
            </w:r>
          </w:p>
        </w:tc>
        <w:tc>
          <w:tcPr>
            <w:tcW w:w="6328" w:type="dxa"/>
          </w:tcPr>
          <w:p w14:paraId="42286089" w14:textId="2650EC25" w:rsidR="009C507F" w:rsidRPr="004E05F3" w:rsidRDefault="002144F2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When cells are damaged/dying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,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phosphatidylserine</w:t>
            </w:r>
            <w:proofErr w:type="spellEnd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is transposed from the inner to the outer leaflet 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and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acts as an “eat me” signal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by 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interact</w:t>
            </w:r>
            <w:r w:rsidR="00F25043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ing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with multiple immune cells receptors, mediating efficient phagocytosis </w:t>
            </w:r>
            <w:r w:rsidR="00EA6270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and anti-inflammatory responses</w:t>
            </w:r>
          </w:p>
        </w:tc>
        <w:tc>
          <w:tcPr>
            <w:tcW w:w="1636" w:type="dxa"/>
          </w:tcPr>
          <w:p w14:paraId="220C4582" w14:textId="29A109B7" w:rsidR="009C507F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aaXR2b2dlbDwvQXV0aG9yPjxZZWFyPjIwMTA8L1llYXI+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aaXR2b2dlbDwvQXV0aG9yPjxZZWFyPjIwMTA8L1llYXI+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[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2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3" w:tooltip="Subbarayan, 2003 #95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3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</w:p>
        </w:tc>
      </w:tr>
      <w:tr w:rsidR="00FC1672" w:rsidRPr="004E05F3" w14:paraId="5A973883" w14:textId="77777777" w:rsidTr="00EA6270">
        <w:tc>
          <w:tcPr>
            <w:tcW w:w="2810" w:type="dxa"/>
          </w:tcPr>
          <w:p w14:paraId="22C0AE31" w14:textId="0980191E" w:rsidR="00A05BDF" w:rsidRPr="004E05F3" w:rsidRDefault="00A05BDF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High mobility group box-1 </w:t>
            </w:r>
          </w:p>
        </w:tc>
        <w:tc>
          <w:tcPr>
            <w:tcW w:w="6328" w:type="dxa"/>
          </w:tcPr>
          <w:p w14:paraId="54E7623E" w14:textId="2CBDC053" w:rsidR="00A42AD1" w:rsidRPr="004E05F3" w:rsidRDefault="00C152C7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Nuclear chromatin-binding protein; it has prominent cytokine-line properties and when </w:t>
            </w:r>
            <w:proofErr w:type="spellStart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realease</w:t>
            </w:r>
            <w:r w:rsidR="00F669E6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d</w:t>
            </w:r>
            <w:proofErr w:type="spellEnd"/>
            <w:r w:rsidR="00F669E6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by dying cells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tends to stimulate immune cells to produce various </w:t>
            </w:r>
            <w:r w:rsidR="00EA6270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pro-inflammatory cytokines</w:t>
            </w:r>
          </w:p>
        </w:tc>
        <w:tc>
          <w:tcPr>
            <w:tcW w:w="1636" w:type="dxa"/>
          </w:tcPr>
          <w:p w14:paraId="4BB0D990" w14:textId="38F50B59" w:rsidR="00A42AD1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KTwvRGlzcGxheVRleHQ+PHJlY29y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KTwvRGlzcGxheVRleHQ+PHJlY29y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[</w:t>
            </w:r>
            <w:hyperlink w:anchor="_ENREF_11" w:tooltip="Garg, 2010 #10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2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</w:p>
        </w:tc>
      </w:tr>
      <w:tr w:rsidR="00FC1672" w:rsidRPr="004E05F3" w14:paraId="65023C02" w14:textId="77777777" w:rsidTr="00EA6270">
        <w:tc>
          <w:tcPr>
            <w:tcW w:w="2810" w:type="dxa"/>
          </w:tcPr>
          <w:p w14:paraId="765FD333" w14:textId="76F2F770" w:rsidR="00A42AD1" w:rsidRPr="004E05F3" w:rsidRDefault="00C152C7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proofErr w:type="spellStart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Calgranulin</w:t>
            </w:r>
            <w:proofErr w:type="spellEnd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family members 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(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S100A8, S100A9, S100A12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6328" w:type="dxa"/>
          </w:tcPr>
          <w:p w14:paraId="55365505" w14:textId="59F1CD96" w:rsidR="00A42AD1" w:rsidRPr="004E05F3" w:rsidRDefault="00413BAB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Calcium-</w:t>
            </w:r>
            <w:r w:rsidR="009C507F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binding proteins; when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released by necrotic cells they act as “find me” signals attracting various immune cells and interacting with immune cell receptor 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(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TLR4/RAGE</w:t>
            </w:r>
            <w:r w:rsidR="00EA6270">
              <w:rPr>
                <w:rFonts w:ascii="Book Antiqua" w:hAnsi="Book Antiqua" w:cs="Arial" w:hint="eastAsia"/>
                <w:color w:val="000000"/>
                <w:sz w:val="24"/>
                <w:szCs w:val="24"/>
                <w:lang w:val="en-US" w:eastAsia="zh-CN"/>
              </w:rPr>
              <w:t>)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to induce the secretion of pro-inflammatory cytokines.</w:t>
            </w:r>
          </w:p>
        </w:tc>
        <w:tc>
          <w:tcPr>
            <w:tcW w:w="1636" w:type="dxa"/>
          </w:tcPr>
          <w:p w14:paraId="206886A5" w14:textId="61105D48" w:rsidR="00A42AD1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LCAxMTQpPC9EaXNwbGF5VGV4dD48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LCAxMTQpPC9EaXNwbGF5VGV4dD48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[</w:t>
            </w:r>
            <w:hyperlink w:anchor="_ENREF_11" w:tooltip="Garg, 2010 #10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2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4" w:tooltip="Donato, 2007 #94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4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</w:p>
        </w:tc>
      </w:tr>
      <w:tr w:rsidR="00FC1672" w:rsidRPr="004E05F3" w14:paraId="5E42B391" w14:textId="77777777" w:rsidTr="00EA6270">
        <w:tc>
          <w:tcPr>
            <w:tcW w:w="2810" w:type="dxa"/>
          </w:tcPr>
          <w:p w14:paraId="21C5114A" w14:textId="2C68EB61" w:rsidR="009C507F" w:rsidRPr="004E05F3" w:rsidRDefault="00544D0C" w:rsidP="00EA6270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Cross-linked</w:t>
            </w:r>
            <w:r w:rsidR="009C507F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dimer of </w:t>
            </w:r>
            <w:r w:rsidR="009C507F"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lastRenderedPageBreak/>
              <w:t xml:space="preserve">ribosomal protein S19 </w:t>
            </w:r>
          </w:p>
        </w:tc>
        <w:tc>
          <w:tcPr>
            <w:tcW w:w="6328" w:type="dxa"/>
          </w:tcPr>
          <w:p w14:paraId="20350154" w14:textId="2B6C63C5" w:rsidR="00544D0C" w:rsidRPr="004E05F3" w:rsidRDefault="009C507F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  <w:lang w:val="en-US" w:eastAsia="zh-CN"/>
              </w:rPr>
            </w:pPr>
            <w:proofErr w:type="spellStart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lastRenderedPageBreak/>
              <w:t>Costituent</w:t>
            </w:r>
            <w:proofErr w:type="spellEnd"/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 xml:space="preserve"> of small ribosomal subunit; when released by 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lastRenderedPageBreak/>
              <w:t xml:space="preserve">necrotic cells it acts as a chemotactic factor for </w:t>
            </w:r>
            <w:r w:rsidR="00EA6270">
              <w:rPr>
                <w:rFonts w:ascii="Book Antiqua" w:hAnsi="Book Antiqua" w:cs="Arial"/>
                <w:color w:val="000000"/>
                <w:sz w:val="24"/>
                <w:szCs w:val="24"/>
                <w:lang w:val="en-US"/>
              </w:rPr>
              <w:t>attracting various immune cells</w:t>
            </w:r>
          </w:p>
        </w:tc>
        <w:tc>
          <w:tcPr>
            <w:tcW w:w="1636" w:type="dxa"/>
          </w:tcPr>
          <w:p w14:paraId="2C80A4E5" w14:textId="26AA9434" w:rsidR="00544D0C" w:rsidRPr="004E05F3" w:rsidRDefault="00C66846" w:rsidP="004E05F3">
            <w:pPr>
              <w:spacing w:line="360" w:lineRule="auto"/>
              <w:jc w:val="both"/>
              <w:rPr>
                <w:rFonts w:ascii="Book Antiqua" w:hAnsi="Book Antiqua" w:cs="Arial"/>
                <w:color w:val="000000"/>
                <w:sz w:val="24"/>
                <w:szCs w:val="24"/>
              </w:rPr>
            </w:pP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lastRenderedPageBreak/>
              <w:fldChar w:fldCharType="begin">
                <w:fldData xml:space="preserve">PEVuZE5vdGU+PENpdGU+PEF1dGhvcj5HYXJnPC9BdXRob3I+PFllYXI+MjAxMDwvWWVhcj48UmVj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begin">
                <w:fldData xml:space="preserve">PEVuZE5vdGU+PENpdGU+PEF1dGhvcj5HYXJnPC9BdXRob3I+PFllYXI+MjAxMDwvWWVhcj48UmVj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</w:fldData>
              </w:fldCha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instrText xml:space="preserve"> ADDIN EN.CITE.DATA </w:instrText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="00521E50"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[</w:t>
            </w:r>
            <w:hyperlink w:anchor="_ENREF_11" w:tooltip="Garg, 2010 #10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EA6270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,</w:t>
            </w:r>
            <w:hyperlink w:anchor="_ENREF_112" w:tooltip="Zitvogel, 2010 #93" w:history="1">
              <w:r w:rsidR="006454B9" w:rsidRPr="004E05F3">
                <w:rPr>
                  <w:rFonts w:ascii="Book Antiqua" w:hAnsi="Book Antiqua" w:cs="Arial"/>
                  <w:noProof/>
                  <w:color w:val="000000"/>
                  <w:sz w:val="24"/>
                  <w:szCs w:val="24"/>
                </w:rPr>
                <w:t>112</w:t>
              </w:r>
            </w:hyperlink>
            <w:r w:rsidR="00D6324E">
              <w:rPr>
                <w:rFonts w:ascii="Book Antiqua" w:hAnsi="Book Antiqua" w:cs="Arial"/>
                <w:noProof/>
                <w:color w:val="000000"/>
                <w:sz w:val="24"/>
                <w:szCs w:val="24"/>
              </w:rPr>
              <w:t>]</w:t>
            </w:r>
            <w:r w:rsidRPr="004E05F3">
              <w:rPr>
                <w:rFonts w:ascii="Book Antiqua" w:hAnsi="Book Antiqua" w:cs="Arial"/>
                <w:color w:val="000000"/>
                <w:sz w:val="24"/>
                <w:szCs w:val="24"/>
              </w:rPr>
              <w:fldChar w:fldCharType="end"/>
            </w:r>
          </w:p>
        </w:tc>
      </w:tr>
    </w:tbl>
    <w:p w14:paraId="662828E2" w14:textId="05F18C57" w:rsidR="009453C8" w:rsidRPr="004E05F3" w:rsidRDefault="00EA6270" w:rsidP="004E05F3">
      <w:pPr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  <w:r w:rsidRPr="004E05F3">
        <w:rPr>
          <w:rFonts w:ascii="Book Antiqua" w:hAnsi="Book Antiqua" w:cs="Arial"/>
          <w:sz w:val="24"/>
          <w:szCs w:val="24"/>
          <w:lang w:val="en-US"/>
        </w:rPr>
        <w:lastRenderedPageBreak/>
        <w:t>DAMP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>: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 Damage-associated molecular patterns</w:t>
      </w:r>
      <w:r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; </w:t>
      </w:r>
      <w:r w:rsidR="00762357" w:rsidRPr="004E05F3">
        <w:rPr>
          <w:rFonts w:ascii="Book Antiqua" w:hAnsi="Book Antiqua" w:cs="Arial"/>
          <w:color w:val="000000"/>
          <w:sz w:val="24"/>
          <w:szCs w:val="24"/>
        </w:rPr>
        <w:t>ER: Endoplasmatic reticulum; PM: Plasma membrane</w:t>
      </w:r>
      <w:r>
        <w:rPr>
          <w:rFonts w:ascii="Book Antiqua" w:hAnsi="Book Antiqua" w:cs="Arial" w:hint="eastAsia"/>
          <w:color w:val="000000"/>
          <w:sz w:val="24"/>
          <w:szCs w:val="24"/>
          <w:lang w:eastAsia="zh-CN"/>
        </w:rPr>
        <w:t>.</w:t>
      </w:r>
    </w:p>
    <w:p w14:paraId="7001ED2D" w14:textId="77777777" w:rsidR="006F428F" w:rsidRPr="004E05F3" w:rsidRDefault="006F428F" w:rsidP="004E05F3">
      <w:pPr>
        <w:spacing w:after="0" w:line="360" w:lineRule="auto"/>
        <w:jc w:val="both"/>
        <w:rPr>
          <w:rFonts w:ascii="Book Antiqua" w:hAnsi="Book Antiqua" w:cs="Arial"/>
          <w:b/>
          <w:color w:val="000000"/>
          <w:sz w:val="24"/>
          <w:szCs w:val="24"/>
          <w:lang w:val="en-US" w:eastAsia="zh-CN"/>
        </w:rPr>
      </w:pPr>
    </w:p>
    <w:p w14:paraId="14F4CD10" w14:textId="5FBB7CFA" w:rsidR="002D57D4" w:rsidRPr="00EA6270" w:rsidRDefault="002D57D4" w:rsidP="004E05F3">
      <w:pPr>
        <w:spacing w:after="0" w:line="360" w:lineRule="auto"/>
        <w:jc w:val="both"/>
        <w:rPr>
          <w:rFonts w:ascii="Book Antiqua" w:hAnsi="Book Antiqua" w:cs="Arial"/>
          <w:b/>
          <w:color w:val="000000"/>
          <w:sz w:val="24"/>
          <w:szCs w:val="24"/>
          <w:lang w:val="en-US" w:eastAsia="zh-CN"/>
        </w:rPr>
      </w:pPr>
      <w:r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Table 3 </w:t>
      </w:r>
      <w:r w:rsidR="00060CD0"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Common features of </w:t>
      </w:r>
      <w:r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T </w:t>
      </w:r>
      <w:r w:rsidR="00060CD0"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 xml:space="preserve">regulatory </w:t>
      </w:r>
      <w:r w:rsidR="00EA6270" w:rsidRPr="00EA6270">
        <w:rPr>
          <w:rFonts w:ascii="Book Antiqua" w:hAnsi="Book Antiqua" w:cs="Arial"/>
          <w:b/>
          <w:color w:val="000000"/>
          <w:sz w:val="24"/>
          <w:szCs w:val="24"/>
          <w:lang w:val="en-US"/>
        </w:rPr>
        <w:t>cells</w:t>
      </w:r>
    </w:p>
    <w:tbl>
      <w:tblPr>
        <w:tblStyle w:val="a9"/>
        <w:tblW w:w="0" w:type="auto"/>
        <w:tblInd w:w="-34" w:type="dxa"/>
        <w:tblLook w:val="04A0" w:firstRow="1" w:lastRow="0" w:firstColumn="1" w:lastColumn="0" w:noHBand="0" w:noVBand="1"/>
      </w:tblPr>
      <w:tblGrid>
        <w:gridCol w:w="8364"/>
        <w:gridCol w:w="1134"/>
      </w:tblGrid>
      <w:tr w:rsidR="00FC1672" w:rsidRPr="004E05F3" w14:paraId="6D1D26DB" w14:textId="77777777" w:rsidTr="000A5CE3">
        <w:tc>
          <w:tcPr>
            <w:tcW w:w="8364" w:type="dxa"/>
          </w:tcPr>
          <w:p w14:paraId="0E6BA014" w14:textId="339AFE03" w:rsidR="00BE6753" w:rsidRPr="004E05F3" w:rsidRDefault="00FC1672" w:rsidP="00EA6270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Features of </w:t>
            </w:r>
            <w:proofErr w:type="spellStart"/>
            <w:r w:rsidR="00060CD0"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Treg</w:t>
            </w:r>
            <w:proofErr w:type="spellEnd"/>
            <w:r w:rsidR="003A64AE"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51E8DAC2" w14:textId="77777777" w:rsidR="00BE6753" w:rsidRPr="004E05F3" w:rsidRDefault="00BE6753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Ref.</w:t>
            </w:r>
          </w:p>
        </w:tc>
      </w:tr>
      <w:tr w:rsidR="00FC1672" w:rsidRPr="004E05F3" w14:paraId="6A8C8DE4" w14:textId="77777777" w:rsidTr="000A5CE3">
        <w:tc>
          <w:tcPr>
            <w:tcW w:w="8364" w:type="dxa"/>
          </w:tcPr>
          <w:p w14:paraId="12688C5C" w14:textId="77777777" w:rsidR="00084E93" w:rsidRPr="004E05F3" w:rsidRDefault="00084E93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Phenotypic and functional specialization</w:t>
            </w:r>
          </w:p>
          <w:p w14:paraId="4FDD4F02" w14:textId="77777777" w:rsidR="00BE6753" w:rsidRPr="004E05F3" w:rsidRDefault="00060CD0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  <w:r w:rsidR="00FD36F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re </w:t>
            </w:r>
            <w:r w:rsidR="00084E9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CD4+CD25+FoxP3+ immunosuppressive T cells</w:t>
            </w:r>
            <w:r w:rsidR="00FC167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. They are important for</w:t>
            </w:r>
            <w:r w:rsidR="00084E9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the maintenance of</w:t>
            </w:r>
            <w:r w:rsidR="00FC1672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the</w:t>
            </w:r>
            <w:r w:rsidR="00084E9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immune homeostasis and involved in both autoimmune disease and cancer.</w:t>
            </w:r>
          </w:p>
        </w:tc>
        <w:tc>
          <w:tcPr>
            <w:tcW w:w="1134" w:type="dxa"/>
          </w:tcPr>
          <w:p w14:paraId="782CD24B" w14:textId="31804ABD" w:rsidR="00BE6753" w:rsidRPr="004E05F3" w:rsidRDefault="00084E93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W1wYmVsbDwvQXV0aG9yPjxZZWFyPjIwMTE8L1llYXI+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W1wYmVsbDwvQXV0aG9yPjxZZWFyPjIwMTE8L1llYXI+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66" w:tooltip="Campbell, 2011 #113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66-68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FC1672" w:rsidRPr="004E05F3" w14:paraId="54C2D285" w14:textId="77777777" w:rsidTr="000A5CE3">
        <w:tc>
          <w:tcPr>
            <w:tcW w:w="8364" w:type="dxa"/>
          </w:tcPr>
          <w:p w14:paraId="2D2C4D67" w14:textId="4CB2F5B6" w:rsidR="00FC1672" w:rsidRPr="004E05F3" w:rsidRDefault="00194BBB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ells s</w:t>
            </w:r>
            <w:r w:rsidR="00FC1672"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ubpopulations</w:t>
            </w:r>
          </w:p>
          <w:p w14:paraId="17A23FA3" w14:textId="5C0F94A7" w:rsidR="00FC1672" w:rsidRPr="004E05F3" w:rsidRDefault="00FC1672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re generally classified into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nTreg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nd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iTreg</w:t>
            </w:r>
            <w:proofErr w:type="spellEnd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. The former are found in the thymus and thought to have T-cell receptors that recognizes self-antigens, therefore important in the prevention of autoimmune disease, the latter can be induced and differentiate in the periphery, </w:t>
            </w:r>
            <w:r w:rsidRPr="00EA6270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.e.</w:t>
            </w:r>
            <w:r w:rsidR="00EA6270">
              <w:rPr>
                <w:rFonts w:ascii="Book Antiqua" w:hAnsi="Book Antiqua" w:cs="Arial" w:hint="eastAsia"/>
                <w:sz w:val="24"/>
                <w:szCs w:val="24"/>
                <w:lang w:val="en-US" w:eastAsia="zh-CN"/>
              </w:rPr>
              <w:t>,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upon influence by TGF-β in the tumor microenvironment.</w:t>
            </w:r>
          </w:p>
        </w:tc>
        <w:tc>
          <w:tcPr>
            <w:tcW w:w="1134" w:type="dxa"/>
          </w:tcPr>
          <w:p w14:paraId="4670142D" w14:textId="12155722" w:rsidR="00FC1672" w:rsidRPr="004E05F3" w:rsidRDefault="00FC1672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ab3U8L0F1dGhvcj48WWVhcj4yMDA2PC9ZZWFyPjxSZWNO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ab3U8L0F1dGhvcj48WWVhcj4yMDA2PC9ZZWFyPjxSZWNO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71" w:tooltip="Zou, 2006 #65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71</w:t>
              </w:r>
            </w:hyperlink>
            <w:r w:rsidR="00EA6270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</w:t>
            </w:r>
            <w:hyperlink w:anchor="_ENREF_72" w:tooltip="Chen, 2003 #66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72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FC1672" w:rsidRPr="004E05F3" w14:paraId="653CB502" w14:textId="77777777" w:rsidTr="000A5CE3">
        <w:tc>
          <w:tcPr>
            <w:tcW w:w="8364" w:type="dxa"/>
          </w:tcPr>
          <w:p w14:paraId="51131FCB" w14:textId="77777777" w:rsidR="00BE6753" w:rsidRPr="004E05F3" w:rsidRDefault="00FD36F3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Immunosuppressive mechanisms</w:t>
            </w:r>
          </w:p>
          <w:p w14:paraId="65B782AA" w14:textId="77777777" w:rsidR="00FD36F3" w:rsidRPr="004E05F3" w:rsidRDefault="00060CD0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  <w:r w:rsidR="00FD36F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re thought to mediate their immunosuppressive effects by multiple mechanisms, among which:</w:t>
            </w:r>
          </w:p>
          <w:p w14:paraId="4C1C9E61" w14:textId="3487762C" w:rsidR="00FD36F3" w:rsidRPr="004E05F3" w:rsidRDefault="00FD36F3" w:rsidP="00EA6270">
            <w:pPr>
              <w:pStyle w:val="a3"/>
              <w:numPr>
                <w:ilvl w:val="0"/>
                <w:numId w:val="35"/>
              </w:num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secretion of immunosuppressive cytokines</w:t>
            </w:r>
          </w:p>
          <w:p w14:paraId="00F4DB4A" w14:textId="4A9E57D0" w:rsidR="00FD36F3" w:rsidRPr="004E05F3" w:rsidRDefault="00EA6270" w:rsidP="00EA6270">
            <w:pPr>
              <w:pStyle w:val="a3"/>
              <w:spacing w:line="360" w:lineRule="auto"/>
              <w:ind w:left="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>
              <w:rPr>
                <w:rFonts w:ascii="Book Antiqua" w:hAnsi="Book Antiqua" w:cs="Arial" w:hint="eastAsia"/>
                <w:sz w:val="24"/>
                <w:szCs w:val="24"/>
                <w:lang w:val="en-US" w:eastAsia="zh-CN"/>
              </w:rPr>
              <w:t xml:space="preserve">2 </w:t>
            </w:r>
            <w:r w:rsidR="00FD36F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igh affinity binding of his CTLA-4 receptor to B7-1 and B7-2 </w:t>
            </w:r>
            <w:proofErr w:type="spellStart"/>
            <w:r w:rsidR="00FD36F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costimulatory</w:t>
            </w:r>
            <w:proofErr w:type="spellEnd"/>
            <w:r w:rsidR="00FD36F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olecules on 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ntigen presenting cells </w:t>
            </w:r>
            <w:r w:rsidR="00FD36F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and transmission of inhibitory signals</w:t>
            </w:r>
          </w:p>
        </w:tc>
        <w:tc>
          <w:tcPr>
            <w:tcW w:w="1134" w:type="dxa"/>
          </w:tcPr>
          <w:p w14:paraId="4C8D5683" w14:textId="70F86DBD" w:rsidR="00BE6753" w:rsidRPr="004E05F3" w:rsidRDefault="00FC1672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CbHVlc3RvbmU8L0F1dGhvcj48WWVhcj4yMDA1PC9ZZWFy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CbHVlc3RvbmU8L0F1dGhvcj48WWVhcj4yMDA1PC9ZZWFy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=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69" w:tooltip="Bluestone, 2005 #63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69</w:t>
              </w:r>
            </w:hyperlink>
            <w:r w:rsidR="00EA6270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</w:t>
            </w:r>
            <w:hyperlink w:anchor="_ENREF_70" w:tooltip="Tang, 2004 #64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70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  <w:tr w:rsidR="00FC1672" w:rsidRPr="004E05F3" w14:paraId="5BCD3FC1" w14:textId="77777777" w:rsidTr="000A5CE3">
        <w:tc>
          <w:tcPr>
            <w:tcW w:w="8364" w:type="dxa"/>
          </w:tcPr>
          <w:p w14:paraId="64F8F5BA" w14:textId="77777777" w:rsidR="00BE6753" w:rsidRPr="004E05F3" w:rsidRDefault="000A5CE3" w:rsidP="004E05F3">
            <w:pPr>
              <w:spacing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ole of </w:t>
            </w:r>
            <w:proofErr w:type="spellStart"/>
            <w:r w:rsidR="00060CD0"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Treg</w:t>
            </w:r>
            <w:proofErr w:type="spellEnd"/>
            <w:r w:rsidRPr="004E05F3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in anti-tumor immunity</w:t>
            </w:r>
          </w:p>
          <w:p w14:paraId="3DF7BEE8" w14:textId="77777777" w:rsidR="000A5CE3" w:rsidRPr="004E05F3" w:rsidRDefault="00060CD0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  <w:r w:rsidR="000A5CE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re known to inhibit the generation of immune responses against tumors. </w:t>
            </w:r>
            <w:proofErr w:type="spellStart"/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>Treg</w:t>
            </w:r>
            <w:proofErr w:type="spellEnd"/>
            <w:r w:rsidR="000A5CE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epletion </w:t>
            </w:r>
            <w:r w:rsidR="000A5CE3" w:rsidRPr="004E05F3">
              <w:rPr>
                <w:rFonts w:ascii="Book Antiqua" w:hAnsi="Book Antiqua" w:cs="Arial"/>
                <w:i/>
                <w:sz w:val="24"/>
                <w:szCs w:val="24"/>
                <w:lang w:val="en-US"/>
              </w:rPr>
              <w:t>in vivo</w:t>
            </w:r>
            <w:r w:rsidR="000A5CE3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facilitates tumor eradication and enhances-anti-tumor immunity.</w:t>
            </w:r>
          </w:p>
        </w:tc>
        <w:tc>
          <w:tcPr>
            <w:tcW w:w="1134" w:type="dxa"/>
          </w:tcPr>
          <w:p w14:paraId="6463980E" w14:textId="070EEFA0" w:rsidR="00BE6753" w:rsidRPr="004E05F3" w:rsidRDefault="000A5CE3" w:rsidP="004E05F3">
            <w:pPr>
              <w:spacing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ab3U8L0F1dGhvcj48WWVhcj4yMDA2PC9ZZWFyPjxSZWNO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yMTEtODwvcGFnZXM+PHZvbHVtZT4xNjM8L3ZvbHVtZT48bnVtYmVy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ab3U8L0F1dGhvcj48WWVhcj4yMDA2PC9ZZWFyPjxSZWNO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yMTEtODwvcGFnZXM+PHZvbHVtZT4xNjM8L3ZvbHVtZT48bnVtYmVy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</w:fldData>
              </w:fldCha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="00401C4A"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[</w:t>
            </w:r>
            <w:hyperlink w:anchor="_ENREF_71" w:tooltip="Zou, 2006 #65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71</w:t>
              </w:r>
            </w:hyperlink>
            <w:r w:rsidR="00EA6270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</w:t>
            </w:r>
            <w:hyperlink w:anchor="_ENREF_73" w:tooltip="Shimizu, 1999 #67" w:history="1">
              <w:r w:rsidR="006454B9" w:rsidRPr="004E05F3">
                <w:rPr>
                  <w:rFonts w:ascii="Book Antiqua" w:hAnsi="Book Antiqua" w:cs="Arial"/>
                  <w:noProof/>
                  <w:sz w:val="24"/>
                  <w:szCs w:val="24"/>
                  <w:lang w:val="en-US"/>
                </w:rPr>
                <w:t>73-75</w:t>
              </w:r>
            </w:hyperlink>
            <w:r w:rsidR="00D6324E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]</w:t>
            </w:r>
            <w:r w:rsidRPr="004E05F3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</w:tr>
    </w:tbl>
    <w:p w14:paraId="4AE6378F" w14:textId="6B9B7C1A" w:rsidR="009453C8" w:rsidRPr="004E05F3" w:rsidRDefault="00060CD0" w:rsidP="004E05F3">
      <w:pPr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val="en-US" w:eastAsia="zh-CN"/>
        </w:rPr>
      </w:pPr>
      <w:proofErr w:type="spellStart"/>
      <w:proofErr w:type="gramStart"/>
      <w:r w:rsidRPr="004E05F3">
        <w:rPr>
          <w:rFonts w:ascii="Book Antiqua" w:hAnsi="Book Antiqua" w:cs="Arial"/>
          <w:sz w:val="24"/>
          <w:szCs w:val="24"/>
          <w:lang w:val="en-US"/>
        </w:rPr>
        <w:t>nTreg</w:t>
      </w:r>
      <w:proofErr w:type="spellEnd"/>
      <w:proofErr w:type="gram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: </w:t>
      </w:r>
      <w:r w:rsidR="00EA6270" w:rsidRPr="004E05F3">
        <w:rPr>
          <w:rFonts w:ascii="Book Antiqua" w:hAnsi="Book Antiqua" w:cs="Arial"/>
          <w:sz w:val="24"/>
          <w:szCs w:val="24"/>
          <w:lang w:val="en-US"/>
        </w:rPr>
        <w:t>N</w:t>
      </w:r>
      <w:r w:rsidRPr="004E05F3">
        <w:rPr>
          <w:rFonts w:ascii="Book Antiqua" w:hAnsi="Book Antiqua" w:cs="Arial"/>
          <w:sz w:val="24"/>
          <w:szCs w:val="24"/>
          <w:lang w:val="en-US"/>
        </w:rPr>
        <w:t xml:space="preserve">atural </w:t>
      </w:r>
      <w:proofErr w:type="spellStart"/>
      <w:r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Pr="004E05F3">
        <w:rPr>
          <w:rFonts w:ascii="Book Antiqua" w:hAnsi="Book Antiqua" w:cs="Arial"/>
          <w:sz w:val="24"/>
          <w:szCs w:val="24"/>
          <w:lang w:val="en-US"/>
        </w:rPr>
        <w:t xml:space="preserve">; </w:t>
      </w:r>
      <w:proofErr w:type="spellStart"/>
      <w:r w:rsidR="00515BE2" w:rsidRPr="004E05F3">
        <w:rPr>
          <w:rFonts w:ascii="Book Antiqua" w:hAnsi="Book Antiqua" w:cs="Arial"/>
          <w:sz w:val="24"/>
          <w:szCs w:val="24"/>
          <w:lang w:val="en-US"/>
        </w:rPr>
        <w:t>iTreg</w:t>
      </w:r>
      <w:proofErr w:type="spellEnd"/>
      <w:r w:rsidR="00515BE2" w:rsidRPr="004E05F3">
        <w:rPr>
          <w:rFonts w:ascii="Book Antiqua" w:hAnsi="Book Antiqua" w:cs="Arial"/>
          <w:sz w:val="24"/>
          <w:szCs w:val="24"/>
          <w:lang w:val="en-US"/>
        </w:rPr>
        <w:t xml:space="preserve">: </w:t>
      </w:r>
      <w:r w:rsidR="00EA6270" w:rsidRPr="004E05F3">
        <w:rPr>
          <w:rFonts w:ascii="Book Antiqua" w:hAnsi="Book Antiqua" w:cs="Arial"/>
          <w:sz w:val="24"/>
          <w:szCs w:val="24"/>
          <w:lang w:val="en-US"/>
        </w:rPr>
        <w:t>I</w:t>
      </w:r>
      <w:r w:rsidR="00515BE2" w:rsidRPr="004E05F3">
        <w:rPr>
          <w:rFonts w:ascii="Book Antiqua" w:hAnsi="Book Antiqua" w:cs="Arial"/>
          <w:sz w:val="24"/>
          <w:szCs w:val="24"/>
          <w:lang w:val="en-US"/>
        </w:rPr>
        <w:t xml:space="preserve">nduced </w:t>
      </w:r>
      <w:proofErr w:type="spellStart"/>
      <w:r w:rsidR="00515BE2" w:rsidRPr="004E05F3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515BE2" w:rsidRPr="004E05F3">
        <w:rPr>
          <w:rFonts w:ascii="Book Antiqua" w:hAnsi="Book Antiqua" w:cs="Arial"/>
          <w:sz w:val="24"/>
          <w:szCs w:val="24"/>
          <w:lang w:val="en-US"/>
        </w:rPr>
        <w:t xml:space="preserve">; CTLA-4: </w:t>
      </w:r>
      <w:r w:rsidR="00EA6270" w:rsidRPr="004E05F3">
        <w:rPr>
          <w:rFonts w:ascii="Book Antiqua" w:hAnsi="Book Antiqua" w:cs="Arial"/>
          <w:sz w:val="24"/>
          <w:szCs w:val="24"/>
          <w:lang w:val="en-US"/>
        </w:rPr>
        <w:t>C</w:t>
      </w:r>
      <w:r w:rsidR="00515BE2" w:rsidRPr="004E05F3">
        <w:rPr>
          <w:rFonts w:ascii="Book Antiqua" w:hAnsi="Book Antiqua" w:cs="Arial"/>
          <w:sz w:val="24"/>
          <w:szCs w:val="24"/>
          <w:lang w:val="en-US"/>
        </w:rPr>
        <w:t>ytotoxic T-lymphocyte antigen 4</w:t>
      </w:r>
      <w:r w:rsidR="00EA6270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; </w:t>
      </w:r>
      <w:proofErr w:type="spellStart"/>
      <w:r w:rsidR="00EA6270" w:rsidRPr="00EA6270">
        <w:rPr>
          <w:rFonts w:ascii="Book Antiqua" w:hAnsi="Book Antiqua" w:cs="Arial"/>
          <w:sz w:val="24"/>
          <w:szCs w:val="24"/>
          <w:lang w:val="en-US"/>
        </w:rPr>
        <w:t>Treg</w:t>
      </w:r>
      <w:proofErr w:type="spellEnd"/>
      <w:r w:rsidR="00EA6270" w:rsidRPr="00EA6270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: </w:t>
      </w:r>
      <w:r w:rsidR="00EA6270" w:rsidRPr="00EA6270">
        <w:rPr>
          <w:rFonts w:ascii="Book Antiqua" w:hAnsi="Book Antiqua" w:cs="Arial"/>
          <w:sz w:val="24"/>
          <w:szCs w:val="24"/>
          <w:lang w:val="en-US"/>
        </w:rPr>
        <w:t>T regulatory cells</w:t>
      </w:r>
      <w:r w:rsidR="00EA6270">
        <w:rPr>
          <w:rFonts w:ascii="Book Antiqua" w:hAnsi="Book Antiqua" w:cs="Arial" w:hint="eastAsia"/>
          <w:sz w:val="24"/>
          <w:szCs w:val="24"/>
          <w:lang w:val="en-US" w:eastAsia="zh-CN"/>
        </w:rPr>
        <w:t>.</w:t>
      </w:r>
    </w:p>
    <w:p w14:paraId="7CEE52AB" w14:textId="77777777" w:rsidR="002D57D4" w:rsidRPr="004E05F3" w:rsidRDefault="002D57D4" w:rsidP="004E05F3">
      <w:pPr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val="en-US"/>
        </w:rPr>
      </w:pPr>
    </w:p>
    <w:p w14:paraId="4B72508D" w14:textId="030608EB" w:rsidR="00AB47EC" w:rsidRPr="004E05F3" w:rsidRDefault="00AB47EC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14:paraId="08A940E0" w14:textId="03E927B1" w:rsidR="00E15BF7" w:rsidRPr="00EA6270" w:rsidRDefault="00C3313C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EA6270">
        <w:rPr>
          <w:rFonts w:ascii="Book Antiqua" w:hAnsi="Book Antiqua"/>
          <w:b/>
          <w:sz w:val="24"/>
          <w:szCs w:val="24"/>
          <w:lang w:val="en-US"/>
        </w:rPr>
        <w:lastRenderedPageBreak/>
        <w:t xml:space="preserve">Figure </w:t>
      </w:r>
      <w:proofErr w:type="gramStart"/>
      <w:r w:rsidRPr="00EA6270">
        <w:rPr>
          <w:rFonts w:ascii="Book Antiqua" w:hAnsi="Book Antiqua"/>
          <w:b/>
          <w:sz w:val="24"/>
          <w:szCs w:val="24"/>
          <w:lang w:val="en-US"/>
        </w:rPr>
        <w:t xml:space="preserve">1 Innate immune responses in anti-cancer </w:t>
      </w:r>
      <w:r w:rsidR="00EA6270" w:rsidRPr="00EA6270">
        <w:rPr>
          <w:rFonts w:ascii="Book Antiqua" w:hAnsi="Book Antiqua" w:cs="Arial" w:hint="eastAsia"/>
          <w:b/>
          <w:sz w:val="24"/>
          <w:szCs w:val="24"/>
          <w:lang w:val="en-US" w:eastAsia="zh-CN"/>
        </w:rPr>
        <w:t>p</w:t>
      </w:r>
      <w:r w:rsidR="00EA6270" w:rsidRPr="00EA6270">
        <w:rPr>
          <w:rFonts w:ascii="Book Antiqua" w:hAnsi="Book Antiqua" w:cs="Arial"/>
          <w:b/>
          <w:sz w:val="24"/>
          <w:szCs w:val="24"/>
          <w:lang w:val="en-US"/>
        </w:rPr>
        <w:t>hotodynamic therapy</w:t>
      </w:r>
      <w:proofErr w:type="gramEnd"/>
      <w:r w:rsidR="00EA6270" w:rsidRPr="00EA6270">
        <w:rPr>
          <w:rFonts w:ascii="Book Antiqua" w:hAnsi="Book Antiqua"/>
          <w:b/>
          <w:sz w:val="24"/>
          <w:szCs w:val="24"/>
          <w:lang w:val="en-US"/>
        </w:rPr>
        <w:t>.</w:t>
      </w:r>
      <w:r w:rsidR="00EA6270" w:rsidRPr="00EA6270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="00EA6270" w:rsidRPr="004E05F3">
        <w:rPr>
          <w:rFonts w:ascii="Book Antiqua" w:hAnsi="Book Antiqua" w:cs="Arial"/>
          <w:sz w:val="24"/>
          <w:szCs w:val="24"/>
          <w:lang w:val="en-US"/>
        </w:rPr>
        <w:t>Photodynamic therapy</w:t>
      </w:r>
      <w:r w:rsidR="000A2024" w:rsidRPr="004E05F3">
        <w:rPr>
          <w:rFonts w:ascii="Book Antiqua" w:hAnsi="Book Antiqua"/>
          <w:sz w:val="24"/>
          <w:szCs w:val="24"/>
          <w:lang w:val="en-US"/>
        </w:rPr>
        <w:t xml:space="preserve"> of tumors leads to the development of local inflammation mediated by the release </w:t>
      </w:r>
      <w:proofErr w:type="gramStart"/>
      <w:r w:rsidR="000A2024" w:rsidRPr="004E05F3">
        <w:rPr>
          <w:rFonts w:ascii="Book Antiqua" w:hAnsi="Book Antiqua"/>
          <w:sz w:val="24"/>
          <w:szCs w:val="24"/>
          <w:lang w:val="en-US"/>
        </w:rPr>
        <w:t>of</w:t>
      </w:r>
      <w:proofErr w:type="gramEnd"/>
      <w:r w:rsidR="000A2024" w:rsidRPr="004E05F3">
        <w:rPr>
          <w:rFonts w:ascii="Book Antiqua" w:hAnsi="Book Antiqua"/>
          <w:sz w:val="24"/>
          <w:szCs w:val="24"/>
          <w:lang w:val="en-US"/>
        </w:rPr>
        <w:t xml:space="preserve"> danger signals and cytokines. Various cells of the immune system infiltrate into the treated area.</w:t>
      </w:r>
      <w:r w:rsidR="003E076A" w:rsidRPr="004E05F3">
        <w:rPr>
          <w:rFonts w:ascii="Book Antiqua" w:hAnsi="Book Antiqua"/>
          <w:sz w:val="24"/>
          <w:szCs w:val="24"/>
          <w:lang w:val="en-US"/>
        </w:rPr>
        <w:t xml:space="preserve"> ECs: Endothelial cells; HSP70: Heat-shock protein; </w:t>
      </w:r>
      <w:proofErr w:type="spellStart"/>
      <w:r w:rsidR="003E076A" w:rsidRPr="004E05F3">
        <w:rPr>
          <w:rFonts w:ascii="Book Antiqua" w:hAnsi="Book Antiqua"/>
          <w:sz w:val="24"/>
          <w:szCs w:val="24"/>
          <w:lang w:val="en-US"/>
        </w:rPr>
        <w:t>hv</w:t>
      </w:r>
      <w:proofErr w:type="spellEnd"/>
      <w:r w:rsidR="003E076A" w:rsidRPr="004E05F3">
        <w:rPr>
          <w:rFonts w:ascii="Book Antiqua" w:hAnsi="Book Antiqua"/>
          <w:sz w:val="24"/>
          <w:szCs w:val="24"/>
          <w:lang w:val="en-US"/>
        </w:rPr>
        <w:t xml:space="preserve">: Light; PMNs: </w:t>
      </w:r>
      <w:proofErr w:type="spellStart"/>
      <w:r w:rsidR="003E076A" w:rsidRPr="004E05F3">
        <w:rPr>
          <w:rFonts w:ascii="Book Antiqua" w:hAnsi="Book Antiqua"/>
          <w:sz w:val="24"/>
          <w:szCs w:val="24"/>
          <w:lang w:val="en-US"/>
        </w:rPr>
        <w:t>Polymorphonuclear</w:t>
      </w:r>
      <w:proofErr w:type="spellEnd"/>
      <w:r w:rsidR="003E076A" w:rsidRPr="004E05F3">
        <w:rPr>
          <w:rFonts w:ascii="Book Antiqua" w:hAnsi="Book Antiqua"/>
          <w:sz w:val="24"/>
          <w:szCs w:val="24"/>
          <w:lang w:val="en-US"/>
        </w:rPr>
        <w:t xml:space="preserve"> neutrophils.</w:t>
      </w:r>
      <w:r w:rsidR="00EA6270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="00575AA5" w:rsidRPr="004E05F3">
        <w:rPr>
          <w:rFonts w:ascii="Book Antiqua" w:hAnsi="Book Antiqua"/>
          <w:sz w:val="24"/>
          <w:szCs w:val="24"/>
          <w:lang w:val="en-US"/>
        </w:rPr>
        <w:t>Original figure based upon</w:t>
      </w:r>
      <w:r w:rsidR="00E15BF7" w:rsidRPr="004E05F3">
        <w:rPr>
          <w:rFonts w:ascii="Book Antiqua" w:hAnsi="Book Antiqua"/>
          <w:sz w:val="24"/>
          <w:szCs w:val="24"/>
          <w:lang w:val="en-US"/>
        </w:rPr>
        <w:t xml:space="preserve"> </w:t>
      </w:r>
      <w:r w:rsidR="00C66846" w:rsidRPr="004E05F3">
        <w:rPr>
          <w:rFonts w:ascii="Book Antiqua" w:hAnsi="Book Antiqua"/>
          <w:sz w:val="24"/>
          <w:szCs w:val="24"/>
        </w:rPr>
        <w:fldChar w:fldCharType="begin"/>
      </w:r>
      <w:r w:rsidR="00521E50" w:rsidRPr="004E05F3">
        <w:rPr>
          <w:rFonts w:ascii="Book Antiqua" w:hAnsi="Book Antiqua"/>
          <w:sz w:val="24"/>
          <w:szCs w:val="24"/>
        </w:rPr>
        <w:instrText xml:space="preserve"> ADDIN EN.CITE &lt;EndNote&gt;&lt;Cite&gt;&lt;Author&gt;Mroz&lt;/Author&gt;&lt;Year&gt;2011&lt;/Year&gt;&lt;RecNum&gt;99&lt;/RecNum&gt;&lt;DisplayText&gt;(115)&lt;/DisplayText&gt;&lt;record&gt;&lt;rec-number&gt;99&lt;/rec-number&gt;&lt;foreign-keys&gt;&lt;key app="EN" db-id="9sw0xe9z32rfa6exxvxvvv0c5pep02tp0tpw"&gt;99&lt;/key&gt;&lt;/foreign-keys&gt;&lt;ref-type name="Journal Article"&gt;17&lt;/ref-type&gt;&lt;contributors&gt;&lt;authors&gt;&lt;author&gt;Mroz, P.&lt;/author&gt;&lt;author&gt;Hashmi, J. T.&lt;/author&gt;&lt;author&gt;Huang, Y. Y.&lt;/author&gt;&lt;author&gt;Lange, N.&lt;/author&gt;&lt;author&gt;Hamblin, M. R.&lt;/author&gt;&lt;/authors&gt;&lt;/contributors&gt;&lt;auth-address&gt;Wellman Center for Photomedicine, Massachusetts General Hospital, Boston, MA, USA.&lt;/auth-address&gt;&lt;titles&gt;&lt;title&gt;Stimulation of anti-tumor immunity by photodynamic therapy&lt;/title&gt;&lt;secondary-title&gt;Expert Rev Clin Immunol&lt;/secondary-title&gt;&lt;alt-title&gt;Expert review of clinical immunology&lt;/alt-title&gt;&lt;/titles&gt;&lt;periodical&gt;&lt;full-title&gt;Expert Rev Clin Immunol&lt;/full-title&gt;&lt;abbr-1&gt;Expert review of clinical immunology&lt;/abbr-1&gt;&lt;/periodical&gt;&lt;alt-periodical&gt;&lt;full-title&gt;Expert Rev Clin Immunol&lt;/full-title&gt;&lt;abbr-1&gt;Expert review of clinical immunology&lt;/abbr-1&gt;&lt;/alt-periodical&gt;&lt;pages&gt;75-91&lt;/pages&gt;&lt;volume&gt;7&lt;/volume&gt;&lt;number&gt;1&lt;/number&gt;&lt;keywords&gt;&lt;keyword&gt;Animals&lt;/keyword&gt;&lt;keyword&gt;Cell Line&lt;/keyword&gt;&lt;keyword&gt;Humans&lt;/keyword&gt;&lt;keyword&gt;Immunity, Innate&lt;/keyword&gt;&lt;keyword&gt;Mice&lt;/keyword&gt;&lt;keyword&gt;Mice, Inbred BALB C&lt;/keyword&gt;&lt;keyword&gt;Mice, SCID&lt;/keyword&gt;&lt;keyword&gt;Neoplasms/*drug therapy/*immunology&lt;/keyword&gt;&lt;keyword&gt;Photochemotherapy/*methods&lt;/keyword&gt;&lt;keyword&gt;Photosensitizing Agents/chemistry/*therapeutic use&lt;/keyword&gt;&lt;keyword&gt;T-Lymphocytes/immunology&lt;/keyword&gt;&lt;keyword&gt;Treatment Outcome&lt;/keyword&gt;&lt;/keywords&gt;&lt;dates&gt;&lt;year&gt;2011&lt;/year&gt;&lt;pub-dates&gt;&lt;date&gt;Jan&lt;/date&gt;&lt;/pub-dates&gt;&lt;/dates&gt;&lt;isbn&gt;1744-8409 (Electronic)&amp;#xD;1744-666X (Linking)&lt;/isbn&gt;&lt;accession-num&gt;21162652&lt;/accession-num&gt;&lt;urls&gt;&lt;related-urls&gt;&lt;url&gt;http://www.ncbi.nlm.nih.gov/pubmed/21162652&lt;/url&gt;&lt;/related-urls&gt;&lt;/urls&gt;&lt;custom2&gt;3060712&lt;/custom2&gt;&lt;electronic-resource-num&gt;10.1586/eci.10.81&lt;/electronic-resource-num&gt;&lt;/record&gt;&lt;/Cite&gt;&lt;/EndNote&gt;</w:instrText>
      </w:r>
      <w:r w:rsidR="00C66846" w:rsidRPr="004E05F3">
        <w:rPr>
          <w:rFonts w:ascii="Book Antiqua" w:hAnsi="Book Antiqua"/>
          <w:sz w:val="24"/>
          <w:szCs w:val="24"/>
        </w:rPr>
        <w:fldChar w:fldCharType="separate"/>
      </w:r>
      <w:r w:rsidR="00D6324E">
        <w:rPr>
          <w:rFonts w:ascii="Book Antiqua" w:hAnsi="Book Antiqua"/>
          <w:noProof/>
          <w:sz w:val="24"/>
          <w:szCs w:val="24"/>
        </w:rPr>
        <w:t>[</w:t>
      </w:r>
      <w:hyperlink w:anchor="_ENREF_115" w:tooltip="Mroz, 2011 #99" w:history="1">
        <w:r w:rsidR="006454B9" w:rsidRPr="004E05F3">
          <w:rPr>
            <w:rFonts w:ascii="Book Antiqua" w:hAnsi="Book Antiqua"/>
            <w:noProof/>
            <w:sz w:val="24"/>
            <w:szCs w:val="24"/>
          </w:rPr>
          <w:t>115</w:t>
        </w:r>
      </w:hyperlink>
      <w:r w:rsidR="00D6324E">
        <w:rPr>
          <w:rFonts w:ascii="Book Antiqua" w:hAnsi="Book Antiqua"/>
          <w:noProof/>
          <w:sz w:val="24"/>
          <w:szCs w:val="24"/>
        </w:rPr>
        <w:t>]</w:t>
      </w:r>
      <w:r w:rsidR="00C66846" w:rsidRPr="004E05F3">
        <w:rPr>
          <w:rFonts w:ascii="Book Antiqua" w:hAnsi="Book Antiqua"/>
          <w:sz w:val="24"/>
          <w:szCs w:val="24"/>
        </w:rPr>
        <w:fldChar w:fldCharType="end"/>
      </w:r>
      <w:r w:rsidR="00416C24" w:rsidRPr="004E05F3">
        <w:rPr>
          <w:rFonts w:ascii="Book Antiqua" w:hAnsi="Book Antiqua"/>
          <w:sz w:val="24"/>
          <w:szCs w:val="24"/>
          <w:lang w:val="en-US"/>
        </w:rPr>
        <w:t xml:space="preserve"> and </w:t>
      </w:r>
      <w:r w:rsidR="00C66846" w:rsidRPr="004E05F3">
        <w:rPr>
          <w:rFonts w:ascii="Book Antiqua" w:hAnsi="Book Antiqua"/>
          <w:sz w:val="24"/>
          <w:szCs w:val="24"/>
        </w:rPr>
        <w:fldChar w:fldCharType="begin"/>
      </w:r>
      <w:r w:rsidR="00521E50" w:rsidRPr="004E05F3">
        <w:rPr>
          <w:rFonts w:ascii="Book Antiqua" w:hAnsi="Book Antiqua"/>
          <w:sz w:val="24"/>
          <w:szCs w:val="24"/>
        </w:rPr>
        <w:instrText xml:space="preserve"> ADDIN EN.CITE &lt;EndNote&gt;&lt;Cite&gt;&lt;Author&gt;Castano&lt;/Author&gt;&lt;Year&gt;2006&lt;/Year&gt;&lt;RecNum&gt;100&lt;/RecNum&gt;&lt;DisplayText&gt;(116)&lt;/DisplayText&gt;&lt;record&gt;&lt;rec-number&gt;100&lt;/rec-number&gt;&lt;foreign-keys&gt;&lt;key app="EN" db-id="9sw0xe9z32rfa6exxvxvvv0c5pep02tp0tpw"&gt;100&lt;/key&gt;&lt;/foreign-keys&gt;&lt;ref-type name="Journal Article"&gt;17&lt;/ref-type&gt;&lt;contributors&gt;&lt;authors&gt;&lt;author&gt;Castano, A. P.&lt;/author&gt;&lt;author&gt;Mroz, P.&lt;/author&gt;&lt;author&gt;Hamblin, M. R.&lt;/author&gt;&lt;/authors&gt;&lt;/contributors&gt;&lt;auth-address&gt;Wellman Center for Photomedicine, Massachusetts General Hospital, Boston, Massachusetts, USA.&lt;/auth-address&gt;&lt;titles&gt;&lt;title&gt;Photodynamic therapy and anti-tumour immunity&lt;/title&gt;&lt;secondary-title&gt;Nat Rev Cancer&lt;/secondary-title&gt;&lt;alt-title&gt;Nature reviews. Cancer&lt;/alt-title&gt;&lt;/titles&gt;&lt;periodical&gt;&lt;full-title&gt;Nat Rev Cancer&lt;/full-title&gt;&lt;/periodical&gt;&lt;pages&gt;535-45&lt;/pages&gt;&lt;volume&gt;6&lt;/volume&gt;&lt;number&gt;7&lt;/number&gt;&lt;keywords&gt;&lt;keyword&gt;Animals&lt;/keyword&gt;&lt;keyword&gt;Combined Modality Therapy&lt;/keyword&gt;&lt;keyword&gt;Humans&lt;/keyword&gt;&lt;keyword&gt;*Immunotherapy&lt;/keyword&gt;&lt;keyword&gt;Inflammation/immunology&lt;/keyword&gt;&lt;keyword&gt;Lymphocyte Activation/immunology&lt;/keyword&gt;&lt;keyword&gt;Neoplasms/*immunology/*therapy&lt;/keyword&gt;&lt;keyword&gt;*Photochemotherapy&lt;/keyword&gt;&lt;keyword&gt;T-Lymphocytes/immunology&lt;/keyword&gt;&lt;/keywords&gt;&lt;dates&gt;&lt;year&gt;2006&lt;/year&gt;&lt;pub-dates&gt;&lt;date&gt;Jul&lt;/date&gt;&lt;/pub-dates&gt;&lt;/dates&gt;&lt;isbn&gt;1474-175X (Print)&amp;#xD;1474-175X (Linking)&lt;/isbn&gt;&lt;accession-num&gt;16794636&lt;/accession-num&gt;&lt;urls&gt;&lt;related-urls&gt;&lt;url&gt;http://www.ncbi.nlm.nih.gov/pubmed/16794636&lt;/url&gt;&lt;/related-urls&gt;&lt;/urls&gt;&lt;custom2&gt;2933780&lt;/custom2&gt;&lt;electronic-resource-num&gt;10.1038/nrc1894&lt;/electronic-resource-num&gt;&lt;/record&gt;&lt;/Cite&gt;&lt;/EndNote&gt;</w:instrText>
      </w:r>
      <w:r w:rsidR="00C66846" w:rsidRPr="004E05F3">
        <w:rPr>
          <w:rFonts w:ascii="Book Antiqua" w:hAnsi="Book Antiqua"/>
          <w:sz w:val="24"/>
          <w:szCs w:val="24"/>
        </w:rPr>
        <w:fldChar w:fldCharType="separate"/>
      </w:r>
      <w:r w:rsidR="00D6324E">
        <w:rPr>
          <w:rFonts w:ascii="Book Antiqua" w:hAnsi="Book Antiqua"/>
          <w:noProof/>
          <w:sz w:val="24"/>
          <w:szCs w:val="24"/>
        </w:rPr>
        <w:t>[</w:t>
      </w:r>
      <w:hyperlink w:anchor="_ENREF_116" w:tooltip="Castano, 2006 #100" w:history="1">
        <w:r w:rsidR="006454B9" w:rsidRPr="004E05F3">
          <w:rPr>
            <w:rFonts w:ascii="Book Antiqua" w:hAnsi="Book Antiqua"/>
            <w:noProof/>
            <w:sz w:val="24"/>
            <w:szCs w:val="24"/>
          </w:rPr>
          <w:t>116</w:t>
        </w:r>
      </w:hyperlink>
      <w:r w:rsidR="00D6324E">
        <w:rPr>
          <w:rFonts w:ascii="Book Antiqua" w:hAnsi="Book Antiqua"/>
          <w:noProof/>
          <w:sz w:val="24"/>
          <w:szCs w:val="24"/>
        </w:rPr>
        <w:t>]</w:t>
      </w:r>
      <w:r w:rsidR="00C66846" w:rsidRPr="004E05F3">
        <w:rPr>
          <w:rFonts w:ascii="Book Antiqua" w:hAnsi="Book Antiqua"/>
          <w:sz w:val="24"/>
          <w:szCs w:val="24"/>
        </w:rPr>
        <w:fldChar w:fldCharType="end"/>
      </w:r>
      <w:r w:rsidR="00416C24" w:rsidRPr="004E05F3">
        <w:rPr>
          <w:rFonts w:ascii="Book Antiqua" w:hAnsi="Book Antiqua"/>
          <w:sz w:val="24"/>
          <w:szCs w:val="24"/>
        </w:rPr>
        <w:t>.</w:t>
      </w:r>
      <w:r w:rsidR="00D56B89" w:rsidRPr="004E05F3">
        <w:rPr>
          <w:rFonts w:ascii="Book Antiqua" w:hAnsi="Book Antiqua"/>
          <w:sz w:val="24"/>
          <w:szCs w:val="24"/>
        </w:rPr>
        <w:t xml:space="preserve"> </w:t>
      </w:r>
    </w:p>
    <w:p w14:paraId="602A85D3" w14:textId="77777777" w:rsidR="009A5854" w:rsidRPr="004E05F3" w:rsidRDefault="009A5854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A5CCF2F" w14:textId="77777777" w:rsidR="009A5854" w:rsidRPr="004E05F3" w:rsidRDefault="009A5854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14:paraId="03382171" w14:textId="77777777" w:rsidR="000E5799" w:rsidRPr="004E05F3" w:rsidRDefault="000E5799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14:paraId="1B67ACA4" w14:textId="1990D65F" w:rsidR="000E5799" w:rsidRPr="004E05F3" w:rsidRDefault="000E5799" w:rsidP="004E05F3">
      <w:pPr>
        <w:spacing w:after="0" w:line="360" w:lineRule="auto"/>
        <w:jc w:val="both"/>
        <w:rPr>
          <w:rFonts w:ascii="Book Antiqua" w:hAnsi="Book Antiqua" w:hint="eastAsia"/>
          <w:b/>
          <w:sz w:val="24"/>
          <w:szCs w:val="24"/>
          <w:lang w:val="en-US" w:eastAsia="zh-CN"/>
        </w:rPr>
      </w:pPr>
      <w:bookmarkStart w:id="0" w:name="_GoBack"/>
      <w:bookmarkEnd w:id="0"/>
    </w:p>
    <w:p w14:paraId="39F06CC3" w14:textId="46569FAE" w:rsidR="00E060C2" w:rsidRPr="00EA6270" w:rsidRDefault="00C3313C" w:rsidP="004E05F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4E05F3">
        <w:rPr>
          <w:rFonts w:ascii="Book Antiqua" w:hAnsi="Book Antiqua"/>
          <w:b/>
          <w:sz w:val="24"/>
          <w:szCs w:val="24"/>
          <w:lang w:val="en-US"/>
        </w:rPr>
        <w:t xml:space="preserve">Figure 2 Stimulation of adaptive anti-tumor immunity by </w:t>
      </w:r>
      <w:r w:rsidR="00EA6270">
        <w:rPr>
          <w:rFonts w:ascii="Book Antiqua" w:hAnsi="Book Antiqua" w:cs="Arial" w:hint="eastAsia"/>
          <w:b/>
          <w:sz w:val="24"/>
          <w:szCs w:val="24"/>
          <w:lang w:val="en-US" w:eastAsia="zh-CN"/>
        </w:rPr>
        <w:t>p</w:t>
      </w:r>
      <w:r w:rsidR="00EA6270" w:rsidRPr="00EA6270">
        <w:rPr>
          <w:rFonts w:ascii="Book Antiqua" w:hAnsi="Book Antiqua" w:cs="Arial"/>
          <w:b/>
          <w:sz w:val="24"/>
          <w:szCs w:val="24"/>
          <w:lang w:val="en-US"/>
        </w:rPr>
        <w:t>hotodynamic therapy</w:t>
      </w:r>
      <w:r w:rsidR="003E076A" w:rsidRPr="00EA6270">
        <w:rPr>
          <w:rFonts w:ascii="Book Antiqua" w:hAnsi="Book Antiqua"/>
          <w:b/>
          <w:sz w:val="24"/>
          <w:szCs w:val="24"/>
          <w:lang w:val="en-US"/>
        </w:rPr>
        <w:t>.</w:t>
      </w:r>
      <w:r w:rsidR="00EA6270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="00EA6270" w:rsidRPr="004E05F3">
        <w:rPr>
          <w:rFonts w:ascii="Book Antiqua" w:hAnsi="Book Antiqua" w:cs="Arial"/>
          <w:sz w:val="24"/>
          <w:szCs w:val="24"/>
          <w:lang w:val="en-US"/>
        </w:rPr>
        <w:t>Photodynamic therapy</w:t>
      </w:r>
      <w:r w:rsidR="00EA6270" w:rsidRPr="004E05F3">
        <w:rPr>
          <w:rFonts w:ascii="Book Antiqua" w:hAnsi="Book Antiqua"/>
          <w:sz w:val="24"/>
          <w:szCs w:val="24"/>
          <w:lang w:val="en-US"/>
        </w:rPr>
        <w:t xml:space="preserve"> </w:t>
      </w:r>
      <w:r w:rsidR="00EA6270">
        <w:rPr>
          <w:rFonts w:ascii="Book Antiqua" w:hAnsi="Book Antiqua" w:hint="eastAsia"/>
          <w:sz w:val="24"/>
          <w:szCs w:val="24"/>
          <w:lang w:val="en-US" w:eastAsia="zh-CN"/>
        </w:rPr>
        <w:t>(</w:t>
      </w:r>
      <w:r w:rsidR="0083313C" w:rsidRPr="004E05F3">
        <w:rPr>
          <w:rFonts w:ascii="Book Antiqua" w:hAnsi="Book Antiqua"/>
          <w:sz w:val="24"/>
          <w:szCs w:val="24"/>
          <w:lang w:val="en-US"/>
        </w:rPr>
        <w:t>PDT</w:t>
      </w:r>
      <w:r w:rsidR="00EA6270">
        <w:rPr>
          <w:rFonts w:ascii="Book Antiqua" w:hAnsi="Book Antiqua" w:hint="eastAsia"/>
          <w:sz w:val="24"/>
          <w:szCs w:val="24"/>
          <w:lang w:val="en-US" w:eastAsia="zh-CN"/>
        </w:rPr>
        <w:t>)</w:t>
      </w:r>
      <w:r w:rsidR="0083313C" w:rsidRPr="004E05F3">
        <w:rPr>
          <w:rFonts w:ascii="Book Antiqua" w:hAnsi="Book Antiqua"/>
          <w:sz w:val="24"/>
          <w:szCs w:val="24"/>
          <w:lang w:val="en-US"/>
        </w:rPr>
        <w:t xml:space="preserve">-treated tumor cells release the antigens, which are </w:t>
      </w:r>
      <w:proofErr w:type="spellStart"/>
      <w:r w:rsidR="0083313C" w:rsidRPr="004E05F3">
        <w:rPr>
          <w:rFonts w:ascii="Book Antiqua" w:hAnsi="Book Antiqua"/>
          <w:sz w:val="24"/>
          <w:szCs w:val="24"/>
          <w:lang w:val="en-US"/>
        </w:rPr>
        <w:t>phagocytosed</w:t>
      </w:r>
      <w:proofErr w:type="spellEnd"/>
      <w:r w:rsidR="0083313C" w:rsidRPr="004E05F3">
        <w:rPr>
          <w:rFonts w:ascii="Book Antiqua" w:hAnsi="Book Antiqua"/>
          <w:sz w:val="24"/>
          <w:szCs w:val="24"/>
          <w:lang w:val="en-US"/>
        </w:rPr>
        <w:t xml:space="preserve"> by DCs and prese</w:t>
      </w:r>
      <w:r w:rsidR="00736BB7" w:rsidRPr="004E05F3">
        <w:rPr>
          <w:rFonts w:ascii="Book Antiqua" w:hAnsi="Book Antiqua"/>
          <w:sz w:val="24"/>
          <w:szCs w:val="24"/>
          <w:lang w:val="en-US"/>
        </w:rPr>
        <w:t>nted to naive T cells in the</w:t>
      </w:r>
      <w:r w:rsidR="0083313C" w:rsidRPr="004E05F3">
        <w:rPr>
          <w:rFonts w:ascii="Book Antiqua" w:hAnsi="Book Antiqua"/>
          <w:sz w:val="24"/>
          <w:szCs w:val="24"/>
          <w:lang w:val="en-US"/>
        </w:rPr>
        <w:t xml:space="preserve"> tumor draining lymph node. Activated effector T cells return in circulation and migrate to the tumor. Regulatory T cells seem to inhibit the immune responses after PDT.</w:t>
      </w:r>
      <w:r w:rsidR="004C085E" w:rsidRPr="004E05F3">
        <w:rPr>
          <w:rFonts w:ascii="Book Antiqua" w:hAnsi="Book Antiqua"/>
          <w:sz w:val="24"/>
          <w:szCs w:val="24"/>
          <w:lang w:val="en-US"/>
        </w:rPr>
        <w:t xml:space="preserve"> DCs: Dendritic cell; </w:t>
      </w:r>
      <w:proofErr w:type="spellStart"/>
      <w:r w:rsidR="004C085E" w:rsidRPr="004E05F3">
        <w:rPr>
          <w:rFonts w:ascii="Book Antiqua" w:hAnsi="Book Antiqua"/>
          <w:sz w:val="24"/>
          <w:szCs w:val="24"/>
          <w:lang w:val="en-US"/>
        </w:rPr>
        <w:t>hv</w:t>
      </w:r>
      <w:proofErr w:type="spellEnd"/>
      <w:r w:rsidR="004C085E" w:rsidRPr="004E05F3">
        <w:rPr>
          <w:rFonts w:ascii="Book Antiqua" w:hAnsi="Book Antiqua"/>
          <w:sz w:val="24"/>
          <w:szCs w:val="24"/>
          <w:lang w:val="en-US"/>
        </w:rPr>
        <w:t>: Light.</w:t>
      </w:r>
      <w:r w:rsidR="00EA6270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="00575AA5" w:rsidRPr="004E05F3">
        <w:rPr>
          <w:rFonts w:ascii="Book Antiqua" w:hAnsi="Book Antiqua"/>
          <w:sz w:val="24"/>
          <w:szCs w:val="24"/>
          <w:lang w:val="en-US"/>
        </w:rPr>
        <w:t xml:space="preserve">Original figure based upon </w:t>
      </w:r>
      <w:r w:rsidR="00C66846" w:rsidRPr="004E05F3">
        <w:rPr>
          <w:rFonts w:ascii="Book Antiqua" w:hAnsi="Book Antiqua"/>
          <w:sz w:val="24"/>
          <w:szCs w:val="24"/>
        </w:rPr>
        <w:fldChar w:fldCharType="begin"/>
      </w:r>
      <w:r w:rsidR="00521E50" w:rsidRPr="004E05F3">
        <w:rPr>
          <w:rFonts w:ascii="Book Antiqua" w:hAnsi="Book Antiqua"/>
          <w:sz w:val="24"/>
          <w:szCs w:val="24"/>
        </w:rPr>
        <w:instrText xml:space="preserve"> ADDIN EN.CITE &lt;EndNote&gt;&lt;Cite&gt;&lt;Author&gt;Mroz&lt;/Author&gt;&lt;Year&gt;2011&lt;/Year&gt;&lt;RecNum&gt;99&lt;/RecNum&gt;&lt;DisplayText&gt;(115)&lt;/DisplayText&gt;&lt;record&gt;&lt;rec-number&gt;99&lt;/rec-number&gt;&lt;foreign-keys&gt;&lt;key app="EN" db-id="9sw0xe9z32rfa6exxvxvvv0c5pep02tp0tpw"&gt;99&lt;/key&gt;&lt;/foreign-keys&gt;&lt;ref-type name="Journal Article"&gt;17&lt;/ref-type&gt;&lt;contributors&gt;&lt;authors&gt;&lt;author&gt;Mroz, P.&lt;/author&gt;&lt;author&gt;Hashmi, J. T.&lt;/author&gt;&lt;author&gt;Huang, Y. Y.&lt;/author&gt;&lt;author&gt;Lange, N.&lt;/author&gt;&lt;author&gt;Hamblin, M. R.&lt;/author&gt;&lt;/authors&gt;&lt;/contributors&gt;&lt;auth-address&gt;Wellman Center for Photomedicine, Massachusetts General Hospital, Boston, MA, USA.&lt;/auth-address&gt;&lt;titles&gt;&lt;title&gt;Stimulation of anti-tumor immunity by photodynamic therapy&lt;/title&gt;&lt;secondary-title&gt;Expert Rev Clin Immunol&lt;/secondary-title&gt;&lt;alt-title&gt;Expert review of clinical immunology&lt;/alt-title&gt;&lt;/titles&gt;&lt;periodical&gt;&lt;full-title&gt;Expert Rev Clin Immunol&lt;/full-title&gt;&lt;abbr-1&gt;Expert review of clinical immunology&lt;/abbr-1&gt;&lt;/periodical&gt;&lt;alt-periodical&gt;&lt;full-title&gt;Expert Rev Clin Immunol&lt;/full-title&gt;&lt;abbr-1&gt;Expert review of clinical immunology&lt;/abbr-1&gt;&lt;/alt-periodical&gt;&lt;pages&gt;75-91&lt;/pages&gt;&lt;volume&gt;7&lt;/volume&gt;&lt;number&gt;1&lt;/number&gt;&lt;keywords&gt;&lt;keyword&gt;Animals&lt;/keyword&gt;&lt;keyword&gt;Cell Line&lt;/keyword&gt;&lt;keyword&gt;Humans&lt;/keyword&gt;&lt;keyword&gt;Immunity, Innate&lt;/keyword&gt;&lt;keyword&gt;Mice&lt;/keyword&gt;&lt;keyword&gt;Mice, Inbred BALB C&lt;/keyword&gt;&lt;keyword&gt;Mice, SCID&lt;/keyword&gt;&lt;keyword&gt;Neoplasms/*drug therapy/*immunology&lt;/keyword&gt;&lt;keyword&gt;Photochemotherapy/*methods&lt;/keyword&gt;&lt;keyword&gt;Photosensitizing Agents/chemistry/*therapeutic use&lt;/keyword&gt;&lt;keyword&gt;T-Lymphocytes/immunology&lt;/keyword&gt;&lt;keyword&gt;Treatment Outcome&lt;/keyword&gt;&lt;/keywords&gt;&lt;dates&gt;&lt;year&gt;2011&lt;/year&gt;&lt;pub-dates&gt;&lt;date&gt;Jan&lt;/date&gt;&lt;/pub-dates&gt;&lt;/dates&gt;&lt;isbn&gt;1744-8409 (Electronic)&amp;#xD;1744-666X (Linking)&lt;/isbn&gt;&lt;accession-num&gt;21162652&lt;/accession-num&gt;&lt;urls&gt;&lt;related-urls&gt;&lt;url&gt;http://www.ncbi.nlm.nih.gov/pubmed/21162652&lt;/url&gt;&lt;/related-urls&gt;&lt;/urls&gt;&lt;custom2&gt;3060712&lt;/custom2&gt;&lt;electronic-resource-num&gt;10.1586/eci.10.81&lt;/electronic-resource-num&gt;&lt;/record&gt;&lt;/Cite&gt;&lt;/EndNote&gt;</w:instrText>
      </w:r>
      <w:r w:rsidR="00C66846" w:rsidRPr="004E05F3">
        <w:rPr>
          <w:rFonts w:ascii="Book Antiqua" w:hAnsi="Book Antiqua"/>
          <w:sz w:val="24"/>
          <w:szCs w:val="24"/>
        </w:rPr>
        <w:fldChar w:fldCharType="separate"/>
      </w:r>
      <w:r w:rsidR="00D6324E">
        <w:rPr>
          <w:rFonts w:ascii="Book Antiqua" w:hAnsi="Book Antiqua"/>
          <w:noProof/>
          <w:sz w:val="24"/>
          <w:szCs w:val="24"/>
        </w:rPr>
        <w:t>[</w:t>
      </w:r>
      <w:hyperlink w:anchor="_ENREF_115" w:tooltip="Mroz, 2011 #99" w:history="1">
        <w:r w:rsidR="006454B9" w:rsidRPr="004E05F3">
          <w:rPr>
            <w:rFonts w:ascii="Book Antiqua" w:hAnsi="Book Antiqua"/>
            <w:noProof/>
            <w:sz w:val="24"/>
            <w:szCs w:val="24"/>
          </w:rPr>
          <w:t>115</w:t>
        </w:r>
      </w:hyperlink>
      <w:r w:rsidR="00D6324E">
        <w:rPr>
          <w:rFonts w:ascii="Book Antiqua" w:hAnsi="Book Antiqua"/>
          <w:noProof/>
          <w:sz w:val="24"/>
          <w:szCs w:val="24"/>
        </w:rPr>
        <w:t>]</w:t>
      </w:r>
      <w:r w:rsidR="00C66846" w:rsidRPr="004E05F3">
        <w:rPr>
          <w:rFonts w:ascii="Book Antiqua" w:hAnsi="Book Antiqua"/>
          <w:sz w:val="24"/>
          <w:szCs w:val="24"/>
        </w:rPr>
        <w:fldChar w:fldCharType="end"/>
      </w:r>
      <w:r w:rsidR="00575AA5" w:rsidRPr="004E05F3">
        <w:rPr>
          <w:rFonts w:ascii="Book Antiqua" w:hAnsi="Book Antiqua"/>
          <w:sz w:val="24"/>
          <w:szCs w:val="24"/>
          <w:lang w:val="en-US"/>
        </w:rPr>
        <w:t xml:space="preserve"> and </w:t>
      </w:r>
      <w:r w:rsidR="00C66846" w:rsidRPr="004E05F3">
        <w:rPr>
          <w:rFonts w:ascii="Book Antiqua" w:hAnsi="Book Antiqua"/>
          <w:sz w:val="24"/>
          <w:szCs w:val="24"/>
        </w:rPr>
        <w:fldChar w:fldCharType="begin"/>
      </w:r>
      <w:r w:rsidR="00521E50" w:rsidRPr="004E05F3">
        <w:rPr>
          <w:rFonts w:ascii="Book Antiqua" w:hAnsi="Book Antiqua"/>
          <w:sz w:val="24"/>
          <w:szCs w:val="24"/>
        </w:rPr>
        <w:instrText xml:space="preserve"> ADDIN EN.CITE &lt;EndNote&gt;&lt;Cite&gt;&lt;Author&gt;Castano&lt;/Author&gt;&lt;Year&gt;2006&lt;/Year&gt;&lt;RecNum&gt;100&lt;/RecNum&gt;&lt;DisplayText&gt;(116)&lt;/DisplayText&gt;&lt;record&gt;&lt;rec-number&gt;100&lt;/rec-number&gt;&lt;foreign-keys&gt;&lt;key app="EN" db-id="9sw0xe9z32rfa6exxvxvvv0c5pep02tp0tpw"&gt;100&lt;/key&gt;&lt;/foreign-keys&gt;&lt;ref-type name="Journal Article"&gt;17&lt;/ref-type&gt;&lt;contributors&gt;&lt;authors&gt;&lt;author&gt;Castano, A. P.&lt;/author&gt;&lt;author&gt;Mroz, P.&lt;/author&gt;&lt;author&gt;Hamblin, M. R.&lt;/author&gt;&lt;/authors&gt;&lt;/contributors&gt;&lt;auth-address&gt;Wellman Center for Photomedicine, Massachusetts General Hospital, Boston, Massachusetts, USA.&lt;/auth-address&gt;&lt;titles&gt;&lt;title&gt;Photodynamic therapy and anti-tumour immunity&lt;/title&gt;&lt;secondary-title&gt;Nat Rev Cancer&lt;/secondary-title&gt;&lt;alt-title&gt;Nature reviews. Cancer&lt;/alt-title&gt;&lt;/titles&gt;&lt;periodical&gt;&lt;full-title&gt;Nat Rev Cancer&lt;/full-title&gt;&lt;/periodical&gt;&lt;pages&gt;535-45&lt;/pages&gt;&lt;volume&gt;6&lt;/volume&gt;&lt;number&gt;7&lt;/number&gt;&lt;keywords&gt;&lt;keyword&gt;Animals&lt;/keyword&gt;&lt;keyword&gt;Combined Modality Therapy&lt;/keyword&gt;&lt;keyword&gt;Humans&lt;/keyword&gt;&lt;keyword&gt;*Immunotherapy&lt;/keyword&gt;&lt;keyword&gt;Inflammation/immunology&lt;/keyword&gt;&lt;keyword&gt;Lymphocyte Activation/immunology&lt;/keyword&gt;&lt;keyword&gt;Neoplasms/*immunology/*therapy&lt;/keyword&gt;&lt;keyword&gt;*Photochemotherapy&lt;/keyword&gt;&lt;keyword&gt;T-Lymphocytes/immunology&lt;/keyword&gt;&lt;/keywords&gt;&lt;dates&gt;&lt;year&gt;2006&lt;/year&gt;&lt;pub-dates&gt;&lt;date&gt;Jul&lt;/date&gt;&lt;/pub-dates&gt;&lt;/dates&gt;&lt;isbn&gt;1474-175X (Print)&amp;#xD;1474-175X (Linking)&lt;/isbn&gt;&lt;accession-num&gt;16794636&lt;/accession-num&gt;&lt;urls&gt;&lt;related-urls&gt;&lt;url&gt;http://www.ncbi.nlm.nih.gov/pubmed/16794636&lt;/url&gt;&lt;/related-urls&gt;&lt;/urls&gt;&lt;custom2&gt;2933780&lt;/custom2&gt;&lt;electronic-resource-num&gt;10.1038/nrc1894&lt;/electronic-resource-num&gt;&lt;/record&gt;&lt;/Cite&gt;&lt;/EndNote&gt;</w:instrText>
      </w:r>
      <w:r w:rsidR="00C66846" w:rsidRPr="004E05F3">
        <w:rPr>
          <w:rFonts w:ascii="Book Antiqua" w:hAnsi="Book Antiqua"/>
          <w:sz w:val="24"/>
          <w:szCs w:val="24"/>
        </w:rPr>
        <w:fldChar w:fldCharType="separate"/>
      </w:r>
      <w:r w:rsidR="00D6324E">
        <w:rPr>
          <w:rFonts w:ascii="Book Antiqua" w:hAnsi="Book Antiqua"/>
          <w:noProof/>
          <w:sz w:val="24"/>
          <w:szCs w:val="24"/>
        </w:rPr>
        <w:t>[</w:t>
      </w:r>
      <w:hyperlink w:anchor="_ENREF_116" w:tooltip="Castano, 2006 #100" w:history="1">
        <w:r w:rsidR="006454B9" w:rsidRPr="004E05F3">
          <w:rPr>
            <w:rFonts w:ascii="Book Antiqua" w:hAnsi="Book Antiqua"/>
            <w:noProof/>
            <w:sz w:val="24"/>
            <w:szCs w:val="24"/>
          </w:rPr>
          <w:t>116</w:t>
        </w:r>
      </w:hyperlink>
      <w:r w:rsidR="00D6324E">
        <w:rPr>
          <w:rFonts w:ascii="Book Antiqua" w:hAnsi="Book Antiqua"/>
          <w:noProof/>
          <w:sz w:val="24"/>
          <w:szCs w:val="24"/>
        </w:rPr>
        <w:t>]</w:t>
      </w:r>
      <w:r w:rsidR="00C66846" w:rsidRPr="004E05F3">
        <w:rPr>
          <w:rFonts w:ascii="Book Antiqua" w:hAnsi="Book Antiqua"/>
          <w:sz w:val="24"/>
          <w:szCs w:val="24"/>
        </w:rPr>
        <w:fldChar w:fldCharType="end"/>
      </w:r>
      <w:r w:rsidR="00575AA5" w:rsidRPr="004E05F3">
        <w:rPr>
          <w:rFonts w:ascii="Book Antiqua" w:hAnsi="Book Antiqua"/>
          <w:sz w:val="24"/>
          <w:szCs w:val="24"/>
        </w:rPr>
        <w:t>.</w:t>
      </w:r>
    </w:p>
    <w:sectPr w:rsidR="00E060C2" w:rsidRPr="00EA6270" w:rsidSect="004C0509">
      <w:footerReference w:type="default" r:id="rId9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649B7A" w14:textId="77777777" w:rsidR="000E58B5" w:rsidRDefault="000E58B5" w:rsidP="00F73707">
      <w:pPr>
        <w:spacing w:after="0" w:line="240" w:lineRule="auto"/>
      </w:pPr>
      <w:r>
        <w:separator/>
      </w:r>
    </w:p>
  </w:endnote>
  <w:endnote w:type="continuationSeparator" w:id="0">
    <w:p w14:paraId="49F8A753" w14:textId="77777777" w:rsidR="000E58B5" w:rsidRDefault="000E58B5" w:rsidP="00F73707">
      <w:pPr>
        <w:spacing w:after="0" w:line="240" w:lineRule="auto"/>
      </w:pPr>
      <w:r>
        <w:continuationSeparator/>
      </w:r>
    </w:p>
  </w:endnote>
  <w:endnote w:type="continuationNotice" w:id="1">
    <w:p w14:paraId="724BE223" w14:textId="77777777" w:rsidR="000E58B5" w:rsidRDefault="000E58B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P6975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91585532"/>
      <w:docPartObj>
        <w:docPartGallery w:val="Page Numbers (Bottom of Page)"/>
        <w:docPartUnique/>
      </w:docPartObj>
    </w:sdtPr>
    <w:sdtEndPr/>
    <w:sdtContent>
      <w:p w14:paraId="11A2AB53" w14:textId="77777777" w:rsidR="000F7058" w:rsidRDefault="000F7058">
        <w:pPr>
          <w:pStyle w:val="a6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46E56" w:rsidRPr="00646E56">
          <w:rPr>
            <w:noProof/>
            <w:lang w:val="de-DE"/>
          </w:rPr>
          <w:t>30</w:t>
        </w:r>
        <w:r>
          <w:fldChar w:fldCharType="end"/>
        </w:r>
      </w:p>
    </w:sdtContent>
  </w:sdt>
  <w:p w14:paraId="28934028" w14:textId="77777777" w:rsidR="000F7058" w:rsidRDefault="000F7058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E56BDE" w14:textId="77777777" w:rsidR="000E58B5" w:rsidRDefault="000E58B5" w:rsidP="00F73707">
      <w:pPr>
        <w:spacing w:after="0" w:line="240" w:lineRule="auto"/>
      </w:pPr>
      <w:r>
        <w:separator/>
      </w:r>
    </w:p>
  </w:footnote>
  <w:footnote w:type="continuationSeparator" w:id="0">
    <w:p w14:paraId="43400A72" w14:textId="77777777" w:rsidR="000E58B5" w:rsidRDefault="000E58B5" w:rsidP="00F73707">
      <w:pPr>
        <w:spacing w:after="0" w:line="240" w:lineRule="auto"/>
      </w:pPr>
      <w:r>
        <w:continuationSeparator/>
      </w:r>
    </w:p>
  </w:footnote>
  <w:footnote w:type="continuationNotice" w:id="1">
    <w:p w14:paraId="704E2577" w14:textId="77777777" w:rsidR="000E58B5" w:rsidRDefault="000E58B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315128"/>
    <w:multiLevelType w:val="hybridMultilevel"/>
    <w:tmpl w:val="4DECBFEC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452368D"/>
    <w:multiLevelType w:val="hybridMultilevel"/>
    <w:tmpl w:val="10EA67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9661A9F"/>
    <w:multiLevelType w:val="hybridMultilevel"/>
    <w:tmpl w:val="0CBCD238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DAD3878"/>
    <w:multiLevelType w:val="hybridMultilevel"/>
    <w:tmpl w:val="2B98D74A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DF03A04"/>
    <w:multiLevelType w:val="hybridMultilevel"/>
    <w:tmpl w:val="B21C6B58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E515366"/>
    <w:multiLevelType w:val="hybridMultilevel"/>
    <w:tmpl w:val="7284D2EE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1590630"/>
    <w:multiLevelType w:val="hybridMultilevel"/>
    <w:tmpl w:val="FFBA1AE8"/>
    <w:lvl w:ilvl="0" w:tplc="A0D0B3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140CF5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CBE921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1BC2F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6A81A3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24880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D2A40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DC675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C4708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244360C7"/>
    <w:multiLevelType w:val="hybridMultilevel"/>
    <w:tmpl w:val="17C686EC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4AA4399"/>
    <w:multiLevelType w:val="hybridMultilevel"/>
    <w:tmpl w:val="FA2CF936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5AF58E4"/>
    <w:multiLevelType w:val="hybridMultilevel"/>
    <w:tmpl w:val="B6E4FF52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B1E4E9D"/>
    <w:multiLevelType w:val="hybridMultilevel"/>
    <w:tmpl w:val="40905BAE"/>
    <w:lvl w:ilvl="0" w:tplc="0C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D426884"/>
    <w:multiLevelType w:val="hybridMultilevel"/>
    <w:tmpl w:val="953A7634"/>
    <w:lvl w:ilvl="0" w:tplc="4DEE2B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F3096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8D6315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1D415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BAA85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7BAE12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646143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C76D0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0E479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>
    <w:nsid w:val="2D777B26"/>
    <w:multiLevelType w:val="hybridMultilevel"/>
    <w:tmpl w:val="793A2A46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1B6611B"/>
    <w:multiLevelType w:val="hybridMultilevel"/>
    <w:tmpl w:val="2D346B54"/>
    <w:lvl w:ilvl="0" w:tplc="D55245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A322B6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49A781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3E486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B5C5E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AB4F44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3AA6EE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52D7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E381A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>
    <w:nsid w:val="371B4027"/>
    <w:multiLevelType w:val="hybridMultilevel"/>
    <w:tmpl w:val="A49C93E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8DD47FD"/>
    <w:multiLevelType w:val="hybridMultilevel"/>
    <w:tmpl w:val="393E58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BF56B1E"/>
    <w:multiLevelType w:val="hybridMultilevel"/>
    <w:tmpl w:val="78303EC8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C873E22"/>
    <w:multiLevelType w:val="hybridMultilevel"/>
    <w:tmpl w:val="C0E83040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D7D3325"/>
    <w:multiLevelType w:val="hybridMultilevel"/>
    <w:tmpl w:val="98D0D92C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D8D0AB9"/>
    <w:multiLevelType w:val="hybridMultilevel"/>
    <w:tmpl w:val="2DE89866"/>
    <w:lvl w:ilvl="0" w:tplc="A1D055DA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>
    <w:nsid w:val="3E1433C5"/>
    <w:multiLevelType w:val="hybridMultilevel"/>
    <w:tmpl w:val="81D2D97E"/>
    <w:lvl w:ilvl="0" w:tplc="6C50A67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754084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F30973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7CA09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2A21A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BCC52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66AEEE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820F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400C2E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1">
    <w:nsid w:val="4B287298"/>
    <w:multiLevelType w:val="hybridMultilevel"/>
    <w:tmpl w:val="190E8FD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BCC1BB8"/>
    <w:multiLevelType w:val="hybridMultilevel"/>
    <w:tmpl w:val="74D201B2"/>
    <w:lvl w:ilvl="0" w:tplc="D6C02666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>
    <w:nsid w:val="54DE0D0E"/>
    <w:multiLevelType w:val="hybridMultilevel"/>
    <w:tmpl w:val="FB84A052"/>
    <w:lvl w:ilvl="0" w:tplc="5414F17C">
      <w:start w:val="1"/>
      <w:numFmt w:val="bullet"/>
      <w:lvlText w:val=""/>
      <w:lvlJc w:val="left"/>
      <w:pPr>
        <w:ind w:left="720" w:hanging="360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9585562"/>
    <w:multiLevelType w:val="hybridMultilevel"/>
    <w:tmpl w:val="C0726F4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B3C6906"/>
    <w:multiLevelType w:val="hybridMultilevel"/>
    <w:tmpl w:val="9CD8A60A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1C22993"/>
    <w:multiLevelType w:val="hybridMultilevel"/>
    <w:tmpl w:val="6CA8FA60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2935C78"/>
    <w:multiLevelType w:val="hybridMultilevel"/>
    <w:tmpl w:val="8E909572"/>
    <w:lvl w:ilvl="0" w:tplc="6AC210D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38F2C6C"/>
    <w:multiLevelType w:val="hybridMultilevel"/>
    <w:tmpl w:val="AA04D906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49E4DAF"/>
    <w:multiLevelType w:val="hybridMultilevel"/>
    <w:tmpl w:val="0988F470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9326AFB"/>
    <w:multiLevelType w:val="hybridMultilevel"/>
    <w:tmpl w:val="DB0E60FC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3943FBA"/>
    <w:multiLevelType w:val="hybridMultilevel"/>
    <w:tmpl w:val="0E96E5B6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78A40EE7"/>
    <w:multiLevelType w:val="hybridMultilevel"/>
    <w:tmpl w:val="EE2A801C"/>
    <w:lvl w:ilvl="0" w:tplc="A1D055D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D351B0D"/>
    <w:multiLevelType w:val="hybridMultilevel"/>
    <w:tmpl w:val="F2EE1BF0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D8651BD"/>
    <w:multiLevelType w:val="hybridMultilevel"/>
    <w:tmpl w:val="E774CB18"/>
    <w:lvl w:ilvl="0" w:tplc="FEC698A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914EC3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95695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B6810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60DD0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73CA4D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3DC9D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3E88F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C41C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4"/>
  </w:num>
  <w:num w:numId="2">
    <w:abstractNumId w:val="31"/>
  </w:num>
  <w:num w:numId="3">
    <w:abstractNumId w:val="30"/>
  </w:num>
  <w:num w:numId="4">
    <w:abstractNumId w:val="4"/>
  </w:num>
  <w:num w:numId="5">
    <w:abstractNumId w:val="16"/>
  </w:num>
  <w:num w:numId="6">
    <w:abstractNumId w:val="26"/>
  </w:num>
  <w:num w:numId="7">
    <w:abstractNumId w:val="21"/>
  </w:num>
  <w:num w:numId="8">
    <w:abstractNumId w:val="0"/>
  </w:num>
  <w:num w:numId="9">
    <w:abstractNumId w:val="8"/>
  </w:num>
  <w:num w:numId="10">
    <w:abstractNumId w:val="28"/>
  </w:num>
  <w:num w:numId="11">
    <w:abstractNumId w:val="9"/>
  </w:num>
  <w:num w:numId="12">
    <w:abstractNumId w:val="29"/>
  </w:num>
  <w:num w:numId="13">
    <w:abstractNumId w:val="18"/>
  </w:num>
  <w:num w:numId="14">
    <w:abstractNumId w:val="6"/>
  </w:num>
  <w:num w:numId="15">
    <w:abstractNumId w:val="11"/>
  </w:num>
  <w:num w:numId="16">
    <w:abstractNumId w:val="20"/>
  </w:num>
  <w:num w:numId="17">
    <w:abstractNumId w:val="34"/>
  </w:num>
  <w:num w:numId="18">
    <w:abstractNumId w:val="13"/>
  </w:num>
  <w:num w:numId="19">
    <w:abstractNumId w:val="32"/>
  </w:num>
  <w:num w:numId="20">
    <w:abstractNumId w:val="19"/>
  </w:num>
  <w:num w:numId="21">
    <w:abstractNumId w:val="3"/>
  </w:num>
  <w:num w:numId="22">
    <w:abstractNumId w:val="17"/>
  </w:num>
  <w:num w:numId="23">
    <w:abstractNumId w:val="25"/>
  </w:num>
  <w:num w:numId="24">
    <w:abstractNumId w:val="15"/>
  </w:num>
  <w:num w:numId="25">
    <w:abstractNumId w:val="1"/>
  </w:num>
  <w:num w:numId="26">
    <w:abstractNumId w:val="7"/>
  </w:num>
  <w:num w:numId="27">
    <w:abstractNumId w:val="5"/>
  </w:num>
  <w:num w:numId="28">
    <w:abstractNumId w:val="33"/>
  </w:num>
  <w:num w:numId="29">
    <w:abstractNumId w:val="24"/>
  </w:num>
  <w:num w:numId="30">
    <w:abstractNumId w:val="12"/>
  </w:num>
  <w:num w:numId="31">
    <w:abstractNumId w:val="27"/>
  </w:num>
  <w:num w:numId="32">
    <w:abstractNumId w:val="2"/>
  </w:num>
  <w:num w:numId="33">
    <w:abstractNumId w:val="10"/>
  </w:num>
  <w:num w:numId="34">
    <w:abstractNumId w:val="23"/>
  </w:num>
  <w:num w:numId="35">
    <w:abstractNumId w:val="2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dmin">
    <w15:presenceInfo w15:providerId="None" w15:userId="Adm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trackRevisions/>
  <w:doNotTrackMoves/>
  <w:defaultTabStop w:val="708"/>
  <w:hyphenationZone w:val="283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optosis Eleonor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9sw0xe9z32rfa6exxvxvvv0c5pep02tp0tpw&quot;&gt;REVIEW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3&lt;/item&gt;&lt;item&gt;94&lt;/item&gt;&lt;item&gt;95&lt;/item&gt;&lt;item&gt;96&lt;/item&gt;&lt;item&gt;97&lt;/item&gt;&lt;item&gt;98&lt;/item&gt;&lt;item&gt;99&lt;/item&gt;&lt;item&gt;100&lt;/item&gt;&lt;item&gt;102&lt;/item&gt;&lt;item&gt;103&lt;/item&gt;&lt;item&gt;104&lt;/item&gt;&lt;item&gt;105&lt;/item&gt;&lt;item&gt;106&lt;/item&gt;&lt;item&gt;107&lt;/item&gt;&lt;item&gt;108&lt;/item&gt;&lt;item&gt;113&lt;/item&gt;&lt;item&gt;114&lt;/item&gt;&lt;item&gt;116&lt;/item&gt;&lt;item&gt;117&lt;/item&gt;&lt;item&gt;118&lt;/item&gt;&lt;item&gt;119&lt;/item&gt;&lt;item&gt;120&lt;/item&gt;&lt;item&gt;121&lt;/item&gt;&lt;item&gt;122&lt;/item&gt;&lt;item&gt;127&lt;/item&gt;&lt;item&gt;128&lt;/item&gt;&lt;/record-ids&gt;&lt;/item&gt;&lt;/Libraries&gt;"/>
  </w:docVars>
  <w:rsids>
    <w:rsidRoot w:val="00FE76BD"/>
    <w:rsid w:val="00002622"/>
    <w:rsid w:val="00022D9C"/>
    <w:rsid w:val="000245BA"/>
    <w:rsid w:val="00024D8A"/>
    <w:rsid w:val="00042AA3"/>
    <w:rsid w:val="000439EE"/>
    <w:rsid w:val="00043EC8"/>
    <w:rsid w:val="00047DC7"/>
    <w:rsid w:val="000574DC"/>
    <w:rsid w:val="00060CD0"/>
    <w:rsid w:val="00063E6B"/>
    <w:rsid w:val="00066F96"/>
    <w:rsid w:val="00071C32"/>
    <w:rsid w:val="0008038F"/>
    <w:rsid w:val="00084E93"/>
    <w:rsid w:val="00094823"/>
    <w:rsid w:val="00094882"/>
    <w:rsid w:val="000A06D0"/>
    <w:rsid w:val="000A2024"/>
    <w:rsid w:val="000A3782"/>
    <w:rsid w:val="000A41A0"/>
    <w:rsid w:val="000A5CE3"/>
    <w:rsid w:val="000B7355"/>
    <w:rsid w:val="000D49CF"/>
    <w:rsid w:val="000D4C63"/>
    <w:rsid w:val="000D5964"/>
    <w:rsid w:val="000D74DB"/>
    <w:rsid w:val="000E06D9"/>
    <w:rsid w:val="000E26FB"/>
    <w:rsid w:val="000E30BA"/>
    <w:rsid w:val="000E5799"/>
    <w:rsid w:val="000E58B5"/>
    <w:rsid w:val="000F1640"/>
    <w:rsid w:val="000F7058"/>
    <w:rsid w:val="00100B03"/>
    <w:rsid w:val="0010655D"/>
    <w:rsid w:val="0011191D"/>
    <w:rsid w:val="001155A9"/>
    <w:rsid w:val="00134ADA"/>
    <w:rsid w:val="00142141"/>
    <w:rsid w:val="001445C6"/>
    <w:rsid w:val="001544AE"/>
    <w:rsid w:val="00156F94"/>
    <w:rsid w:val="001600D4"/>
    <w:rsid w:val="001604BA"/>
    <w:rsid w:val="00160C53"/>
    <w:rsid w:val="00166EDD"/>
    <w:rsid w:val="00167F3A"/>
    <w:rsid w:val="00174724"/>
    <w:rsid w:val="00194BBB"/>
    <w:rsid w:val="001A31E0"/>
    <w:rsid w:val="001A7BF2"/>
    <w:rsid w:val="001A7FBA"/>
    <w:rsid w:val="001B52B9"/>
    <w:rsid w:val="001B78B2"/>
    <w:rsid w:val="001D04E7"/>
    <w:rsid w:val="001D1140"/>
    <w:rsid w:val="001D20AE"/>
    <w:rsid w:val="001E055E"/>
    <w:rsid w:val="001E4A4F"/>
    <w:rsid w:val="001E69AE"/>
    <w:rsid w:val="001F184F"/>
    <w:rsid w:val="001F5097"/>
    <w:rsid w:val="001F53A1"/>
    <w:rsid w:val="00202A91"/>
    <w:rsid w:val="00203FCA"/>
    <w:rsid w:val="002100E3"/>
    <w:rsid w:val="0021178A"/>
    <w:rsid w:val="002144F2"/>
    <w:rsid w:val="00215536"/>
    <w:rsid w:val="002165D2"/>
    <w:rsid w:val="00217125"/>
    <w:rsid w:val="00221EFB"/>
    <w:rsid w:val="00222A3A"/>
    <w:rsid w:val="0022765A"/>
    <w:rsid w:val="0023147D"/>
    <w:rsid w:val="0023173D"/>
    <w:rsid w:val="0023193D"/>
    <w:rsid w:val="0023378B"/>
    <w:rsid w:val="00234827"/>
    <w:rsid w:val="002370CD"/>
    <w:rsid w:val="00237DCE"/>
    <w:rsid w:val="00240352"/>
    <w:rsid w:val="00240DEE"/>
    <w:rsid w:val="002543BA"/>
    <w:rsid w:val="00260377"/>
    <w:rsid w:val="00262092"/>
    <w:rsid w:val="00266760"/>
    <w:rsid w:val="00273114"/>
    <w:rsid w:val="00273664"/>
    <w:rsid w:val="00276E11"/>
    <w:rsid w:val="0027770B"/>
    <w:rsid w:val="00281B5C"/>
    <w:rsid w:val="00282362"/>
    <w:rsid w:val="00285541"/>
    <w:rsid w:val="00286A2E"/>
    <w:rsid w:val="00291B45"/>
    <w:rsid w:val="0029413C"/>
    <w:rsid w:val="002953E6"/>
    <w:rsid w:val="00295C31"/>
    <w:rsid w:val="00296A6E"/>
    <w:rsid w:val="002976F6"/>
    <w:rsid w:val="002B0C69"/>
    <w:rsid w:val="002B44C0"/>
    <w:rsid w:val="002B4803"/>
    <w:rsid w:val="002B7A73"/>
    <w:rsid w:val="002C2594"/>
    <w:rsid w:val="002C3933"/>
    <w:rsid w:val="002C72A0"/>
    <w:rsid w:val="002D406F"/>
    <w:rsid w:val="002D57D4"/>
    <w:rsid w:val="002D587E"/>
    <w:rsid w:val="002D6184"/>
    <w:rsid w:val="002D69D4"/>
    <w:rsid w:val="002E3724"/>
    <w:rsid w:val="002F22CD"/>
    <w:rsid w:val="002F4DA6"/>
    <w:rsid w:val="002F7F28"/>
    <w:rsid w:val="00300944"/>
    <w:rsid w:val="00310DC2"/>
    <w:rsid w:val="00310F71"/>
    <w:rsid w:val="00316AEE"/>
    <w:rsid w:val="00322FB5"/>
    <w:rsid w:val="003245CE"/>
    <w:rsid w:val="00324C43"/>
    <w:rsid w:val="003253C9"/>
    <w:rsid w:val="00326365"/>
    <w:rsid w:val="003310F4"/>
    <w:rsid w:val="0033241F"/>
    <w:rsid w:val="00333128"/>
    <w:rsid w:val="003548DC"/>
    <w:rsid w:val="00363825"/>
    <w:rsid w:val="00365EFE"/>
    <w:rsid w:val="0036708E"/>
    <w:rsid w:val="00370C41"/>
    <w:rsid w:val="003848F9"/>
    <w:rsid w:val="00391EC8"/>
    <w:rsid w:val="00392B13"/>
    <w:rsid w:val="003A64AE"/>
    <w:rsid w:val="003B36E2"/>
    <w:rsid w:val="003B5817"/>
    <w:rsid w:val="003C08D9"/>
    <w:rsid w:val="003C77B5"/>
    <w:rsid w:val="003D07AA"/>
    <w:rsid w:val="003D377D"/>
    <w:rsid w:val="003D5FCC"/>
    <w:rsid w:val="003E076A"/>
    <w:rsid w:val="003E3D85"/>
    <w:rsid w:val="003E5239"/>
    <w:rsid w:val="003E65C2"/>
    <w:rsid w:val="003F028E"/>
    <w:rsid w:val="00401C4A"/>
    <w:rsid w:val="00401FA1"/>
    <w:rsid w:val="004024BD"/>
    <w:rsid w:val="0040517B"/>
    <w:rsid w:val="00405760"/>
    <w:rsid w:val="00407881"/>
    <w:rsid w:val="00413BAB"/>
    <w:rsid w:val="00414937"/>
    <w:rsid w:val="00416C24"/>
    <w:rsid w:val="00417DDF"/>
    <w:rsid w:val="00420C6B"/>
    <w:rsid w:val="00422633"/>
    <w:rsid w:val="00433613"/>
    <w:rsid w:val="00436BEB"/>
    <w:rsid w:val="00441852"/>
    <w:rsid w:val="00441D87"/>
    <w:rsid w:val="004422C6"/>
    <w:rsid w:val="00443F02"/>
    <w:rsid w:val="004536C7"/>
    <w:rsid w:val="0045655D"/>
    <w:rsid w:val="00456E6D"/>
    <w:rsid w:val="004616A9"/>
    <w:rsid w:val="00464372"/>
    <w:rsid w:val="004650A7"/>
    <w:rsid w:val="00465313"/>
    <w:rsid w:val="00465C94"/>
    <w:rsid w:val="00470767"/>
    <w:rsid w:val="0047167D"/>
    <w:rsid w:val="00480196"/>
    <w:rsid w:val="004828DC"/>
    <w:rsid w:val="00483B6A"/>
    <w:rsid w:val="00486D3D"/>
    <w:rsid w:val="00493F0B"/>
    <w:rsid w:val="00494D2A"/>
    <w:rsid w:val="00496CAA"/>
    <w:rsid w:val="004A2A32"/>
    <w:rsid w:val="004A4906"/>
    <w:rsid w:val="004B21DB"/>
    <w:rsid w:val="004B2B00"/>
    <w:rsid w:val="004C0509"/>
    <w:rsid w:val="004C085E"/>
    <w:rsid w:val="004C0EAD"/>
    <w:rsid w:val="004C1EBD"/>
    <w:rsid w:val="004C3392"/>
    <w:rsid w:val="004C3E28"/>
    <w:rsid w:val="004C6075"/>
    <w:rsid w:val="004D1A67"/>
    <w:rsid w:val="004D2E9E"/>
    <w:rsid w:val="004E05F3"/>
    <w:rsid w:val="004E1085"/>
    <w:rsid w:val="004E18ED"/>
    <w:rsid w:val="004E5B35"/>
    <w:rsid w:val="004F6DFD"/>
    <w:rsid w:val="004F7A03"/>
    <w:rsid w:val="00500920"/>
    <w:rsid w:val="00501CB1"/>
    <w:rsid w:val="00504BB0"/>
    <w:rsid w:val="005072ED"/>
    <w:rsid w:val="005111E0"/>
    <w:rsid w:val="00512201"/>
    <w:rsid w:val="00515BE2"/>
    <w:rsid w:val="00521E50"/>
    <w:rsid w:val="00524A98"/>
    <w:rsid w:val="00536FB8"/>
    <w:rsid w:val="00537FC7"/>
    <w:rsid w:val="00541E34"/>
    <w:rsid w:val="00544D0C"/>
    <w:rsid w:val="005528E9"/>
    <w:rsid w:val="00561B0D"/>
    <w:rsid w:val="00563422"/>
    <w:rsid w:val="005639A9"/>
    <w:rsid w:val="00563BEF"/>
    <w:rsid w:val="005703E5"/>
    <w:rsid w:val="0057158F"/>
    <w:rsid w:val="00574D6C"/>
    <w:rsid w:val="00575AA5"/>
    <w:rsid w:val="005802F2"/>
    <w:rsid w:val="00583EBC"/>
    <w:rsid w:val="00585858"/>
    <w:rsid w:val="005877BC"/>
    <w:rsid w:val="005933BB"/>
    <w:rsid w:val="00594859"/>
    <w:rsid w:val="00596986"/>
    <w:rsid w:val="005A391D"/>
    <w:rsid w:val="005A45D4"/>
    <w:rsid w:val="005A4B83"/>
    <w:rsid w:val="005A7E81"/>
    <w:rsid w:val="005B08D7"/>
    <w:rsid w:val="005B255F"/>
    <w:rsid w:val="005C17EA"/>
    <w:rsid w:val="005C270E"/>
    <w:rsid w:val="005C27CE"/>
    <w:rsid w:val="005D2050"/>
    <w:rsid w:val="005D5EE2"/>
    <w:rsid w:val="005E0287"/>
    <w:rsid w:val="005E0A63"/>
    <w:rsid w:val="005E26E7"/>
    <w:rsid w:val="005E2F51"/>
    <w:rsid w:val="005E3375"/>
    <w:rsid w:val="005E470F"/>
    <w:rsid w:val="005E579D"/>
    <w:rsid w:val="005E58A3"/>
    <w:rsid w:val="005E6001"/>
    <w:rsid w:val="005F2439"/>
    <w:rsid w:val="0060099D"/>
    <w:rsid w:val="00603E9A"/>
    <w:rsid w:val="0061220D"/>
    <w:rsid w:val="006150F9"/>
    <w:rsid w:val="006157D0"/>
    <w:rsid w:val="00615FBD"/>
    <w:rsid w:val="00623DD5"/>
    <w:rsid w:val="00624D7B"/>
    <w:rsid w:val="00625670"/>
    <w:rsid w:val="00626AE4"/>
    <w:rsid w:val="00627FA2"/>
    <w:rsid w:val="006454B9"/>
    <w:rsid w:val="00646E56"/>
    <w:rsid w:val="00650634"/>
    <w:rsid w:val="0065150B"/>
    <w:rsid w:val="006523B1"/>
    <w:rsid w:val="006523D4"/>
    <w:rsid w:val="00660412"/>
    <w:rsid w:val="00662F91"/>
    <w:rsid w:val="00663B16"/>
    <w:rsid w:val="0067555E"/>
    <w:rsid w:val="006777F5"/>
    <w:rsid w:val="00681ADA"/>
    <w:rsid w:val="006846CF"/>
    <w:rsid w:val="00690E5E"/>
    <w:rsid w:val="00691120"/>
    <w:rsid w:val="0069258E"/>
    <w:rsid w:val="00693719"/>
    <w:rsid w:val="00696F10"/>
    <w:rsid w:val="006A5D2B"/>
    <w:rsid w:val="006B5725"/>
    <w:rsid w:val="006B7AC1"/>
    <w:rsid w:val="006C5BB5"/>
    <w:rsid w:val="006C5E08"/>
    <w:rsid w:val="006D120C"/>
    <w:rsid w:val="006E2598"/>
    <w:rsid w:val="006F0906"/>
    <w:rsid w:val="006F428F"/>
    <w:rsid w:val="006F4922"/>
    <w:rsid w:val="006F5D31"/>
    <w:rsid w:val="006F6970"/>
    <w:rsid w:val="007077A0"/>
    <w:rsid w:val="007132C9"/>
    <w:rsid w:val="00722957"/>
    <w:rsid w:val="00726F7E"/>
    <w:rsid w:val="007319A1"/>
    <w:rsid w:val="00736BB7"/>
    <w:rsid w:val="00743AA2"/>
    <w:rsid w:val="00746E6E"/>
    <w:rsid w:val="00753109"/>
    <w:rsid w:val="00753B5D"/>
    <w:rsid w:val="00761406"/>
    <w:rsid w:val="00762357"/>
    <w:rsid w:val="00765292"/>
    <w:rsid w:val="007662DA"/>
    <w:rsid w:val="007727ED"/>
    <w:rsid w:val="007765DE"/>
    <w:rsid w:val="00782818"/>
    <w:rsid w:val="007835AE"/>
    <w:rsid w:val="00786793"/>
    <w:rsid w:val="007932DC"/>
    <w:rsid w:val="00793C82"/>
    <w:rsid w:val="0079406D"/>
    <w:rsid w:val="00794DF1"/>
    <w:rsid w:val="0079518C"/>
    <w:rsid w:val="007A41B6"/>
    <w:rsid w:val="007A592C"/>
    <w:rsid w:val="007B117E"/>
    <w:rsid w:val="007B4F28"/>
    <w:rsid w:val="007B7756"/>
    <w:rsid w:val="007B7A9D"/>
    <w:rsid w:val="007C70D1"/>
    <w:rsid w:val="007D1D89"/>
    <w:rsid w:val="007D25D0"/>
    <w:rsid w:val="007D435E"/>
    <w:rsid w:val="007E228F"/>
    <w:rsid w:val="007F24D1"/>
    <w:rsid w:val="007F6ED0"/>
    <w:rsid w:val="007F7FD8"/>
    <w:rsid w:val="0080310E"/>
    <w:rsid w:val="00807A70"/>
    <w:rsid w:val="00815729"/>
    <w:rsid w:val="008202F1"/>
    <w:rsid w:val="00821697"/>
    <w:rsid w:val="00823354"/>
    <w:rsid w:val="00824BFB"/>
    <w:rsid w:val="0083313C"/>
    <w:rsid w:val="008401B4"/>
    <w:rsid w:val="0084635C"/>
    <w:rsid w:val="00851482"/>
    <w:rsid w:val="00853F6D"/>
    <w:rsid w:val="0085457C"/>
    <w:rsid w:val="008545A8"/>
    <w:rsid w:val="00862A29"/>
    <w:rsid w:val="00864BE3"/>
    <w:rsid w:val="00865A10"/>
    <w:rsid w:val="0087306A"/>
    <w:rsid w:val="00884507"/>
    <w:rsid w:val="008872FF"/>
    <w:rsid w:val="00891F57"/>
    <w:rsid w:val="00892919"/>
    <w:rsid w:val="0089717D"/>
    <w:rsid w:val="0089756F"/>
    <w:rsid w:val="008A2F1D"/>
    <w:rsid w:val="008A385B"/>
    <w:rsid w:val="008A5A98"/>
    <w:rsid w:val="008B4D67"/>
    <w:rsid w:val="008B5433"/>
    <w:rsid w:val="008C5090"/>
    <w:rsid w:val="008C7AA0"/>
    <w:rsid w:val="008C7EC4"/>
    <w:rsid w:val="008D4296"/>
    <w:rsid w:val="008D43DE"/>
    <w:rsid w:val="008E07A3"/>
    <w:rsid w:val="008E1373"/>
    <w:rsid w:val="009106D1"/>
    <w:rsid w:val="00910723"/>
    <w:rsid w:val="00914DD4"/>
    <w:rsid w:val="00920978"/>
    <w:rsid w:val="00926FE4"/>
    <w:rsid w:val="0093160A"/>
    <w:rsid w:val="00933233"/>
    <w:rsid w:val="00933445"/>
    <w:rsid w:val="0094295B"/>
    <w:rsid w:val="009453C8"/>
    <w:rsid w:val="0094791A"/>
    <w:rsid w:val="00947BD7"/>
    <w:rsid w:val="00953F7A"/>
    <w:rsid w:val="009557C9"/>
    <w:rsid w:val="009612A1"/>
    <w:rsid w:val="0096236C"/>
    <w:rsid w:val="009718C6"/>
    <w:rsid w:val="009744B1"/>
    <w:rsid w:val="00977552"/>
    <w:rsid w:val="00982324"/>
    <w:rsid w:val="00983D4E"/>
    <w:rsid w:val="00983E8D"/>
    <w:rsid w:val="0098559F"/>
    <w:rsid w:val="00985E74"/>
    <w:rsid w:val="00991B5A"/>
    <w:rsid w:val="009A3E7A"/>
    <w:rsid w:val="009A5854"/>
    <w:rsid w:val="009A5B49"/>
    <w:rsid w:val="009A6E28"/>
    <w:rsid w:val="009A720F"/>
    <w:rsid w:val="009B614E"/>
    <w:rsid w:val="009C3B9E"/>
    <w:rsid w:val="009C4519"/>
    <w:rsid w:val="009C507F"/>
    <w:rsid w:val="009D2D44"/>
    <w:rsid w:val="009D73C8"/>
    <w:rsid w:val="009E21EB"/>
    <w:rsid w:val="009F26D2"/>
    <w:rsid w:val="009F615C"/>
    <w:rsid w:val="00A0089A"/>
    <w:rsid w:val="00A05BDF"/>
    <w:rsid w:val="00A1301E"/>
    <w:rsid w:val="00A1746D"/>
    <w:rsid w:val="00A245A9"/>
    <w:rsid w:val="00A2789A"/>
    <w:rsid w:val="00A321BE"/>
    <w:rsid w:val="00A37A28"/>
    <w:rsid w:val="00A37F49"/>
    <w:rsid w:val="00A42AD1"/>
    <w:rsid w:val="00A438E1"/>
    <w:rsid w:val="00A439FB"/>
    <w:rsid w:val="00A43F76"/>
    <w:rsid w:val="00A50378"/>
    <w:rsid w:val="00A52BBA"/>
    <w:rsid w:val="00A56538"/>
    <w:rsid w:val="00A661EB"/>
    <w:rsid w:val="00A717DD"/>
    <w:rsid w:val="00A7468A"/>
    <w:rsid w:val="00A80741"/>
    <w:rsid w:val="00A84A38"/>
    <w:rsid w:val="00A9088B"/>
    <w:rsid w:val="00A9711F"/>
    <w:rsid w:val="00AA5B21"/>
    <w:rsid w:val="00AA5F6C"/>
    <w:rsid w:val="00AB050B"/>
    <w:rsid w:val="00AB337D"/>
    <w:rsid w:val="00AB4720"/>
    <w:rsid w:val="00AB47EC"/>
    <w:rsid w:val="00AB4C03"/>
    <w:rsid w:val="00AC2907"/>
    <w:rsid w:val="00AD0E81"/>
    <w:rsid w:val="00AD4715"/>
    <w:rsid w:val="00AD602B"/>
    <w:rsid w:val="00AE0327"/>
    <w:rsid w:val="00AE13B1"/>
    <w:rsid w:val="00AE67CF"/>
    <w:rsid w:val="00AF5E5C"/>
    <w:rsid w:val="00B00273"/>
    <w:rsid w:val="00B017AB"/>
    <w:rsid w:val="00B066B1"/>
    <w:rsid w:val="00B2260E"/>
    <w:rsid w:val="00B304E0"/>
    <w:rsid w:val="00B30E6F"/>
    <w:rsid w:val="00B31BC4"/>
    <w:rsid w:val="00B33571"/>
    <w:rsid w:val="00B34569"/>
    <w:rsid w:val="00B34859"/>
    <w:rsid w:val="00B35F88"/>
    <w:rsid w:val="00B50808"/>
    <w:rsid w:val="00B51B70"/>
    <w:rsid w:val="00B55357"/>
    <w:rsid w:val="00B60249"/>
    <w:rsid w:val="00B6193B"/>
    <w:rsid w:val="00B63F91"/>
    <w:rsid w:val="00B66706"/>
    <w:rsid w:val="00B6696F"/>
    <w:rsid w:val="00B7134C"/>
    <w:rsid w:val="00B71C78"/>
    <w:rsid w:val="00B73AD6"/>
    <w:rsid w:val="00B74163"/>
    <w:rsid w:val="00B75073"/>
    <w:rsid w:val="00B846DC"/>
    <w:rsid w:val="00BA0E7A"/>
    <w:rsid w:val="00BA311A"/>
    <w:rsid w:val="00BA3BAD"/>
    <w:rsid w:val="00BA4837"/>
    <w:rsid w:val="00BB07DF"/>
    <w:rsid w:val="00BB090F"/>
    <w:rsid w:val="00BD66CF"/>
    <w:rsid w:val="00BE01D3"/>
    <w:rsid w:val="00BE45A3"/>
    <w:rsid w:val="00BE6753"/>
    <w:rsid w:val="00BE6F23"/>
    <w:rsid w:val="00BE789A"/>
    <w:rsid w:val="00BF0539"/>
    <w:rsid w:val="00BF0C10"/>
    <w:rsid w:val="00BF1D49"/>
    <w:rsid w:val="00BF3B2C"/>
    <w:rsid w:val="00C00E80"/>
    <w:rsid w:val="00C049D4"/>
    <w:rsid w:val="00C056ED"/>
    <w:rsid w:val="00C07A6F"/>
    <w:rsid w:val="00C143C8"/>
    <w:rsid w:val="00C152C7"/>
    <w:rsid w:val="00C22698"/>
    <w:rsid w:val="00C274E3"/>
    <w:rsid w:val="00C3313C"/>
    <w:rsid w:val="00C34A06"/>
    <w:rsid w:val="00C41F15"/>
    <w:rsid w:val="00C4232F"/>
    <w:rsid w:val="00C42EDD"/>
    <w:rsid w:val="00C43CF4"/>
    <w:rsid w:val="00C467D1"/>
    <w:rsid w:val="00C46D30"/>
    <w:rsid w:val="00C521D8"/>
    <w:rsid w:val="00C55B6C"/>
    <w:rsid w:val="00C57628"/>
    <w:rsid w:val="00C63D29"/>
    <w:rsid w:val="00C66846"/>
    <w:rsid w:val="00C70556"/>
    <w:rsid w:val="00C72484"/>
    <w:rsid w:val="00C72B1E"/>
    <w:rsid w:val="00C73AEF"/>
    <w:rsid w:val="00C73D2E"/>
    <w:rsid w:val="00C76B26"/>
    <w:rsid w:val="00C76B2C"/>
    <w:rsid w:val="00C83548"/>
    <w:rsid w:val="00C844D1"/>
    <w:rsid w:val="00C861B1"/>
    <w:rsid w:val="00C902E4"/>
    <w:rsid w:val="00C9769F"/>
    <w:rsid w:val="00CA1484"/>
    <w:rsid w:val="00CB3AEE"/>
    <w:rsid w:val="00CB40F6"/>
    <w:rsid w:val="00CB79D5"/>
    <w:rsid w:val="00CC30BA"/>
    <w:rsid w:val="00CC79BE"/>
    <w:rsid w:val="00CD2471"/>
    <w:rsid w:val="00CD71F4"/>
    <w:rsid w:val="00CF4A49"/>
    <w:rsid w:val="00CF6292"/>
    <w:rsid w:val="00D0537D"/>
    <w:rsid w:val="00D1006E"/>
    <w:rsid w:val="00D213BC"/>
    <w:rsid w:val="00D24197"/>
    <w:rsid w:val="00D50D23"/>
    <w:rsid w:val="00D51295"/>
    <w:rsid w:val="00D56B89"/>
    <w:rsid w:val="00D60132"/>
    <w:rsid w:val="00D609F5"/>
    <w:rsid w:val="00D61891"/>
    <w:rsid w:val="00D6232F"/>
    <w:rsid w:val="00D6324E"/>
    <w:rsid w:val="00D67658"/>
    <w:rsid w:val="00D72FFE"/>
    <w:rsid w:val="00D82C67"/>
    <w:rsid w:val="00D867D3"/>
    <w:rsid w:val="00D86DD7"/>
    <w:rsid w:val="00D91ABB"/>
    <w:rsid w:val="00DA342F"/>
    <w:rsid w:val="00DA66C9"/>
    <w:rsid w:val="00DA700E"/>
    <w:rsid w:val="00DA7BA6"/>
    <w:rsid w:val="00DB26CA"/>
    <w:rsid w:val="00DC0ABF"/>
    <w:rsid w:val="00DC0CB5"/>
    <w:rsid w:val="00DC75E1"/>
    <w:rsid w:val="00DD706F"/>
    <w:rsid w:val="00DE12EC"/>
    <w:rsid w:val="00DE5BD6"/>
    <w:rsid w:val="00DE5CFB"/>
    <w:rsid w:val="00DF70FE"/>
    <w:rsid w:val="00E0036F"/>
    <w:rsid w:val="00E00398"/>
    <w:rsid w:val="00E057A8"/>
    <w:rsid w:val="00E060C2"/>
    <w:rsid w:val="00E15BF7"/>
    <w:rsid w:val="00E25C41"/>
    <w:rsid w:val="00E32B59"/>
    <w:rsid w:val="00E43505"/>
    <w:rsid w:val="00E579C1"/>
    <w:rsid w:val="00E6506F"/>
    <w:rsid w:val="00E66837"/>
    <w:rsid w:val="00E7260B"/>
    <w:rsid w:val="00E763D2"/>
    <w:rsid w:val="00E83EB5"/>
    <w:rsid w:val="00E84A70"/>
    <w:rsid w:val="00E86E35"/>
    <w:rsid w:val="00E909EE"/>
    <w:rsid w:val="00EA0C3B"/>
    <w:rsid w:val="00EA3481"/>
    <w:rsid w:val="00EA6270"/>
    <w:rsid w:val="00EB0125"/>
    <w:rsid w:val="00EB153F"/>
    <w:rsid w:val="00EB18E8"/>
    <w:rsid w:val="00EB3ECE"/>
    <w:rsid w:val="00EC0063"/>
    <w:rsid w:val="00ED5750"/>
    <w:rsid w:val="00EE2440"/>
    <w:rsid w:val="00EE5B29"/>
    <w:rsid w:val="00EE5B52"/>
    <w:rsid w:val="00EF1DC3"/>
    <w:rsid w:val="00F0758D"/>
    <w:rsid w:val="00F16E2C"/>
    <w:rsid w:val="00F214A8"/>
    <w:rsid w:val="00F25043"/>
    <w:rsid w:val="00F3469F"/>
    <w:rsid w:val="00F3489B"/>
    <w:rsid w:val="00F36110"/>
    <w:rsid w:val="00F374BC"/>
    <w:rsid w:val="00F502E0"/>
    <w:rsid w:val="00F5249A"/>
    <w:rsid w:val="00F54C5E"/>
    <w:rsid w:val="00F61FE3"/>
    <w:rsid w:val="00F63D1B"/>
    <w:rsid w:val="00F669E6"/>
    <w:rsid w:val="00F67652"/>
    <w:rsid w:val="00F704BF"/>
    <w:rsid w:val="00F70A16"/>
    <w:rsid w:val="00F71B5C"/>
    <w:rsid w:val="00F73707"/>
    <w:rsid w:val="00F742B5"/>
    <w:rsid w:val="00F8183F"/>
    <w:rsid w:val="00F83B1B"/>
    <w:rsid w:val="00F857BA"/>
    <w:rsid w:val="00FA2D67"/>
    <w:rsid w:val="00FA6B62"/>
    <w:rsid w:val="00FB1BF0"/>
    <w:rsid w:val="00FB3420"/>
    <w:rsid w:val="00FC1672"/>
    <w:rsid w:val="00FC2CD3"/>
    <w:rsid w:val="00FC4A3D"/>
    <w:rsid w:val="00FD36F3"/>
    <w:rsid w:val="00FD6712"/>
    <w:rsid w:val="00FE282C"/>
    <w:rsid w:val="00FE4CAA"/>
    <w:rsid w:val="00FE76BD"/>
    <w:rsid w:val="00FF3790"/>
    <w:rsid w:val="00FF64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E11062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C0509"/>
  </w:style>
  <w:style w:type="paragraph" w:styleId="1">
    <w:name w:val="heading 1"/>
    <w:basedOn w:val="a"/>
    <w:link w:val="1Char"/>
    <w:uiPriority w:val="9"/>
    <w:qFormat/>
    <w:rsid w:val="00824BFB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43F02"/>
    <w:pPr>
      <w:ind w:left="720"/>
      <w:contextualSpacing/>
    </w:pPr>
  </w:style>
  <w:style w:type="paragraph" w:customStyle="1" w:styleId="title1">
    <w:name w:val="title1"/>
    <w:basedOn w:val="a"/>
    <w:rsid w:val="00824BFB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US"/>
    </w:rPr>
  </w:style>
  <w:style w:type="paragraph" w:customStyle="1" w:styleId="desc2">
    <w:name w:val="desc2"/>
    <w:basedOn w:val="a"/>
    <w:rsid w:val="00824BFB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US"/>
    </w:rPr>
  </w:style>
  <w:style w:type="paragraph" w:customStyle="1" w:styleId="details1">
    <w:name w:val="details1"/>
    <w:basedOn w:val="a"/>
    <w:rsid w:val="00824BFB"/>
    <w:pPr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character" w:customStyle="1" w:styleId="jrnl">
    <w:name w:val="jrnl"/>
    <w:basedOn w:val="a0"/>
    <w:rsid w:val="00824BFB"/>
  </w:style>
  <w:style w:type="character" w:customStyle="1" w:styleId="1Char">
    <w:name w:val="标题 1 Char"/>
    <w:basedOn w:val="a0"/>
    <w:link w:val="1"/>
    <w:uiPriority w:val="9"/>
    <w:rsid w:val="00824BFB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customStyle="1" w:styleId="highlight">
    <w:name w:val="highlight"/>
    <w:basedOn w:val="a0"/>
    <w:rsid w:val="00824BFB"/>
  </w:style>
  <w:style w:type="paragraph" w:customStyle="1" w:styleId="EndNoteBibliographyTitle">
    <w:name w:val="EndNote Bibliography Title"/>
    <w:basedOn w:val="a"/>
    <w:link w:val="EndNoteBibliographyTitleChar"/>
    <w:rsid w:val="00914DD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914DD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914DD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914DD4"/>
    <w:rPr>
      <w:rFonts w:ascii="Calibri" w:hAnsi="Calibri"/>
      <w:noProof/>
      <w:lang w:val="en-US"/>
    </w:rPr>
  </w:style>
  <w:style w:type="character" w:styleId="a4">
    <w:name w:val="Hyperlink"/>
    <w:basedOn w:val="a0"/>
    <w:uiPriority w:val="99"/>
    <w:unhideWhenUsed/>
    <w:rsid w:val="00914DD4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F7370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">
    <w:name w:val="页眉 Char"/>
    <w:basedOn w:val="a0"/>
    <w:link w:val="a5"/>
    <w:uiPriority w:val="99"/>
    <w:rsid w:val="00F73707"/>
  </w:style>
  <w:style w:type="paragraph" w:styleId="a6">
    <w:name w:val="footer"/>
    <w:basedOn w:val="a"/>
    <w:link w:val="Char0"/>
    <w:uiPriority w:val="99"/>
    <w:unhideWhenUsed/>
    <w:rsid w:val="00F7370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0">
    <w:name w:val="页脚 Char"/>
    <w:basedOn w:val="a0"/>
    <w:link w:val="a6"/>
    <w:uiPriority w:val="99"/>
    <w:rsid w:val="00F73707"/>
  </w:style>
  <w:style w:type="character" w:styleId="a7">
    <w:name w:val="Emphasis"/>
    <w:basedOn w:val="a0"/>
    <w:uiPriority w:val="20"/>
    <w:qFormat/>
    <w:rsid w:val="008E07A3"/>
    <w:rPr>
      <w:i/>
      <w:iCs/>
    </w:rPr>
  </w:style>
  <w:style w:type="paragraph" w:styleId="a8">
    <w:name w:val="Balloon Text"/>
    <w:basedOn w:val="a"/>
    <w:link w:val="Char1"/>
    <w:uiPriority w:val="99"/>
    <w:semiHidden/>
    <w:unhideWhenUsed/>
    <w:rsid w:val="003B36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rsid w:val="003B36E2"/>
    <w:rPr>
      <w:rFonts w:ascii="Tahoma" w:hAnsi="Tahoma" w:cs="Tahoma"/>
      <w:sz w:val="16"/>
      <w:szCs w:val="16"/>
    </w:rPr>
  </w:style>
  <w:style w:type="table" w:styleId="a9">
    <w:name w:val="Table Grid"/>
    <w:basedOn w:val="a1"/>
    <w:uiPriority w:val="59"/>
    <w:rsid w:val="0023147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Placeholder Text"/>
    <w:basedOn w:val="a0"/>
    <w:uiPriority w:val="99"/>
    <w:semiHidden/>
    <w:rsid w:val="0057158F"/>
    <w:rPr>
      <w:color w:val="808080"/>
    </w:rPr>
  </w:style>
  <w:style w:type="character" w:styleId="ab">
    <w:name w:val="FollowedHyperlink"/>
    <w:basedOn w:val="a0"/>
    <w:uiPriority w:val="99"/>
    <w:semiHidden/>
    <w:unhideWhenUsed/>
    <w:rsid w:val="00391EC8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a0"/>
    <w:rsid w:val="00D6324E"/>
  </w:style>
  <w:style w:type="character" w:customStyle="1" w:styleId="kno-fv">
    <w:name w:val="kno-fv"/>
    <w:basedOn w:val="a0"/>
    <w:rsid w:val="00D6324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C0509"/>
  </w:style>
  <w:style w:type="paragraph" w:styleId="1">
    <w:name w:val="heading 1"/>
    <w:basedOn w:val="a"/>
    <w:link w:val="1Char"/>
    <w:uiPriority w:val="9"/>
    <w:qFormat/>
    <w:rsid w:val="00824BFB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43F02"/>
    <w:pPr>
      <w:ind w:left="720"/>
      <w:contextualSpacing/>
    </w:pPr>
  </w:style>
  <w:style w:type="paragraph" w:customStyle="1" w:styleId="title1">
    <w:name w:val="title1"/>
    <w:basedOn w:val="a"/>
    <w:rsid w:val="00824BFB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US"/>
    </w:rPr>
  </w:style>
  <w:style w:type="paragraph" w:customStyle="1" w:styleId="desc2">
    <w:name w:val="desc2"/>
    <w:basedOn w:val="a"/>
    <w:rsid w:val="00824BFB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US"/>
    </w:rPr>
  </w:style>
  <w:style w:type="paragraph" w:customStyle="1" w:styleId="details1">
    <w:name w:val="details1"/>
    <w:basedOn w:val="a"/>
    <w:rsid w:val="00824BFB"/>
    <w:pPr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character" w:customStyle="1" w:styleId="jrnl">
    <w:name w:val="jrnl"/>
    <w:basedOn w:val="a0"/>
    <w:rsid w:val="00824BFB"/>
  </w:style>
  <w:style w:type="character" w:customStyle="1" w:styleId="1Char">
    <w:name w:val="标题 1 Char"/>
    <w:basedOn w:val="a0"/>
    <w:link w:val="1"/>
    <w:uiPriority w:val="9"/>
    <w:rsid w:val="00824BFB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customStyle="1" w:styleId="highlight">
    <w:name w:val="highlight"/>
    <w:basedOn w:val="a0"/>
    <w:rsid w:val="00824BFB"/>
  </w:style>
  <w:style w:type="paragraph" w:customStyle="1" w:styleId="EndNoteBibliographyTitle">
    <w:name w:val="EndNote Bibliography Title"/>
    <w:basedOn w:val="a"/>
    <w:link w:val="EndNoteBibliographyTitleChar"/>
    <w:rsid w:val="00914DD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914DD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914DD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914DD4"/>
    <w:rPr>
      <w:rFonts w:ascii="Calibri" w:hAnsi="Calibri"/>
      <w:noProof/>
      <w:lang w:val="en-US"/>
    </w:rPr>
  </w:style>
  <w:style w:type="character" w:styleId="a4">
    <w:name w:val="Hyperlink"/>
    <w:basedOn w:val="a0"/>
    <w:uiPriority w:val="99"/>
    <w:unhideWhenUsed/>
    <w:rsid w:val="00914DD4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F7370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">
    <w:name w:val="页眉 Char"/>
    <w:basedOn w:val="a0"/>
    <w:link w:val="a5"/>
    <w:uiPriority w:val="99"/>
    <w:rsid w:val="00F73707"/>
  </w:style>
  <w:style w:type="paragraph" w:styleId="a6">
    <w:name w:val="footer"/>
    <w:basedOn w:val="a"/>
    <w:link w:val="Char0"/>
    <w:uiPriority w:val="99"/>
    <w:unhideWhenUsed/>
    <w:rsid w:val="00F7370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Char0">
    <w:name w:val="页脚 Char"/>
    <w:basedOn w:val="a0"/>
    <w:link w:val="a6"/>
    <w:uiPriority w:val="99"/>
    <w:rsid w:val="00F73707"/>
  </w:style>
  <w:style w:type="character" w:styleId="a7">
    <w:name w:val="Emphasis"/>
    <w:basedOn w:val="a0"/>
    <w:uiPriority w:val="20"/>
    <w:qFormat/>
    <w:rsid w:val="008E07A3"/>
    <w:rPr>
      <w:i/>
      <w:iCs/>
    </w:rPr>
  </w:style>
  <w:style w:type="paragraph" w:styleId="a8">
    <w:name w:val="Balloon Text"/>
    <w:basedOn w:val="a"/>
    <w:link w:val="Char1"/>
    <w:uiPriority w:val="99"/>
    <w:semiHidden/>
    <w:unhideWhenUsed/>
    <w:rsid w:val="003B36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rsid w:val="003B36E2"/>
    <w:rPr>
      <w:rFonts w:ascii="Tahoma" w:hAnsi="Tahoma" w:cs="Tahoma"/>
      <w:sz w:val="16"/>
      <w:szCs w:val="16"/>
    </w:rPr>
  </w:style>
  <w:style w:type="table" w:styleId="a9">
    <w:name w:val="Table Grid"/>
    <w:basedOn w:val="a1"/>
    <w:uiPriority w:val="59"/>
    <w:rsid w:val="0023147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Placeholder Text"/>
    <w:basedOn w:val="a0"/>
    <w:uiPriority w:val="99"/>
    <w:semiHidden/>
    <w:rsid w:val="0057158F"/>
    <w:rPr>
      <w:color w:val="808080"/>
    </w:rPr>
  </w:style>
  <w:style w:type="character" w:styleId="ab">
    <w:name w:val="FollowedHyperlink"/>
    <w:basedOn w:val="a0"/>
    <w:uiPriority w:val="99"/>
    <w:semiHidden/>
    <w:unhideWhenUsed/>
    <w:rsid w:val="00391EC8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a0"/>
    <w:rsid w:val="00D6324E"/>
  </w:style>
  <w:style w:type="character" w:customStyle="1" w:styleId="kno-fv">
    <w:name w:val="kno-fv"/>
    <w:basedOn w:val="a0"/>
    <w:rsid w:val="00D632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61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8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647190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455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5867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519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65699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36660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96220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03239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054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38127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8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24900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9991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26731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73896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203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288422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271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952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740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0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645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314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141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551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30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752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13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88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32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03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441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14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72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667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521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468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9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394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1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25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127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4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5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643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402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354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92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68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14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32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52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31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69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31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01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419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35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058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03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2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89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998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59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9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94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76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563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027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234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689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451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222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40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43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254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512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3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50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228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065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94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126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92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578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670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757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06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068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93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31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677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826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302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58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39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372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25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705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268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71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97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824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82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6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56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84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21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065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423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935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263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78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23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21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05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3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991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46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034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53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38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482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464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31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07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97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3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798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8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940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165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381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862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20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401074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2928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4209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28585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484987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4808069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170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78292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731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4652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0195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66886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806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5913666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442312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986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6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93873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427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120696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1378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17001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6398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749593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32360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39127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007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44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0793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3812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76242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033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90650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656583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145156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5624826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583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41112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5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88878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9217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32973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00838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6773319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6136896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303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22963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742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34246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962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5947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352880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94638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60761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7293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8311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845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44760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2961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97160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68595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7052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32694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7509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3323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588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71229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355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97017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19267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084391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7020973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850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97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4718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99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23912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5690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35742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27372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83040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742994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2825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64046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542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936648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6888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7303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07910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0264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6852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174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6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75970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03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1716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1551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87996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83416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183471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6720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565277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349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56738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154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156992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991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062442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04799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00291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59979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912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76263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059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707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2360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5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897818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876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70577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2704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62866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80273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EFCD15A-DDD1-4E35-BD65-7179D3744E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1</Pages>
  <Words>23182</Words>
  <Characters>132139</Characters>
  <Application>Microsoft Office Word</Application>
  <DocSecurity>0</DocSecurity>
  <Lines>1101</Lines>
  <Paragraphs>310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KAGes</Company>
  <LinksUpToDate>false</LinksUpToDate>
  <CharactersWithSpaces>1550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asdasd</cp:lastModifiedBy>
  <cp:revision>11</cp:revision>
  <cp:lastPrinted>2013-11-27T10:36:00Z</cp:lastPrinted>
  <dcterms:created xsi:type="dcterms:W3CDTF">2013-12-19T16:17:00Z</dcterms:created>
  <dcterms:modified xsi:type="dcterms:W3CDTF">2014-02-18T01:01:00Z</dcterms:modified>
</cp:coreProperties>
</file>